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60BE" w:rsidRDefault="00F560BE" w:rsidP="00F560BE">
      <w:pPr>
        <w:pStyle w:val="Heading1"/>
        <w:ind w:left="0" w:right="74"/>
        <w:rPr>
          <w:sz w:val="28"/>
          <w:szCs w:val="28"/>
        </w:rPr>
      </w:pPr>
      <w:r w:rsidRPr="00795049">
        <w:rPr>
          <w:sz w:val="28"/>
          <w:szCs w:val="28"/>
        </w:rPr>
        <w:t>Analisis Perbandingan Pen</w:t>
      </w:r>
      <w:r w:rsidR="00287F2B">
        <w:rPr>
          <w:sz w:val="28"/>
          <w:szCs w:val="28"/>
        </w:rPr>
        <w:t xml:space="preserve">jualan Online dengan Penjualan </w:t>
      </w:r>
      <w:r w:rsidR="00287F2B">
        <w:rPr>
          <w:sz w:val="28"/>
          <w:szCs w:val="28"/>
          <w:lang w:val="en-US"/>
        </w:rPr>
        <w:t>N</w:t>
      </w:r>
      <w:r w:rsidRPr="00795049">
        <w:rPr>
          <w:sz w:val="28"/>
          <w:szCs w:val="28"/>
        </w:rPr>
        <w:t xml:space="preserve">on Online Terhadap </w:t>
      </w:r>
      <w:r w:rsidRPr="00795049">
        <w:rPr>
          <w:i/>
          <w:sz w:val="28"/>
          <w:szCs w:val="28"/>
        </w:rPr>
        <w:t xml:space="preserve">Net Profit Margin </w:t>
      </w:r>
      <w:r w:rsidRPr="00795049">
        <w:rPr>
          <w:sz w:val="28"/>
          <w:szCs w:val="28"/>
        </w:rPr>
        <w:t xml:space="preserve">pada PT. Shout Network Indonesia </w:t>
      </w:r>
    </w:p>
    <w:p w:rsidR="00F560BE" w:rsidRDefault="00F560BE" w:rsidP="00F560BE">
      <w:pPr>
        <w:pStyle w:val="Heading1"/>
        <w:ind w:left="0" w:right="74"/>
        <w:rPr>
          <w:sz w:val="28"/>
          <w:szCs w:val="28"/>
        </w:rPr>
      </w:pPr>
      <w:r>
        <w:rPr>
          <w:sz w:val="28"/>
          <w:szCs w:val="28"/>
          <w:lang w:val="en-US"/>
        </w:rPr>
        <w:t>P</w:t>
      </w:r>
      <w:r>
        <w:rPr>
          <w:sz w:val="28"/>
          <w:szCs w:val="28"/>
        </w:rPr>
        <w:t>eriode Januari</w:t>
      </w:r>
      <w:r>
        <w:rPr>
          <w:sz w:val="28"/>
          <w:szCs w:val="28"/>
          <w:lang w:val="en-US"/>
        </w:rPr>
        <w:t>-</w:t>
      </w:r>
      <w:r w:rsidRPr="00795049">
        <w:rPr>
          <w:sz w:val="28"/>
          <w:szCs w:val="28"/>
        </w:rPr>
        <w:t>Desember 2015</w:t>
      </w:r>
    </w:p>
    <w:p w:rsidR="00F560BE" w:rsidRDefault="00F560BE" w:rsidP="00F560BE">
      <w:pPr>
        <w:pStyle w:val="Heading1"/>
        <w:ind w:left="0" w:right="74"/>
        <w:rPr>
          <w:b w:val="0"/>
        </w:rPr>
      </w:pPr>
    </w:p>
    <w:p w:rsidR="00F560BE" w:rsidRDefault="00F560BE" w:rsidP="00F560BE">
      <w:pPr>
        <w:pStyle w:val="Heading1"/>
        <w:ind w:left="0" w:right="74"/>
        <w:rPr>
          <w:b w:val="0"/>
          <w:lang w:val="en-US"/>
        </w:rPr>
      </w:pPr>
      <w:r>
        <w:rPr>
          <w:b w:val="0"/>
          <w:lang w:val="en-US"/>
        </w:rPr>
        <w:t>Anita Syafariah</w:t>
      </w:r>
    </w:p>
    <w:p w:rsidR="00A97A51" w:rsidRDefault="00A97A51" w:rsidP="00F560BE">
      <w:pPr>
        <w:pStyle w:val="Heading1"/>
        <w:ind w:left="0" w:right="74"/>
        <w:rPr>
          <w:b w:val="0"/>
          <w:lang w:val="en-US"/>
        </w:rPr>
      </w:pPr>
      <w:r>
        <w:rPr>
          <w:b w:val="0"/>
          <w:lang w:val="en-US"/>
        </w:rPr>
        <w:t>Universitas Sangga Buana</w:t>
      </w:r>
    </w:p>
    <w:p w:rsidR="00F560BE" w:rsidRDefault="00C3352F" w:rsidP="00F560BE">
      <w:pPr>
        <w:pStyle w:val="Heading1"/>
        <w:ind w:left="0" w:right="74"/>
        <w:rPr>
          <w:b w:val="0"/>
          <w:lang w:val="en-US"/>
        </w:rPr>
      </w:pPr>
      <w:hyperlink r:id="rId8" w:history="1">
        <w:r w:rsidR="00F560BE" w:rsidRPr="00AC6F11">
          <w:rPr>
            <w:rStyle w:val="Hyperlink"/>
            <w:b w:val="0"/>
            <w:lang w:val="en-US"/>
          </w:rPr>
          <w:t>anita.syafariah@usbypkp.ac.id</w:t>
        </w:r>
      </w:hyperlink>
      <w:r w:rsidR="00F560BE">
        <w:rPr>
          <w:b w:val="0"/>
          <w:lang w:val="en-US"/>
        </w:rPr>
        <w:t xml:space="preserve"> </w:t>
      </w:r>
    </w:p>
    <w:p w:rsidR="00F560BE" w:rsidRDefault="00F560BE" w:rsidP="00F560BE">
      <w:pPr>
        <w:pStyle w:val="BodyText"/>
        <w:ind w:right="3"/>
        <w:jc w:val="both"/>
      </w:pPr>
    </w:p>
    <w:p w:rsidR="00F560BE" w:rsidRPr="0048203B" w:rsidRDefault="00F560BE" w:rsidP="00F560BE">
      <w:pPr>
        <w:pStyle w:val="BodyText"/>
        <w:ind w:right="3"/>
        <w:jc w:val="both"/>
        <w:rPr>
          <w:b/>
          <w:lang w:val="en-US"/>
        </w:rPr>
      </w:pPr>
      <w:r w:rsidRPr="0048203B">
        <w:rPr>
          <w:b/>
          <w:lang w:val="en-US"/>
        </w:rPr>
        <w:t>ABSTRAK</w:t>
      </w:r>
    </w:p>
    <w:p w:rsidR="00F560BE" w:rsidRPr="001931B5" w:rsidRDefault="00F560BE" w:rsidP="00F560BE">
      <w:pPr>
        <w:pStyle w:val="BodyText"/>
        <w:ind w:right="3"/>
        <w:jc w:val="both"/>
        <w:rPr>
          <w:lang w:val="en-US"/>
        </w:rPr>
      </w:pPr>
      <w:r>
        <w:t>Perusahaan Shout Network Indonesia, yaitu perusahaan yang menjual barang accesories yang berupa topi yang dijual secara online melalui website dan dijual secara offline</w:t>
      </w:r>
      <w:r>
        <w:rPr>
          <w:lang w:val="en-US"/>
        </w:rPr>
        <w:t xml:space="preserve">. </w:t>
      </w:r>
      <w:r>
        <w:t>Profit yang dihasilkan perusahaan selama ini di PT. Shout Network Indonesia mengalami perkembangan secara fluktuatif pada bulan Januari hingga bulan Desember 2015</w:t>
      </w:r>
      <w:r>
        <w:rPr>
          <w:lang w:val="en-US"/>
        </w:rPr>
        <w:t xml:space="preserve">. Profit tertinggi </w:t>
      </w:r>
      <w:r>
        <w:t>berada pada bulan Oktober 2015 yaitu sebesar Rp. 53.731.969,-</w:t>
      </w:r>
      <w:r>
        <w:rPr>
          <w:lang w:val="en-US"/>
        </w:rPr>
        <w:t xml:space="preserve"> </w:t>
      </w:r>
      <w:r>
        <w:t>dan profit ter</w:t>
      </w:r>
      <w:r>
        <w:rPr>
          <w:lang w:val="en-US"/>
        </w:rPr>
        <w:t>r</w:t>
      </w:r>
      <w:r>
        <w:t>endah berada pada bulan September 2015 yaitu sebesar -</w:t>
      </w:r>
      <w:r>
        <w:rPr>
          <w:lang w:val="en-US"/>
        </w:rPr>
        <w:t xml:space="preserve"> </w:t>
      </w:r>
      <w:r>
        <w:t>Rp</w:t>
      </w:r>
      <w:r>
        <w:rPr>
          <w:lang w:val="en-US"/>
        </w:rPr>
        <w:t xml:space="preserve">. </w:t>
      </w:r>
      <w:r w:rsidRPr="00795049">
        <w:rPr>
          <w:lang w:val="en-US"/>
        </w:rPr>
        <w:t>39.177.186,-.</w:t>
      </w:r>
    </w:p>
    <w:p w:rsidR="00F560BE" w:rsidRDefault="00F560BE" w:rsidP="001931B5">
      <w:pPr>
        <w:pStyle w:val="BodyText"/>
        <w:ind w:right="3"/>
        <w:jc w:val="both"/>
      </w:pPr>
      <w:r>
        <w:t xml:space="preserve">Metode yang digunakan dalam penelitian ini adalah metode deskriptif dan metode verifikatif. Metode deskriptif digunakan untuk mengetahui besarnya </w:t>
      </w:r>
      <w:r w:rsidRPr="00F82BCD">
        <w:rPr>
          <w:i/>
        </w:rPr>
        <w:t>Net Profit Margin</w:t>
      </w:r>
      <w:r>
        <w:t xml:space="preserve"> dan penjualan pada PT. Shout Network Indonesia periode Januari-Desember 2015. Metode verifikatif digunakan untuk mengetahui pengaruh atau bentuk kasual </w:t>
      </w:r>
      <w:r w:rsidRPr="00F82BCD">
        <w:rPr>
          <w:i/>
        </w:rPr>
        <w:t>Net Profit Margin</w:t>
      </w:r>
      <w:r>
        <w:t xml:space="preserve"> dan penjualan PT. Shout Network Indonesia periode Januari-Desember 2015.</w:t>
      </w:r>
    </w:p>
    <w:p w:rsidR="00F560BE" w:rsidRDefault="00F560BE" w:rsidP="00F560BE">
      <w:pPr>
        <w:pStyle w:val="BodyText"/>
        <w:ind w:right="3"/>
        <w:jc w:val="both"/>
      </w:pPr>
      <w:r>
        <w:t xml:space="preserve">Dari hasil uji hipotesis yang sudah dilakukan, Tingkat signifikasi yang ditunjukkan pada kolom Sig. (2-tailed) pada tabel 1.10 melebihi 0,050 (0,164&gt;0,050). Dapat dikatakan bahwa profitabilitas berdasarkan indicator </w:t>
      </w:r>
      <w:r>
        <w:rPr>
          <w:i/>
        </w:rPr>
        <w:t xml:space="preserve">Net Profit Margin </w:t>
      </w:r>
      <w:r>
        <w:t>tidak memiliki perbedaan yang signifikan antara penjualan online dengan penjualan non online.</w:t>
      </w:r>
    </w:p>
    <w:p w:rsidR="00F560BE" w:rsidRDefault="00F560BE" w:rsidP="00F560BE">
      <w:pPr>
        <w:pStyle w:val="BodyText"/>
        <w:ind w:right="3"/>
        <w:rPr>
          <w:sz w:val="26"/>
        </w:rPr>
      </w:pPr>
    </w:p>
    <w:p w:rsidR="00F560BE" w:rsidRPr="00795049" w:rsidRDefault="00F560BE" w:rsidP="00F560BE">
      <w:pPr>
        <w:pStyle w:val="Title"/>
        <w:spacing w:before="0"/>
        <w:ind w:left="0" w:right="3"/>
        <w:jc w:val="both"/>
        <w:rPr>
          <w:b w:val="0"/>
        </w:rPr>
      </w:pPr>
      <w:r w:rsidRPr="00795049">
        <w:rPr>
          <w:b w:val="0"/>
        </w:rPr>
        <w:t xml:space="preserve">Kata kunci : </w:t>
      </w:r>
      <w:r w:rsidRPr="00795049">
        <w:t xml:space="preserve">Penjualan, </w:t>
      </w:r>
      <w:r w:rsidRPr="00795049">
        <w:rPr>
          <w:i/>
        </w:rPr>
        <w:t>Net Profit Margin</w:t>
      </w:r>
      <w:r w:rsidRPr="00795049">
        <w:rPr>
          <w:b w:val="0"/>
        </w:rPr>
        <w:t>.</w:t>
      </w:r>
    </w:p>
    <w:p w:rsidR="00F560BE" w:rsidRDefault="00F560BE" w:rsidP="00F560BE">
      <w:pPr>
        <w:pStyle w:val="Title"/>
        <w:spacing w:before="0"/>
        <w:ind w:left="0" w:right="3"/>
        <w:jc w:val="both"/>
      </w:pPr>
    </w:p>
    <w:p w:rsidR="00F560BE" w:rsidRPr="00E926B9" w:rsidRDefault="00F560BE" w:rsidP="00F560BE">
      <w:pPr>
        <w:pStyle w:val="Title"/>
        <w:spacing w:before="0"/>
        <w:ind w:left="0" w:right="3"/>
        <w:jc w:val="both"/>
        <w:rPr>
          <w:lang w:val="en-US"/>
        </w:rPr>
      </w:pPr>
      <w:r>
        <w:rPr>
          <w:lang w:val="en-US"/>
        </w:rPr>
        <w:t>PENDAHULUAN</w:t>
      </w:r>
    </w:p>
    <w:p w:rsidR="00F560BE" w:rsidRDefault="00F560BE" w:rsidP="003D69DB">
      <w:pPr>
        <w:pStyle w:val="Heading1"/>
        <w:ind w:left="0" w:right="74"/>
        <w:jc w:val="both"/>
      </w:pPr>
      <w:r w:rsidRPr="00E926B9">
        <w:rPr>
          <w:b w:val="0"/>
        </w:rPr>
        <w:t>Perusahaan Shout Network Indonesia, yaitu perusahaan yang menjual barang accesories yang berupa topi yang dijual secara online melalui website dan dijual secara offline</w:t>
      </w:r>
      <w:r w:rsidRPr="00E926B9">
        <w:rPr>
          <w:b w:val="0"/>
          <w:lang w:val="en-US"/>
        </w:rPr>
        <w:t xml:space="preserve">. </w:t>
      </w:r>
      <w:r w:rsidRPr="00E926B9">
        <w:rPr>
          <w:b w:val="0"/>
        </w:rPr>
        <w:t>Profit yang dihasilkan perusahaan selama ini di PT. Shout Network Indonesia mengalami perkembangan secara fluktuatif pada bulan Januari hingga bulan Desember 2015</w:t>
      </w:r>
      <w:r w:rsidRPr="00E926B9">
        <w:rPr>
          <w:b w:val="0"/>
          <w:lang w:val="en-US"/>
        </w:rPr>
        <w:t xml:space="preserve">. Profit tertinggi </w:t>
      </w:r>
      <w:r w:rsidRPr="00E926B9">
        <w:rPr>
          <w:b w:val="0"/>
        </w:rPr>
        <w:t>berada pada bulan Oktober 2015 yaitu sebesar Rp. 53.731.969,-</w:t>
      </w:r>
      <w:r w:rsidRPr="00E926B9">
        <w:rPr>
          <w:b w:val="0"/>
          <w:lang w:val="en-US"/>
        </w:rPr>
        <w:t xml:space="preserve"> </w:t>
      </w:r>
      <w:r w:rsidRPr="00E926B9">
        <w:rPr>
          <w:b w:val="0"/>
        </w:rPr>
        <w:t>dan profit ter</w:t>
      </w:r>
      <w:r w:rsidRPr="00E926B9">
        <w:rPr>
          <w:b w:val="0"/>
          <w:lang w:val="en-US"/>
        </w:rPr>
        <w:t>r</w:t>
      </w:r>
      <w:r w:rsidRPr="00E926B9">
        <w:rPr>
          <w:b w:val="0"/>
        </w:rPr>
        <w:t>endah berada pada bulan September 2015 yaitu sebesar -</w:t>
      </w:r>
      <w:r w:rsidRPr="00E926B9">
        <w:rPr>
          <w:b w:val="0"/>
          <w:lang w:val="en-US"/>
        </w:rPr>
        <w:t xml:space="preserve"> </w:t>
      </w:r>
      <w:r w:rsidRPr="00E926B9">
        <w:rPr>
          <w:b w:val="0"/>
        </w:rPr>
        <w:t>Rp</w:t>
      </w:r>
      <w:r w:rsidRPr="00E926B9">
        <w:rPr>
          <w:b w:val="0"/>
          <w:lang w:val="en-US"/>
        </w:rPr>
        <w:t>. 39.177.186,-.</w:t>
      </w:r>
    </w:p>
    <w:p w:rsidR="00F560BE" w:rsidRDefault="00F560BE" w:rsidP="00F560BE">
      <w:pPr>
        <w:pStyle w:val="Heading1"/>
        <w:ind w:left="0" w:right="74"/>
        <w:jc w:val="left"/>
      </w:pPr>
    </w:p>
    <w:p w:rsidR="008402D6" w:rsidRDefault="001E7100" w:rsidP="00F560BE">
      <w:pPr>
        <w:pStyle w:val="BodyText"/>
        <w:rPr>
          <w:sz w:val="17"/>
        </w:rPr>
      </w:pPr>
      <w:r>
        <w:rPr>
          <w:noProof/>
          <w:lang w:val="id-ID" w:eastAsia="id-ID"/>
        </w:rPr>
        <w:lastRenderedPageBreak/>
        <mc:AlternateContent>
          <mc:Choice Requires="wpg">
            <w:drawing>
              <wp:anchor distT="0" distB="0" distL="0" distR="0" simplePos="0" relativeHeight="487589888" behindDoc="1" locked="0" layoutInCell="1" allowOverlap="1">
                <wp:simplePos x="0" y="0"/>
                <wp:positionH relativeFrom="page">
                  <wp:posOffset>1435735</wp:posOffset>
                </wp:positionH>
                <wp:positionV relativeFrom="paragraph">
                  <wp:posOffset>152400</wp:posOffset>
                </wp:positionV>
                <wp:extent cx="5111115" cy="2752725"/>
                <wp:effectExtent l="0" t="0" r="0" b="0"/>
                <wp:wrapTopAndBottom/>
                <wp:docPr id="61"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11115" cy="2752725"/>
                          <a:chOff x="2261" y="240"/>
                          <a:chExt cx="7215" cy="4335"/>
                        </a:xfrm>
                      </wpg:grpSpPr>
                      <wps:wsp>
                        <wps:cNvPr id="62" name="Line 105"/>
                        <wps:cNvCnPr>
                          <a:cxnSpLocks noChangeShapeType="1"/>
                        </wps:cNvCnPr>
                        <wps:spPr bwMode="auto">
                          <a:xfrm>
                            <a:off x="3876" y="4345"/>
                            <a:ext cx="2909" cy="0"/>
                          </a:xfrm>
                          <a:prstGeom prst="line">
                            <a:avLst/>
                          </a:prstGeom>
                          <a:noFill/>
                          <a:ln w="9144">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3" name="Line 104"/>
                        <wps:cNvCnPr>
                          <a:cxnSpLocks noChangeShapeType="1"/>
                        </wps:cNvCnPr>
                        <wps:spPr bwMode="auto">
                          <a:xfrm>
                            <a:off x="3876" y="3803"/>
                            <a:ext cx="1990" cy="0"/>
                          </a:xfrm>
                          <a:prstGeom prst="line">
                            <a:avLst/>
                          </a:prstGeom>
                          <a:noFill/>
                          <a:ln w="9144">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4" name="AutoShape 103"/>
                        <wps:cNvSpPr>
                          <a:spLocks/>
                        </wps:cNvSpPr>
                        <wps:spPr bwMode="auto">
                          <a:xfrm>
                            <a:off x="3811" y="1090"/>
                            <a:ext cx="2974" cy="3255"/>
                          </a:xfrm>
                          <a:custGeom>
                            <a:avLst/>
                            <a:gdLst>
                              <a:gd name="T0" fmla="+- 0 3876 3811"/>
                              <a:gd name="T1" fmla="*/ T0 w 2974"/>
                              <a:gd name="T2" fmla="+- 0 3261 1091"/>
                              <a:gd name="T3" fmla="*/ 3261 h 3255"/>
                              <a:gd name="T4" fmla="+- 0 6785 3811"/>
                              <a:gd name="T5" fmla="*/ T4 w 2974"/>
                              <a:gd name="T6" fmla="+- 0 3261 1091"/>
                              <a:gd name="T7" fmla="*/ 3261 h 3255"/>
                              <a:gd name="T8" fmla="+- 0 3876 3811"/>
                              <a:gd name="T9" fmla="*/ T8 w 2974"/>
                              <a:gd name="T10" fmla="+- 0 2176 1091"/>
                              <a:gd name="T11" fmla="*/ 2176 h 3255"/>
                              <a:gd name="T12" fmla="+- 0 6785 3811"/>
                              <a:gd name="T13" fmla="*/ T12 w 2974"/>
                              <a:gd name="T14" fmla="+- 0 2176 1091"/>
                              <a:gd name="T15" fmla="*/ 2176 h 3255"/>
                              <a:gd name="T16" fmla="+- 0 3876 3811"/>
                              <a:gd name="T17" fmla="*/ T16 w 2974"/>
                              <a:gd name="T18" fmla="+- 0 1633 1091"/>
                              <a:gd name="T19" fmla="*/ 1633 h 3255"/>
                              <a:gd name="T20" fmla="+- 0 6785 3811"/>
                              <a:gd name="T21" fmla="*/ T20 w 2974"/>
                              <a:gd name="T22" fmla="+- 0 1633 1091"/>
                              <a:gd name="T23" fmla="*/ 1633 h 3255"/>
                              <a:gd name="T24" fmla="+- 0 3876 3811"/>
                              <a:gd name="T25" fmla="*/ T24 w 2974"/>
                              <a:gd name="T26" fmla="+- 0 1091 1091"/>
                              <a:gd name="T27" fmla="*/ 1091 h 3255"/>
                              <a:gd name="T28" fmla="+- 0 6785 3811"/>
                              <a:gd name="T29" fmla="*/ T28 w 2974"/>
                              <a:gd name="T30" fmla="+- 0 1091 1091"/>
                              <a:gd name="T31" fmla="*/ 1091 h 3255"/>
                              <a:gd name="T32" fmla="+- 0 3876 3811"/>
                              <a:gd name="T33" fmla="*/ T32 w 2974"/>
                              <a:gd name="T34" fmla="+- 0 4345 1091"/>
                              <a:gd name="T35" fmla="*/ 4345 h 3255"/>
                              <a:gd name="T36" fmla="+- 0 3876 3811"/>
                              <a:gd name="T37" fmla="*/ T36 w 2974"/>
                              <a:gd name="T38" fmla="+- 0 1091 1091"/>
                              <a:gd name="T39" fmla="*/ 1091 h 3255"/>
                              <a:gd name="T40" fmla="+- 0 3811 3811"/>
                              <a:gd name="T41" fmla="*/ T40 w 2974"/>
                              <a:gd name="T42" fmla="+- 0 4345 1091"/>
                              <a:gd name="T43" fmla="*/ 4345 h 3255"/>
                              <a:gd name="T44" fmla="+- 0 3876 3811"/>
                              <a:gd name="T45" fmla="*/ T44 w 2974"/>
                              <a:gd name="T46" fmla="+- 0 4345 1091"/>
                              <a:gd name="T47" fmla="*/ 4345 h 3255"/>
                              <a:gd name="T48" fmla="+- 0 3811 3811"/>
                              <a:gd name="T49" fmla="*/ T48 w 2974"/>
                              <a:gd name="T50" fmla="+- 0 3803 1091"/>
                              <a:gd name="T51" fmla="*/ 3803 h 3255"/>
                              <a:gd name="T52" fmla="+- 0 3876 3811"/>
                              <a:gd name="T53" fmla="*/ T52 w 2974"/>
                              <a:gd name="T54" fmla="+- 0 3803 1091"/>
                              <a:gd name="T55" fmla="*/ 3803 h 3255"/>
                              <a:gd name="T56" fmla="+- 0 3811 3811"/>
                              <a:gd name="T57" fmla="*/ T56 w 2974"/>
                              <a:gd name="T58" fmla="+- 0 3261 1091"/>
                              <a:gd name="T59" fmla="*/ 3261 h 3255"/>
                              <a:gd name="T60" fmla="+- 0 3876 3811"/>
                              <a:gd name="T61" fmla="*/ T60 w 2974"/>
                              <a:gd name="T62" fmla="+- 0 3261 1091"/>
                              <a:gd name="T63" fmla="*/ 3261 h 3255"/>
                              <a:gd name="T64" fmla="+- 0 3811 3811"/>
                              <a:gd name="T65" fmla="*/ T64 w 2974"/>
                              <a:gd name="T66" fmla="+- 0 2718 1091"/>
                              <a:gd name="T67" fmla="*/ 2718 h 3255"/>
                              <a:gd name="T68" fmla="+- 0 3876 3811"/>
                              <a:gd name="T69" fmla="*/ T68 w 2974"/>
                              <a:gd name="T70" fmla="+- 0 2718 1091"/>
                              <a:gd name="T71" fmla="*/ 2718 h 3255"/>
                              <a:gd name="T72" fmla="+- 0 3811 3811"/>
                              <a:gd name="T73" fmla="*/ T72 w 2974"/>
                              <a:gd name="T74" fmla="+- 0 2176 1091"/>
                              <a:gd name="T75" fmla="*/ 2176 h 3255"/>
                              <a:gd name="T76" fmla="+- 0 3876 3811"/>
                              <a:gd name="T77" fmla="*/ T76 w 2974"/>
                              <a:gd name="T78" fmla="+- 0 2176 1091"/>
                              <a:gd name="T79" fmla="*/ 2176 h 3255"/>
                              <a:gd name="T80" fmla="+- 0 3811 3811"/>
                              <a:gd name="T81" fmla="*/ T80 w 2974"/>
                              <a:gd name="T82" fmla="+- 0 1633 1091"/>
                              <a:gd name="T83" fmla="*/ 1633 h 3255"/>
                              <a:gd name="T84" fmla="+- 0 3876 3811"/>
                              <a:gd name="T85" fmla="*/ T84 w 2974"/>
                              <a:gd name="T86" fmla="+- 0 1633 1091"/>
                              <a:gd name="T87" fmla="*/ 1633 h 3255"/>
                              <a:gd name="T88" fmla="+- 0 3811 3811"/>
                              <a:gd name="T89" fmla="*/ T88 w 2974"/>
                              <a:gd name="T90" fmla="+- 0 1091 1091"/>
                              <a:gd name="T91" fmla="*/ 1091 h 3255"/>
                              <a:gd name="T92" fmla="+- 0 3876 3811"/>
                              <a:gd name="T93" fmla="*/ T92 w 2974"/>
                              <a:gd name="T94" fmla="+- 0 1091 1091"/>
                              <a:gd name="T95" fmla="*/ 1091 h 3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2974" h="3255">
                                <a:moveTo>
                                  <a:pt x="65" y="2170"/>
                                </a:moveTo>
                                <a:lnTo>
                                  <a:pt x="2974" y="2170"/>
                                </a:lnTo>
                                <a:moveTo>
                                  <a:pt x="65" y="1085"/>
                                </a:moveTo>
                                <a:lnTo>
                                  <a:pt x="2974" y="1085"/>
                                </a:lnTo>
                                <a:moveTo>
                                  <a:pt x="65" y="542"/>
                                </a:moveTo>
                                <a:lnTo>
                                  <a:pt x="2974" y="542"/>
                                </a:lnTo>
                                <a:moveTo>
                                  <a:pt x="65" y="0"/>
                                </a:moveTo>
                                <a:lnTo>
                                  <a:pt x="2974" y="0"/>
                                </a:lnTo>
                                <a:moveTo>
                                  <a:pt x="65" y="3254"/>
                                </a:moveTo>
                                <a:lnTo>
                                  <a:pt x="65" y="0"/>
                                </a:lnTo>
                                <a:moveTo>
                                  <a:pt x="0" y="3254"/>
                                </a:moveTo>
                                <a:lnTo>
                                  <a:pt x="65" y="3254"/>
                                </a:lnTo>
                                <a:moveTo>
                                  <a:pt x="0" y="2712"/>
                                </a:moveTo>
                                <a:lnTo>
                                  <a:pt x="65" y="2712"/>
                                </a:lnTo>
                                <a:moveTo>
                                  <a:pt x="0" y="2170"/>
                                </a:moveTo>
                                <a:lnTo>
                                  <a:pt x="65" y="2170"/>
                                </a:lnTo>
                                <a:moveTo>
                                  <a:pt x="0" y="1627"/>
                                </a:moveTo>
                                <a:lnTo>
                                  <a:pt x="65" y="1627"/>
                                </a:lnTo>
                                <a:moveTo>
                                  <a:pt x="0" y="1085"/>
                                </a:moveTo>
                                <a:lnTo>
                                  <a:pt x="65" y="1085"/>
                                </a:lnTo>
                                <a:moveTo>
                                  <a:pt x="0" y="542"/>
                                </a:moveTo>
                                <a:lnTo>
                                  <a:pt x="65" y="542"/>
                                </a:lnTo>
                                <a:moveTo>
                                  <a:pt x="0" y="0"/>
                                </a:moveTo>
                                <a:lnTo>
                                  <a:pt x="65" y="0"/>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AutoShape 102"/>
                        <wps:cNvSpPr>
                          <a:spLocks/>
                        </wps:cNvSpPr>
                        <wps:spPr bwMode="auto">
                          <a:xfrm>
                            <a:off x="3876" y="2718"/>
                            <a:ext cx="2909" cy="2"/>
                          </a:xfrm>
                          <a:custGeom>
                            <a:avLst/>
                            <a:gdLst>
                              <a:gd name="T0" fmla="+- 0 3876 3876"/>
                              <a:gd name="T1" fmla="*/ T0 w 2909"/>
                              <a:gd name="T2" fmla="+- 0 4896 3876"/>
                              <a:gd name="T3" fmla="*/ T2 w 2909"/>
                              <a:gd name="T4" fmla="+- 0 5035 3876"/>
                              <a:gd name="T5" fmla="*/ T4 w 2909"/>
                              <a:gd name="T6" fmla="+- 0 6785 3876"/>
                              <a:gd name="T7" fmla="*/ T6 w 2909"/>
                            </a:gdLst>
                            <a:ahLst/>
                            <a:cxnLst>
                              <a:cxn ang="0">
                                <a:pos x="T1" y="0"/>
                              </a:cxn>
                              <a:cxn ang="0">
                                <a:pos x="T3" y="0"/>
                              </a:cxn>
                              <a:cxn ang="0">
                                <a:pos x="T5" y="0"/>
                              </a:cxn>
                              <a:cxn ang="0">
                                <a:pos x="T7" y="0"/>
                              </a:cxn>
                            </a:cxnLst>
                            <a:rect l="0" t="0" r="r" b="b"/>
                            <a:pathLst>
                              <a:path w="2909">
                                <a:moveTo>
                                  <a:pt x="0" y="0"/>
                                </a:moveTo>
                                <a:lnTo>
                                  <a:pt x="1020" y="0"/>
                                </a:lnTo>
                                <a:moveTo>
                                  <a:pt x="1159" y="0"/>
                                </a:moveTo>
                                <a:lnTo>
                                  <a:pt x="2909" y="0"/>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AutoShape 101"/>
                        <wps:cNvSpPr>
                          <a:spLocks/>
                        </wps:cNvSpPr>
                        <wps:spPr bwMode="auto">
                          <a:xfrm>
                            <a:off x="3876" y="2718"/>
                            <a:ext cx="2909" cy="65"/>
                          </a:xfrm>
                          <a:custGeom>
                            <a:avLst/>
                            <a:gdLst>
                              <a:gd name="T0" fmla="+- 0 3876 3876"/>
                              <a:gd name="T1" fmla="*/ T0 w 2909"/>
                              <a:gd name="T2" fmla="+- 0 2718 2718"/>
                              <a:gd name="T3" fmla="*/ 2718 h 65"/>
                              <a:gd name="T4" fmla="+- 0 3876 3876"/>
                              <a:gd name="T5" fmla="*/ T4 w 2909"/>
                              <a:gd name="T6" fmla="+- 0 2783 2718"/>
                              <a:gd name="T7" fmla="*/ 2783 h 65"/>
                              <a:gd name="T8" fmla="+- 0 4118 3876"/>
                              <a:gd name="T9" fmla="*/ T8 w 2909"/>
                              <a:gd name="T10" fmla="+- 0 2718 2718"/>
                              <a:gd name="T11" fmla="*/ 2718 h 65"/>
                              <a:gd name="T12" fmla="+- 0 4118 3876"/>
                              <a:gd name="T13" fmla="*/ T12 w 2909"/>
                              <a:gd name="T14" fmla="+- 0 2783 2718"/>
                              <a:gd name="T15" fmla="*/ 2783 h 65"/>
                              <a:gd name="T16" fmla="+- 0 4361 3876"/>
                              <a:gd name="T17" fmla="*/ T16 w 2909"/>
                              <a:gd name="T18" fmla="+- 0 2718 2718"/>
                              <a:gd name="T19" fmla="*/ 2718 h 65"/>
                              <a:gd name="T20" fmla="+- 0 4361 3876"/>
                              <a:gd name="T21" fmla="*/ T20 w 2909"/>
                              <a:gd name="T22" fmla="+- 0 2783 2718"/>
                              <a:gd name="T23" fmla="*/ 2783 h 65"/>
                              <a:gd name="T24" fmla="+- 0 4603 3876"/>
                              <a:gd name="T25" fmla="*/ T24 w 2909"/>
                              <a:gd name="T26" fmla="+- 0 2718 2718"/>
                              <a:gd name="T27" fmla="*/ 2718 h 65"/>
                              <a:gd name="T28" fmla="+- 0 4603 3876"/>
                              <a:gd name="T29" fmla="*/ T28 w 2909"/>
                              <a:gd name="T30" fmla="+- 0 2783 2718"/>
                              <a:gd name="T31" fmla="*/ 2783 h 65"/>
                              <a:gd name="T32" fmla="+- 0 4846 3876"/>
                              <a:gd name="T33" fmla="*/ T32 w 2909"/>
                              <a:gd name="T34" fmla="+- 0 2718 2718"/>
                              <a:gd name="T35" fmla="*/ 2718 h 65"/>
                              <a:gd name="T36" fmla="+- 0 4846 3876"/>
                              <a:gd name="T37" fmla="*/ T36 w 2909"/>
                              <a:gd name="T38" fmla="+- 0 2783 2718"/>
                              <a:gd name="T39" fmla="*/ 2783 h 65"/>
                              <a:gd name="T40" fmla="+- 0 5088 3876"/>
                              <a:gd name="T41" fmla="*/ T40 w 2909"/>
                              <a:gd name="T42" fmla="+- 0 2718 2718"/>
                              <a:gd name="T43" fmla="*/ 2718 h 65"/>
                              <a:gd name="T44" fmla="+- 0 5088 3876"/>
                              <a:gd name="T45" fmla="*/ T44 w 2909"/>
                              <a:gd name="T46" fmla="+- 0 2783 2718"/>
                              <a:gd name="T47" fmla="*/ 2783 h 65"/>
                              <a:gd name="T48" fmla="+- 0 5330 3876"/>
                              <a:gd name="T49" fmla="*/ T48 w 2909"/>
                              <a:gd name="T50" fmla="+- 0 2718 2718"/>
                              <a:gd name="T51" fmla="*/ 2718 h 65"/>
                              <a:gd name="T52" fmla="+- 0 5330 3876"/>
                              <a:gd name="T53" fmla="*/ T52 w 2909"/>
                              <a:gd name="T54" fmla="+- 0 2783 2718"/>
                              <a:gd name="T55" fmla="*/ 2783 h 65"/>
                              <a:gd name="T56" fmla="+- 0 5573 3876"/>
                              <a:gd name="T57" fmla="*/ T56 w 2909"/>
                              <a:gd name="T58" fmla="+- 0 2718 2718"/>
                              <a:gd name="T59" fmla="*/ 2718 h 65"/>
                              <a:gd name="T60" fmla="+- 0 5573 3876"/>
                              <a:gd name="T61" fmla="*/ T60 w 2909"/>
                              <a:gd name="T62" fmla="+- 0 2783 2718"/>
                              <a:gd name="T63" fmla="*/ 2783 h 65"/>
                              <a:gd name="T64" fmla="+- 0 5815 3876"/>
                              <a:gd name="T65" fmla="*/ T64 w 2909"/>
                              <a:gd name="T66" fmla="+- 0 2718 2718"/>
                              <a:gd name="T67" fmla="*/ 2718 h 65"/>
                              <a:gd name="T68" fmla="+- 0 5815 3876"/>
                              <a:gd name="T69" fmla="*/ T68 w 2909"/>
                              <a:gd name="T70" fmla="+- 0 2783 2718"/>
                              <a:gd name="T71" fmla="*/ 2783 h 65"/>
                              <a:gd name="T72" fmla="+- 0 6058 3876"/>
                              <a:gd name="T73" fmla="*/ T72 w 2909"/>
                              <a:gd name="T74" fmla="+- 0 2718 2718"/>
                              <a:gd name="T75" fmla="*/ 2718 h 65"/>
                              <a:gd name="T76" fmla="+- 0 6058 3876"/>
                              <a:gd name="T77" fmla="*/ T76 w 2909"/>
                              <a:gd name="T78" fmla="+- 0 2783 2718"/>
                              <a:gd name="T79" fmla="*/ 2783 h 65"/>
                              <a:gd name="T80" fmla="+- 0 6300 3876"/>
                              <a:gd name="T81" fmla="*/ T80 w 2909"/>
                              <a:gd name="T82" fmla="+- 0 2718 2718"/>
                              <a:gd name="T83" fmla="*/ 2718 h 65"/>
                              <a:gd name="T84" fmla="+- 0 6300 3876"/>
                              <a:gd name="T85" fmla="*/ T84 w 2909"/>
                              <a:gd name="T86" fmla="+- 0 2783 2718"/>
                              <a:gd name="T87" fmla="*/ 2783 h 65"/>
                              <a:gd name="T88" fmla="+- 0 6542 3876"/>
                              <a:gd name="T89" fmla="*/ T88 w 2909"/>
                              <a:gd name="T90" fmla="+- 0 2718 2718"/>
                              <a:gd name="T91" fmla="*/ 2718 h 65"/>
                              <a:gd name="T92" fmla="+- 0 6542 3876"/>
                              <a:gd name="T93" fmla="*/ T92 w 2909"/>
                              <a:gd name="T94" fmla="+- 0 2783 2718"/>
                              <a:gd name="T95" fmla="*/ 2783 h 65"/>
                              <a:gd name="T96" fmla="+- 0 6785 3876"/>
                              <a:gd name="T97" fmla="*/ T96 w 2909"/>
                              <a:gd name="T98" fmla="+- 0 2718 2718"/>
                              <a:gd name="T99" fmla="*/ 2718 h 65"/>
                              <a:gd name="T100" fmla="+- 0 6785 3876"/>
                              <a:gd name="T101" fmla="*/ T100 w 2909"/>
                              <a:gd name="T102" fmla="+- 0 2783 2718"/>
                              <a:gd name="T103" fmla="*/ 2783 h 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909" h="65">
                                <a:moveTo>
                                  <a:pt x="0" y="0"/>
                                </a:moveTo>
                                <a:lnTo>
                                  <a:pt x="0" y="65"/>
                                </a:lnTo>
                                <a:moveTo>
                                  <a:pt x="242" y="0"/>
                                </a:moveTo>
                                <a:lnTo>
                                  <a:pt x="242" y="65"/>
                                </a:lnTo>
                                <a:moveTo>
                                  <a:pt x="485" y="0"/>
                                </a:moveTo>
                                <a:lnTo>
                                  <a:pt x="485" y="65"/>
                                </a:lnTo>
                                <a:moveTo>
                                  <a:pt x="727" y="0"/>
                                </a:moveTo>
                                <a:lnTo>
                                  <a:pt x="727" y="65"/>
                                </a:lnTo>
                                <a:moveTo>
                                  <a:pt x="970" y="0"/>
                                </a:moveTo>
                                <a:lnTo>
                                  <a:pt x="970" y="65"/>
                                </a:lnTo>
                                <a:moveTo>
                                  <a:pt x="1212" y="0"/>
                                </a:moveTo>
                                <a:lnTo>
                                  <a:pt x="1212" y="65"/>
                                </a:lnTo>
                                <a:moveTo>
                                  <a:pt x="1454" y="0"/>
                                </a:moveTo>
                                <a:lnTo>
                                  <a:pt x="1454" y="65"/>
                                </a:lnTo>
                                <a:moveTo>
                                  <a:pt x="1697" y="0"/>
                                </a:moveTo>
                                <a:lnTo>
                                  <a:pt x="1697" y="65"/>
                                </a:lnTo>
                                <a:moveTo>
                                  <a:pt x="1939" y="0"/>
                                </a:moveTo>
                                <a:lnTo>
                                  <a:pt x="1939" y="65"/>
                                </a:lnTo>
                                <a:moveTo>
                                  <a:pt x="2182" y="0"/>
                                </a:moveTo>
                                <a:lnTo>
                                  <a:pt x="2182" y="65"/>
                                </a:lnTo>
                                <a:moveTo>
                                  <a:pt x="2424" y="0"/>
                                </a:moveTo>
                                <a:lnTo>
                                  <a:pt x="2424" y="65"/>
                                </a:lnTo>
                                <a:moveTo>
                                  <a:pt x="2666" y="0"/>
                                </a:moveTo>
                                <a:lnTo>
                                  <a:pt x="2666" y="65"/>
                                </a:lnTo>
                                <a:moveTo>
                                  <a:pt x="2909" y="0"/>
                                </a:moveTo>
                                <a:lnTo>
                                  <a:pt x="2909" y="65"/>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Line 100"/>
                        <wps:cNvCnPr>
                          <a:cxnSpLocks noChangeShapeType="1"/>
                        </wps:cNvCnPr>
                        <wps:spPr bwMode="auto">
                          <a:xfrm>
                            <a:off x="6005" y="3803"/>
                            <a:ext cx="780" cy="0"/>
                          </a:xfrm>
                          <a:prstGeom prst="line">
                            <a:avLst/>
                          </a:prstGeom>
                          <a:noFill/>
                          <a:ln w="9144">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8" name="Freeform 99"/>
                        <wps:cNvSpPr>
                          <a:spLocks/>
                        </wps:cNvSpPr>
                        <wps:spPr bwMode="auto">
                          <a:xfrm>
                            <a:off x="3996" y="1261"/>
                            <a:ext cx="2669" cy="2520"/>
                          </a:xfrm>
                          <a:custGeom>
                            <a:avLst/>
                            <a:gdLst>
                              <a:gd name="T0" fmla="+- 0 3996 3996"/>
                              <a:gd name="T1" fmla="*/ T0 w 2669"/>
                              <a:gd name="T2" fmla="+- 0 1984 1261"/>
                              <a:gd name="T3" fmla="*/ 1984 h 2520"/>
                              <a:gd name="T4" fmla="+- 0 4238 3996"/>
                              <a:gd name="T5" fmla="*/ T4 w 2669"/>
                              <a:gd name="T6" fmla="+- 0 2089 1261"/>
                              <a:gd name="T7" fmla="*/ 2089 h 2520"/>
                              <a:gd name="T8" fmla="+- 0 4483 3996"/>
                              <a:gd name="T9" fmla="*/ T8 w 2669"/>
                              <a:gd name="T10" fmla="+- 0 2041 1261"/>
                              <a:gd name="T11" fmla="*/ 2041 h 2520"/>
                              <a:gd name="T12" fmla="+- 0 4726 3996"/>
                              <a:gd name="T13" fmla="*/ T12 w 2669"/>
                              <a:gd name="T14" fmla="+- 0 2015 1261"/>
                              <a:gd name="T15" fmla="*/ 2015 h 2520"/>
                              <a:gd name="T16" fmla="+- 0 4968 3996"/>
                              <a:gd name="T17" fmla="*/ T16 w 2669"/>
                              <a:gd name="T18" fmla="+- 0 2757 1261"/>
                              <a:gd name="T19" fmla="*/ 2757 h 2520"/>
                              <a:gd name="T20" fmla="+- 0 5210 3996"/>
                              <a:gd name="T21" fmla="*/ T20 w 2669"/>
                              <a:gd name="T22" fmla="+- 0 2989 1261"/>
                              <a:gd name="T23" fmla="*/ 2989 h 2520"/>
                              <a:gd name="T24" fmla="+- 0 5453 3996"/>
                              <a:gd name="T25" fmla="*/ T24 w 2669"/>
                              <a:gd name="T26" fmla="+- 0 1309 1261"/>
                              <a:gd name="T27" fmla="*/ 1309 h 2520"/>
                              <a:gd name="T28" fmla="+- 0 5695 3996"/>
                              <a:gd name="T29" fmla="*/ T28 w 2669"/>
                              <a:gd name="T30" fmla="+- 0 1986 1261"/>
                              <a:gd name="T31" fmla="*/ 1986 h 2520"/>
                              <a:gd name="T32" fmla="+- 0 5938 3996"/>
                              <a:gd name="T33" fmla="*/ T32 w 2669"/>
                              <a:gd name="T34" fmla="+- 0 3781 1261"/>
                              <a:gd name="T35" fmla="*/ 3781 h 2520"/>
                              <a:gd name="T36" fmla="+- 0 6180 3996"/>
                              <a:gd name="T37" fmla="*/ T36 w 2669"/>
                              <a:gd name="T38" fmla="+- 0 1261 1261"/>
                              <a:gd name="T39" fmla="*/ 1261 h 2520"/>
                              <a:gd name="T40" fmla="+- 0 6422 3996"/>
                              <a:gd name="T41" fmla="*/ T40 w 2669"/>
                              <a:gd name="T42" fmla="+- 0 2286 1261"/>
                              <a:gd name="T43" fmla="*/ 2286 h 2520"/>
                              <a:gd name="T44" fmla="+- 0 6665 3996"/>
                              <a:gd name="T45" fmla="*/ T44 w 2669"/>
                              <a:gd name="T46" fmla="+- 0 1977 1261"/>
                              <a:gd name="T47" fmla="*/ 1977 h 2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669" h="2520">
                                <a:moveTo>
                                  <a:pt x="0" y="723"/>
                                </a:moveTo>
                                <a:lnTo>
                                  <a:pt x="242" y="828"/>
                                </a:lnTo>
                                <a:lnTo>
                                  <a:pt x="487" y="780"/>
                                </a:lnTo>
                                <a:lnTo>
                                  <a:pt x="730" y="754"/>
                                </a:lnTo>
                                <a:lnTo>
                                  <a:pt x="972" y="1496"/>
                                </a:lnTo>
                                <a:lnTo>
                                  <a:pt x="1214" y="1728"/>
                                </a:lnTo>
                                <a:lnTo>
                                  <a:pt x="1457" y="48"/>
                                </a:lnTo>
                                <a:lnTo>
                                  <a:pt x="1699" y="725"/>
                                </a:lnTo>
                                <a:lnTo>
                                  <a:pt x="1942" y="2520"/>
                                </a:lnTo>
                                <a:lnTo>
                                  <a:pt x="2184" y="0"/>
                                </a:lnTo>
                                <a:lnTo>
                                  <a:pt x="2426" y="1025"/>
                                </a:lnTo>
                                <a:lnTo>
                                  <a:pt x="2669" y="716"/>
                                </a:lnTo>
                              </a:path>
                            </a:pathLst>
                          </a:custGeom>
                          <a:noFill/>
                          <a:ln w="27432">
                            <a:solidFill>
                              <a:srgbClr val="BD4A4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Rectangle 98"/>
                        <wps:cNvSpPr>
                          <a:spLocks noChangeArrowheads="1"/>
                        </wps:cNvSpPr>
                        <wps:spPr bwMode="auto">
                          <a:xfrm>
                            <a:off x="3926" y="1910"/>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 name="Rectangle 97"/>
                        <wps:cNvSpPr>
                          <a:spLocks noChangeArrowheads="1"/>
                        </wps:cNvSpPr>
                        <wps:spPr bwMode="auto">
                          <a:xfrm>
                            <a:off x="3926" y="1910"/>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Rectangle 96"/>
                        <wps:cNvSpPr>
                          <a:spLocks noChangeArrowheads="1"/>
                        </wps:cNvSpPr>
                        <wps:spPr bwMode="auto">
                          <a:xfrm>
                            <a:off x="4168" y="2018"/>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Rectangle 95"/>
                        <wps:cNvSpPr>
                          <a:spLocks noChangeArrowheads="1"/>
                        </wps:cNvSpPr>
                        <wps:spPr bwMode="auto">
                          <a:xfrm>
                            <a:off x="4168" y="2018"/>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Rectangle 94"/>
                        <wps:cNvSpPr>
                          <a:spLocks noChangeArrowheads="1"/>
                        </wps:cNvSpPr>
                        <wps:spPr bwMode="auto">
                          <a:xfrm>
                            <a:off x="4411" y="1968"/>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Rectangle 93"/>
                        <wps:cNvSpPr>
                          <a:spLocks noChangeArrowheads="1"/>
                        </wps:cNvSpPr>
                        <wps:spPr bwMode="auto">
                          <a:xfrm>
                            <a:off x="4411" y="1968"/>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 name="Rectangle 92"/>
                        <wps:cNvSpPr>
                          <a:spLocks noChangeArrowheads="1"/>
                        </wps:cNvSpPr>
                        <wps:spPr bwMode="auto">
                          <a:xfrm>
                            <a:off x="4653" y="1944"/>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Rectangle 91"/>
                        <wps:cNvSpPr>
                          <a:spLocks noChangeArrowheads="1"/>
                        </wps:cNvSpPr>
                        <wps:spPr bwMode="auto">
                          <a:xfrm>
                            <a:off x="4653" y="1944"/>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Rectangle 90"/>
                        <wps:cNvSpPr>
                          <a:spLocks noChangeArrowheads="1"/>
                        </wps:cNvSpPr>
                        <wps:spPr bwMode="auto">
                          <a:xfrm>
                            <a:off x="4896" y="2685"/>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 name="Rectangle 89"/>
                        <wps:cNvSpPr>
                          <a:spLocks noChangeArrowheads="1"/>
                        </wps:cNvSpPr>
                        <wps:spPr bwMode="auto">
                          <a:xfrm>
                            <a:off x="4896" y="2685"/>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Rectangle 88"/>
                        <wps:cNvSpPr>
                          <a:spLocks noChangeArrowheads="1"/>
                        </wps:cNvSpPr>
                        <wps:spPr bwMode="auto">
                          <a:xfrm>
                            <a:off x="5138" y="2916"/>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 name="Rectangle 87"/>
                        <wps:cNvSpPr>
                          <a:spLocks noChangeArrowheads="1"/>
                        </wps:cNvSpPr>
                        <wps:spPr bwMode="auto">
                          <a:xfrm>
                            <a:off x="5138" y="2916"/>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 name="Rectangle 86"/>
                        <wps:cNvSpPr>
                          <a:spLocks noChangeArrowheads="1"/>
                        </wps:cNvSpPr>
                        <wps:spPr bwMode="auto">
                          <a:xfrm>
                            <a:off x="5380" y="1236"/>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 name="Rectangle 85"/>
                        <wps:cNvSpPr>
                          <a:spLocks noChangeArrowheads="1"/>
                        </wps:cNvSpPr>
                        <wps:spPr bwMode="auto">
                          <a:xfrm>
                            <a:off x="5380" y="1236"/>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Rectangle 84"/>
                        <wps:cNvSpPr>
                          <a:spLocks noChangeArrowheads="1"/>
                        </wps:cNvSpPr>
                        <wps:spPr bwMode="auto">
                          <a:xfrm>
                            <a:off x="5623" y="1915"/>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 name="Rectangle 83"/>
                        <wps:cNvSpPr>
                          <a:spLocks noChangeArrowheads="1"/>
                        </wps:cNvSpPr>
                        <wps:spPr bwMode="auto">
                          <a:xfrm>
                            <a:off x="5623" y="1915"/>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Rectangle 82"/>
                        <wps:cNvSpPr>
                          <a:spLocks noChangeArrowheads="1"/>
                        </wps:cNvSpPr>
                        <wps:spPr bwMode="auto">
                          <a:xfrm>
                            <a:off x="5865" y="3710"/>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 name="Rectangle 81"/>
                        <wps:cNvSpPr>
                          <a:spLocks noChangeArrowheads="1"/>
                        </wps:cNvSpPr>
                        <wps:spPr bwMode="auto">
                          <a:xfrm>
                            <a:off x="5865" y="3710"/>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80"/>
                        <wps:cNvSpPr>
                          <a:spLocks noChangeArrowheads="1"/>
                        </wps:cNvSpPr>
                        <wps:spPr bwMode="auto">
                          <a:xfrm>
                            <a:off x="6108" y="1188"/>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 name="Rectangle 79"/>
                        <wps:cNvSpPr>
                          <a:spLocks noChangeArrowheads="1"/>
                        </wps:cNvSpPr>
                        <wps:spPr bwMode="auto">
                          <a:xfrm>
                            <a:off x="6108" y="1188"/>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Rectangle 78"/>
                        <wps:cNvSpPr>
                          <a:spLocks noChangeArrowheads="1"/>
                        </wps:cNvSpPr>
                        <wps:spPr bwMode="auto">
                          <a:xfrm>
                            <a:off x="6350" y="2215"/>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 name="Rectangle 77"/>
                        <wps:cNvSpPr>
                          <a:spLocks noChangeArrowheads="1"/>
                        </wps:cNvSpPr>
                        <wps:spPr bwMode="auto">
                          <a:xfrm>
                            <a:off x="6350" y="2215"/>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 name="Rectangle 76"/>
                        <wps:cNvSpPr>
                          <a:spLocks noChangeArrowheads="1"/>
                        </wps:cNvSpPr>
                        <wps:spPr bwMode="auto">
                          <a:xfrm>
                            <a:off x="6592" y="1903"/>
                            <a:ext cx="140" cy="14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 name="Rectangle 75"/>
                        <wps:cNvSpPr>
                          <a:spLocks noChangeArrowheads="1"/>
                        </wps:cNvSpPr>
                        <wps:spPr bwMode="auto">
                          <a:xfrm>
                            <a:off x="6592" y="1903"/>
                            <a:ext cx="140" cy="140"/>
                          </a:xfrm>
                          <a:prstGeom prst="rect">
                            <a:avLst/>
                          </a:prstGeom>
                          <a:noFill/>
                          <a:ln w="9525">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AutoShape 74"/>
                        <wps:cNvSpPr>
                          <a:spLocks/>
                        </wps:cNvSpPr>
                        <wps:spPr bwMode="auto">
                          <a:xfrm>
                            <a:off x="3567" y="2899"/>
                            <a:ext cx="956" cy="487"/>
                          </a:xfrm>
                          <a:custGeom>
                            <a:avLst/>
                            <a:gdLst>
                              <a:gd name="T0" fmla="+- 0 3571 3568"/>
                              <a:gd name="T1" fmla="*/ T0 w 956"/>
                              <a:gd name="T2" fmla="+- 0 3276 2899"/>
                              <a:gd name="T3" fmla="*/ 3276 h 487"/>
                              <a:gd name="T4" fmla="+- 0 3639 3568"/>
                              <a:gd name="T5" fmla="*/ T4 w 956"/>
                              <a:gd name="T6" fmla="+- 0 3368 2899"/>
                              <a:gd name="T7" fmla="*/ 3368 h 487"/>
                              <a:gd name="T8" fmla="+- 0 3629 3568"/>
                              <a:gd name="T9" fmla="*/ T8 w 956"/>
                              <a:gd name="T10" fmla="+- 0 3384 2899"/>
                              <a:gd name="T11" fmla="*/ 3384 h 487"/>
                              <a:gd name="T12" fmla="+- 0 3735 3568"/>
                              <a:gd name="T13" fmla="*/ T12 w 956"/>
                              <a:gd name="T14" fmla="+- 0 3286 2899"/>
                              <a:gd name="T15" fmla="*/ 3286 h 487"/>
                              <a:gd name="T16" fmla="+- 0 3676 3568"/>
                              <a:gd name="T17" fmla="*/ T16 w 956"/>
                              <a:gd name="T18" fmla="+- 0 3302 2899"/>
                              <a:gd name="T19" fmla="*/ 3302 h 487"/>
                              <a:gd name="T20" fmla="+- 0 3674 3568"/>
                              <a:gd name="T21" fmla="*/ T20 w 956"/>
                              <a:gd name="T22" fmla="+- 0 3232 2899"/>
                              <a:gd name="T23" fmla="*/ 3232 h 487"/>
                              <a:gd name="T24" fmla="+- 0 3631 3568"/>
                              <a:gd name="T25" fmla="*/ T24 w 956"/>
                              <a:gd name="T26" fmla="+- 0 3268 2899"/>
                              <a:gd name="T27" fmla="*/ 3268 h 487"/>
                              <a:gd name="T28" fmla="+- 0 3643 3568"/>
                              <a:gd name="T29" fmla="*/ T28 w 956"/>
                              <a:gd name="T30" fmla="+- 0 3274 2899"/>
                              <a:gd name="T31" fmla="*/ 3274 h 487"/>
                              <a:gd name="T32" fmla="+- 0 3680 3568"/>
                              <a:gd name="T33" fmla="*/ T32 w 956"/>
                              <a:gd name="T34" fmla="+- 0 3254 2899"/>
                              <a:gd name="T35" fmla="*/ 3254 h 487"/>
                              <a:gd name="T36" fmla="+- 0 3678 3568"/>
                              <a:gd name="T37" fmla="*/ T36 w 956"/>
                              <a:gd name="T38" fmla="+- 0 3328 2899"/>
                              <a:gd name="T39" fmla="*/ 3328 h 487"/>
                              <a:gd name="T40" fmla="+- 0 3719 3568"/>
                              <a:gd name="T41" fmla="*/ T40 w 956"/>
                              <a:gd name="T42" fmla="+- 0 3290 2899"/>
                              <a:gd name="T43" fmla="*/ 3290 h 487"/>
                              <a:gd name="T44" fmla="+- 0 3759 3568"/>
                              <a:gd name="T45" fmla="*/ T44 w 956"/>
                              <a:gd name="T46" fmla="+- 0 3164 2899"/>
                              <a:gd name="T47" fmla="*/ 3164 h 487"/>
                              <a:gd name="T48" fmla="+- 0 3700 3568"/>
                              <a:gd name="T49" fmla="*/ T48 w 956"/>
                              <a:gd name="T50" fmla="+- 0 3194 2899"/>
                              <a:gd name="T51" fmla="*/ 3194 h 487"/>
                              <a:gd name="T52" fmla="+- 0 3765 3568"/>
                              <a:gd name="T53" fmla="*/ T52 w 956"/>
                              <a:gd name="T54" fmla="+- 0 3260 2899"/>
                              <a:gd name="T55" fmla="*/ 3260 h 487"/>
                              <a:gd name="T56" fmla="+- 0 3750 3568"/>
                              <a:gd name="T57" fmla="*/ T56 w 956"/>
                              <a:gd name="T58" fmla="+- 0 3178 2899"/>
                              <a:gd name="T59" fmla="*/ 3178 h 487"/>
                              <a:gd name="T60" fmla="+- 0 3810 3568"/>
                              <a:gd name="T61" fmla="*/ T60 w 956"/>
                              <a:gd name="T62" fmla="+- 0 3214 2899"/>
                              <a:gd name="T63" fmla="*/ 3214 h 487"/>
                              <a:gd name="T64" fmla="+- 0 3809 3568"/>
                              <a:gd name="T65" fmla="*/ T64 w 956"/>
                              <a:gd name="T66" fmla="+- 0 3088 2899"/>
                              <a:gd name="T67" fmla="*/ 3088 h 487"/>
                              <a:gd name="T68" fmla="+- 0 3775 3568"/>
                              <a:gd name="T69" fmla="*/ T68 w 956"/>
                              <a:gd name="T70" fmla="+- 0 3118 2899"/>
                              <a:gd name="T71" fmla="*/ 3118 h 487"/>
                              <a:gd name="T72" fmla="+- 0 3817 3568"/>
                              <a:gd name="T73" fmla="*/ T72 w 956"/>
                              <a:gd name="T74" fmla="+- 0 3178 2899"/>
                              <a:gd name="T75" fmla="*/ 3178 h 487"/>
                              <a:gd name="T76" fmla="+- 0 3876 3568"/>
                              <a:gd name="T77" fmla="*/ T76 w 956"/>
                              <a:gd name="T78" fmla="+- 0 3150 2899"/>
                              <a:gd name="T79" fmla="*/ 3150 h 487"/>
                              <a:gd name="T80" fmla="+- 0 3922 3568"/>
                              <a:gd name="T81" fmla="*/ T80 w 956"/>
                              <a:gd name="T82" fmla="+- 0 3086 2899"/>
                              <a:gd name="T83" fmla="*/ 3086 h 487"/>
                              <a:gd name="T84" fmla="+- 0 3924 3568"/>
                              <a:gd name="T85" fmla="*/ T84 w 956"/>
                              <a:gd name="T86" fmla="+- 0 3066 2899"/>
                              <a:gd name="T87" fmla="*/ 3066 h 487"/>
                              <a:gd name="T88" fmla="+- 0 3853 3568"/>
                              <a:gd name="T89" fmla="*/ T88 w 956"/>
                              <a:gd name="T90" fmla="+- 0 3040 2899"/>
                              <a:gd name="T91" fmla="*/ 3040 h 487"/>
                              <a:gd name="T92" fmla="+- 0 3852 3568"/>
                              <a:gd name="T93" fmla="*/ T92 w 956"/>
                              <a:gd name="T94" fmla="+- 0 3066 2899"/>
                              <a:gd name="T95" fmla="*/ 3066 h 487"/>
                              <a:gd name="T96" fmla="+- 0 3882 3568"/>
                              <a:gd name="T97" fmla="*/ T96 w 956"/>
                              <a:gd name="T98" fmla="+- 0 3032 2899"/>
                              <a:gd name="T99" fmla="*/ 3032 h 487"/>
                              <a:gd name="T100" fmla="+- 0 3881 3568"/>
                              <a:gd name="T101" fmla="*/ T100 w 956"/>
                              <a:gd name="T102" fmla="+- 0 3102 2899"/>
                              <a:gd name="T103" fmla="*/ 3102 h 487"/>
                              <a:gd name="T104" fmla="+- 0 3935 3568"/>
                              <a:gd name="T105" fmla="*/ T104 w 956"/>
                              <a:gd name="T106" fmla="+- 0 3074 2899"/>
                              <a:gd name="T107" fmla="*/ 3074 h 487"/>
                              <a:gd name="T108" fmla="+- 0 3940 3568"/>
                              <a:gd name="T109" fmla="*/ T108 w 956"/>
                              <a:gd name="T110" fmla="+- 0 2901 2899"/>
                              <a:gd name="T111" fmla="*/ 2901 h 487"/>
                              <a:gd name="T112" fmla="+- 0 3955 3568"/>
                              <a:gd name="T113" fmla="*/ T112 w 956"/>
                              <a:gd name="T114" fmla="+- 0 2908 2899"/>
                              <a:gd name="T115" fmla="*/ 2908 h 487"/>
                              <a:gd name="T116" fmla="+- 0 3949 3568"/>
                              <a:gd name="T117" fmla="*/ T116 w 956"/>
                              <a:gd name="T118" fmla="+- 0 2966 2899"/>
                              <a:gd name="T119" fmla="*/ 2966 h 487"/>
                              <a:gd name="T120" fmla="+- 0 3944 3568"/>
                              <a:gd name="T121" fmla="*/ T120 w 956"/>
                              <a:gd name="T122" fmla="+- 0 2952 2899"/>
                              <a:gd name="T123" fmla="*/ 2952 h 487"/>
                              <a:gd name="T124" fmla="+- 0 3917 3568"/>
                              <a:gd name="T125" fmla="*/ T124 w 956"/>
                              <a:gd name="T126" fmla="+- 0 2976 2899"/>
                              <a:gd name="T127" fmla="*/ 2976 h 487"/>
                              <a:gd name="T128" fmla="+- 0 3983 3568"/>
                              <a:gd name="T129" fmla="*/ T128 w 956"/>
                              <a:gd name="T130" fmla="+- 0 3042 2899"/>
                              <a:gd name="T131" fmla="*/ 3042 h 487"/>
                              <a:gd name="T132" fmla="+- 0 3959 3568"/>
                              <a:gd name="T133" fmla="*/ T132 w 956"/>
                              <a:gd name="T134" fmla="+- 0 2938 2899"/>
                              <a:gd name="T135" fmla="*/ 2938 h 487"/>
                              <a:gd name="T136" fmla="+- 0 4191 3568"/>
                              <a:gd name="T137" fmla="*/ T136 w 956"/>
                              <a:gd name="T138" fmla="+- 0 3141 2899"/>
                              <a:gd name="T139" fmla="*/ 3141 h 487"/>
                              <a:gd name="T140" fmla="+- 0 4217 3568"/>
                              <a:gd name="T141" fmla="*/ T140 w 956"/>
                              <a:gd name="T142" fmla="+- 0 3257 2899"/>
                              <a:gd name="T143" fmla="*/ 3257 h 487"/>
                              <a:gd name="T144" fmla="+- 0 4196 3568"/>
                              <a:gd name="T145" fmla="*/ T144 w 956"/>
                              <a:gd name="T146" fmla="+- 0 3313 2899"/>
                              <a:gd name="T147" fmla="*/ 3313 h 487"/>
                              <a:gd name="T148" fmla="+- 0 4238 3568"/>
                              <a:gd name="T149" fmla="*/ T148 w 956"/>
                              <a:gd name="T150" fmla="+- 0 3269 2899"/>
                              <a:gd name="T151" fmla="*/ 3269 h 487"/>
                              <a:gd name="T152" fmla="+- 0 4351 3568"/>
                              <a:gd name="T153" fmla="*/ T152 w 956"/>
                              <a:gd name="T154" fmla="+- 0 3155 2899"/>
                              <a:gd name="T155" fmla="*/ 3155 h 487"/>
                              <a:gd name="T156" fmla="+- 0 4291 3568"/>
                              <a:gd name="T157" fmla="*/ T156 w 956"/>
                              <a:gd name="T158" fmla="+- 0 3175 2899"/>
                              <a:gd name="T159" fmla="*/ 3175 h 487"/>
                              <a:gd name="T160" fmla="+- 0 4289 3568"/>
                              <a:gd name="T161" fmla="*/ T160 w 956"/>
                              <a:gd name="T162" fmla="+- 0 3101 2899"/>
                              <a:gd name="T163" fmla="*/ 3101 h 487"/>
                              <a:gd name="T164" fmla="+- 0 4245 3568"/>
                              <a:gd name="T165" fmla="*/ T164 w 956"/>
                              <a:gd name="T166" fmla="+- 0 3143 2899"/>
                              <a:gd name="T167" fmla="*/ 3143 h 487"/>
                              <a:gd name="T168" fmla="+- 0 4260 3568"/>
                              <a:gd name="T169" fmla="*/ T168 w 956"/>
                              <a:gd name="T170" fmla="+- 0 3139 2899"/>
                              <a:gd name="T171" fmla="*/ 3139 h 487"/>
                              <a:gd name="T172" fmla="+- 0 4294 3568"/>
                              <a:gd name="T173" fmla="*/ T172 w 956"/>
                              <a:gd name="T174" fmla="+- 0 3139 2899"/>
                              <a:gd name="T175" fmla="*/ 3139 h 487"/>
                              <a:gd name="T176" fmla="+- 0 4314 3568"/>
                              <a:gd name="T177" fmla="*/ T176 w 956"/>
                              <a:gd name="T178" fmla="+- 0 3195 2899"/>
                              <a:gd name="T179" fmla="*/ 3195 h 487"/>
                              <a:gd name="T180" fmla="+- 0 4350 3568"/>
                              <a:gd name="T181" fmla="*/ T180 w 956"/>
                              <a:gd name="T182" fmla="+- 0 3159 2899"/>
                              <a:gd name="T183" fmla="*/ 3159 h 487"/>
                              <a:gd name="T184" fmla="+- 0 4344 3568"/>
                              <a:gd name="T185" fmla="*/ T184 w 956"/>
                              <a:gd name="T186" fmla="+- 0 3053 2899"/>
                              <a:gd name="T187" fmla="*/ 3053 h 487"/>
                              <a:gd name="T188" fmla="+- 0 4346 3568"/>
                              <a:gd name="T189" fmla="*/ T188 w 956"/>
                              <a:gd name="T190" fmla="+- 0 3037 2899"/>
                              <a:gd name="T191" fmla="*/ 3037 h 487"/>
                              <a:gd name="T192" fmla="+- 0 4328 3568"/>
                              <a:gd name="T193" fmla="*/ T192 w 956"/>
                              <a:gd name="T194" fmla="+- 0 3063 2899"/>
                              <a:gd name="T195" fmla="*/ 3063 h 487"/>
                              <a:gd name="T196" fmla="+- 0 4309 3568"/>
                              <a:gd name="T197" fmla="*/ T196 w 956"/>
                              <a:gd name="T198" fmla="+- 0 3073 2899"/>
                              <a:gd name="T199" fmla="*/ 3073 h 487"/>
                              <a:gd name="T200" fmla="+- 0 4465 3568"/>
                              <a:gd name="T201" fmla="*/ T200 w 956"/>
                              <a:gd name="T202" fmla="+- 0 3029 2899"/>
                              <a:gd name="T203" fmla="*/ 3029 h 487"/>
                              <a:gd name="T204" fmla="+- 0 4435 3568"/>
                              <a:gd name="T205" fmla="*/ T204 w 956"/>
                              <a:gd name="T206" fmla="+- 0 3057 2899"/>
                              <a:gd name="T207" fmla="*/ 3057 h 487"/>
                              <a:gd name="T208" fmla="+- 0 4440 3568"/>
                              <a:gd name="T209" fmla="*/ T208 w 956"/>
                              <a:gd name="T210" fmla="+- 0 2999 2899"/>
                              <a:gd name="T211" fmla="*/ 2999 h 487"/>
                              <a:gd name="T212" fmla="+- 0 4385 3568"/>
                              <a:gd name="T213" fmla="*/ T212 w 956"/>
                              <a:gd name="T214" fmla="+- 0 3009 2899"/>
                              <a:gd name="T215" fmla="*/ 3009 h 487"/>
                              <a:gd name="T216" fmla="+- 0 4373 3568"/>
                              <a:gd name="T217" fmla="*/ T216 w 956"/>
                              <a:gd name="T218" fmla="+- 0 3003 2899"/>
                              <a:gd name="T219" fmla="*/ 3003 h 487"/>
                              <a:gd name="T220" fmla="+- 0 4440 3568"/>
                              <a:gd name="T221" fmla="*/ T220 w 956"/>
                              <a:gd name="T222" fmla="+- 0 3069 2899"/>
                              <a:gd name="T223" fmla="*/ 3069 h 487"/>
                              <a:gd name="T224" fmla="+- 0 4522 3568"/>
                              <a:gd name="T225" fmla="*/ T224 w 956"/>
                              <a:gd name="T226" fmla="+- 0 2981 2899"/>
                              <a:gd name="T227" fmla="*/ 2981 h 487"/>
                              <a:gd name="T228" fmla="+- 0 4504 3568"/>
                              <a:gd name="T229" fmla="*/ T228 w 956"/>
                              <a:gd name="T230" fmla="+- 0 2987 2899"/>
                              <a:gd name="T231" fmla="*/ 2987 h 487"/>
                              <a:gd name="T232" fmla="+- 0 4462 3568"/>
                              <a:gd name="T233" fmla="*/ T232 w 956"/>
                              <a:gd name="T234" fmla="+- 0 2919 2899"/>
                              <a:gd name="T235" fmla="*/ 2919 h 487"/>
                              <a:gd name="T236" fmla="+- 0 4421 3568"/>
                              <a:gd name="T237" fmla="*/ T236 w 956"/>
                              <a:gd name="T238" fmla="+- 0 2957 2899"/>
                              <a:gd name="T239" fmla="*/ 2957 h 487"/>
                              <a:gd name="T240" fmla="+- 0 4503 3568"/>
                              <a:gd name="T241" fmla="*/ T240 w 956"/>
                              <a:gd name="T242" fmla="+- 0 3005 2899"/>
                              <a:gd name="T243" fmla="*/ 3005 h 4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956" h="487">
                                <a:moveTo>
                                  <a:pt x="90" y="461"/>
                                </a:moveTo>
                                <a:lnTo>
                                  <a:pt x="90" y="457"/>
                                </a:lnTo>
                                <a:lnTo>
                                  <a:pt x="89" y="455"/>
                                </a:lnTo>
                                <a:lnTo>
                                  <a:pt x="88" y="451"/>
                                </a:lnTo>
                                <a:lnTo>
                                  <a:pt x="85" y="447"/>
                                </a:lnTo>
                                <a:lnTo>
                                  <a:pt x="83" y="443"/>
                                </a:lnTo>
                                <a:lnTo>
                                  <a:pt x="80" y="439"/>
                                </a:lnTo>
                                <a:lnTo>
                                  <a:pt x="77" y="437"/>
                                </a:lnTo>
                                <a:lnTo>
                                  <a:pt x="12" y="371"/>
                                </a:lnTo>
                                <a:lnTo>
                                  <a:pt x="8" y="371"/>
                                </a:lnTo>
                                <a:lnTo>
                                  <a:pt x="7" y="373"/>
                                </a:lnTo>
                                <a:lnTo>
                                  <a:pt x="6" y="373"/>
                                </a:lnTo>
                                <a:lnTo>
                                  <a:pt x="5" y="375"/>
                                </a:lnTo>
                                <a:lnTo>
                                  <a:pt x="4" y="375"/>
                                </a:lnTo>
                                <a:lnTo>
                                  <a:pt x="3" y="377"/>
                                </a:lnTo>
                                <a:lnTo>
                                  <a:pt x="1" y="377"/>
                                </a:lnTo>
                                <a:lnTo>
                                  <a:pt x="0" y="379"/>
                                </a:lnTo>
                                <a:lnTo>
                                  <a:pt x="0" y="383"/>
                                </a:lnTo>
                                <a:lnTo>
                                  <a:pt x="67" y="449"/>
                                </a:lnTo>
                                <a:lnTo>
                                  <a:pt x="69" y="453"/>
                                </a:lnTo>
                                <a:lnTo>
                                  <a:pt x="70" y="455"/>
                                </a:lnTo>
                                <a:lnTo>
                                  <a:pt x="72" y="457"/>
                                </a:lnTo>
                                <a:lnTo>
                                  <a:pt x="73" y="459"/>
                                </a:lnTo>
                                <a:lnTo>
                                  <a:pt x="73" y="461"/>
                                </a:lnTo>
                                <a:lnTo>
                                  <a:pt x="73" y="465"/>
                                </a:lnTo>
                                <a:lnTo>
                                  <a:pt x="72" y="467"/>
                                </a:lnTo>
                                <a:lnTo>
                                  <a:pt x="71" y="469"/>
                                </a:lnTo>
                                <a:lnTo>
                                  <a:pt x="69" y="471"/>
                                </a:lnTo>
                                <a:lnTo>
                                  <a:pt x="68" y="471"/>
                                </a:lnTo>
                                <a:lnTo>
                                  <a:pt x="66" y="473"/>
                                </a:lnTo>
                                <a:lnTo>
                                  <a:pt x="65" y="473"/>
                                </a:lnTo>
                                <a:lnTo>
                                  <a:pt x="64" y="475"/>
                                </a:lnTo>
                                <a:lnTo>
                                  <a:pt x="58" y="475"/>
                                </a:lnTo>
                                <a:lnTo>
                                  <a:pt x="57" y="477"/>
                                </a:lnTo>
                                <a:lnTo>
                                  <a:pt x="55" y="477"/>
                                </a:lnTo>
                                <a:lnTo>
                                  <a:pt x="55" y="479"/>
                                </a:lnTo>
                                <a:lnTo>
                                  <a:pt x="56" y="481"/>
                                </a:lnTo>
                                <a:lnTo>
                                  <a:pt x="57" y="481"/>
                                </a:lnTo>
                                <a:lnTo>
                                  <a:pt x="57" y="483"/>
                                </a:lnTo>
                                <a:lnTo>
                                  <a:pt x="58" y="483"/>
                                </a:lnTo>
                                <a:lnTo>
                                  <a:pt x="60" y="485"/>
                                </a:lnTo>
                                <a:lnTo>
                                  <a:pt x="61" y="485"/>
                                </a:lnTo>
                                <a:lnTo>
                                  <a:pt x="62" y="487"/>
                                </a:lnTo>
                                <a:lnTo>
                                  <a:pt x="71" y="487"/>
                                </a:lnTo>
                                <a:lnTo>
                                  <a:pt x="72" y="485"/>
                                </a:lnTo>
                                <a:lnTo>
                                  <a:pt x="75" y="485"/>
                                </a:lnTo>
                                <a:lnTo>
                                  <a:pt x="76" y="483"/>
                                </a:lnTo>
                                <a:lnTo>
                                  <a:pt x="78" y="483"/>
                                </a:lnTo>
                                <a:lnTo>
                                  <a:pt x="81" y="479"/>
                                </a:lnTo>
                                <a:lnTo>
                                  <a:pt x="84" y="475"/>
                                </a:lnTo>
                                <a:lnTo>
                                  <a:pt x="87" y="473"/>
                                </a:lnTo>
                                <a:lnTo>
                                  <a:pt x="88" y="469"/>
                                </a:lnTo>
                                <a:lnTo>
                                  <a:pt x="90" y="465"/>
                                </a:lnTo>
                                <a:lnTo>
                                  <a:pt x="90" y="461"/>
                                </a:lnTo>
                                <a:close/>
                                <a:moveTo>
                                  <a:pt x="168" y="389"/>
                                </a:moveTo>
                                <a:lnTo>
                                  <a:pt x="168" y="387"/>
                                </a:lnTo>
                                <a:lnTo>
                                  <a:pt x="167" y="387"/>
                                </a:lnTo>
                                <a:lnTo>
                                  <a:pt x="151" y="371"/>
                                </a:lnTo>
                                <a:lnTo>
                                  <a:pt x="141" y="360"/>
                                </a:lnTo>
                                <a:lnTo>
                                  <a:pt x="141" y="391"/>
                                </a:lnTo>
                                <a:lnTo>
                                  <a:pt x="141" y="395"/>
                                </a:lnTo>
                                <a:lnTo>
                                  <a:pt x="140" y="399"/>
                                </a:lnTo>
                                <a:lnTo>
                                  <a:pt x="139" y="403"/>
                                </a:lnTo>
                                <a:lnTo>
                                  <a:pt x="137" y="405"/>
                                </a:lnTo>
                                <a:lnTo>
                                  <a:pt x="134" y="409"/>
                                </a:lnTo>
                                <a:lnTo>
                                  <a:pt x="130" y="413"/>
                                </a:lnTo>
                                <a:lnTo>
                                  <a:pt x="126" y="415"/>
                                </a:lnTo>
                                <a:lnTo>
                                  <a:pt x="118" y="415"/>
                                </a:lnTo>
                                <a:lnTo>
                                  <a:pt x="115" y="413"/>
                                </a:lnTo>
                                <a:lnTo>
                                  <a:pt x="110" y="407"/>
                                </a:lnTo>
                                <a:lnTo>
                                  <a:pt x="108" y="407"/>
                                </a:lnTo>
                                <a:lnTo>
                                  <a:pt x="108" y="403"/>
                                </a:lnTo>
                                <a:lnTo>
                                  <a:pt x="107" y="401"/>
                                </a:lnTo>
                                <a:lnTo>
                                  <a:pt x="107" y="399"/>
                                </a:lnTo>
                                <a:lnTo>
                                  <a:pt x="107" y="397"/>
                                </a:lnTo>
                                <a:lnTo>
                                  <a:pt x="108" y="395"/>
                                </a:lnTo>
                                <a:lnTo>
                                  <a:pt x="109" y="391"/>
                                </a:lnTo>
                                <a:lnTo>
                                  <a:pt x="112" y="387"/>
                                </a:lnTo>
                                <a:lnTo>
                                  <a:pt x="115" y="383"/>
                                </a:lnTo>
                                <a:lnTo>
                                  <a:pt x="128" y="371"/>
                                </a:lnTo>
                                <a:lnTo>
                                  <a:pt x="141" y="383"/>
                                </a:lnTo>
                                <a:lnTo>
                                  <a:pt x="141" y="385"/>
                                </a:lnTo>
                                <a:lnTo>
                                  <a:pt x="141" y="391"/>
                                </a:lnTo>
                                <a:lnTo>
                                  <a:pt x="141" y="360"/>
                                </a:lnTo>
                                <a:lnTo>
                                  <a:pt x="130" y="349"/>
                                </a:lnTo>
                                <a:lnTo>
                                  <a:pt x="122" y="341"/>
                                </a:lnTo>
                                <a:lnTo>
                                  <a:pt x="106" y="333"/>
                                </a:lnTo>
                                <a:lnTo>
                                  <a:pt x="99" y="333"/>
                                </a:lnTo>
                                <a:lnTo>
                                  <a:pt x="95" y="335"/>
                                </a:lnTo>
                                <a:lnTo>
                                  <a:pt x="91" y="337"/>
                                </a:lnTo>
                                <a:lnTo>
                                  <a:pt x="86" y="339"/>
                                </a:lnTo>
                                <a:lnTo>
                                  <a:pt x="82" y="343"/>
                                </a:lnTo>
                                <a:lnTo>
                                  <a:pt x="78" y="347"/>
                                </a:lnTo>
                                <a:lnTo>
                                  <a:pt x="75" y="349"/>
                                </a:lnTo>
                                <a:lnTo>
                                  <a:pt x="73" y="351"/>
                                </a:lnTo>
                                <a:lnTo>
                                  <a:pt x="71" y="355"/>
                                </a:lnTo>
                                <a:lnTo>
                                  <a:pt x="69" y="357"/>
                                </a:lnTo>
                                <a:lnTo>
                                  <a:pt x="68" y="359"/>
                                </a:lnTo>
                                <a:lnTo>
                                  <a:pt x="66" y="363"/>
                                </a:lnTo>
                                <a:lnTo>
                                  <a:pt x="65" y="365"/>
                                </a:lnTo>
                                <a:lnTo>
                                  <a:pt x="64" y="367"/>
                                </a:lnTo>
                                <a:lnTo>
                                  <a:pt x="63" y="369"/>
                                </a:lnTo>
                                <a:lnTo>
                                  <a:pt x="62" y="373"/>
                                </a:lnTo>
                                <a:lnTo>
                                  <a:pt x="62" y="377"/>
                                </a:lnTo>
                                <a:lnTo>
                                  <a:pt x="63" y="377"/>
                                </a:lnTo>
                                <a:lnTo>
                                  <a:pt x="63" y="379"/>
                                </a:lnTo>
                                <a:lnTo>
                                  <a:pt x="64" y="381"/>
                                </a:lnTo>
                                <a:lnTo>
                                  <a:pt x="66" y="381"/>
                                </a:lnTo>
                                <a:lnTo>
                                  <a:pt x="67" y="383"/>
                                </a:lnTo>
                                <a:lnTo>
                                  <a:pt x="68" y="383"/>
                                </a:lnTo>
                                <a:lnTo>
                                  <a:pt x="70" y="385"/>
                                </a:lnTo>
                                <a:lnTo>
                                  <a:pt x="71" y="385"/>
                                </a:lnTo>
                                <a:lnTo>
                                  <a:pt x="72" y="383"/>
                                </a:lnTo>
                                <a:lnTo>
                                  <a:pt x="73" y="383"/>
                                </a:lnTo>
                                <a:lnTo>
                                  <a:pt x="74" y="379"/>
                                </a:lnTo>
                                <a:lnTo>
                                  <a:pt x="74" y="377"/>
                                </a:lnTo>
                                <a:lnTo>
                                  <a:pt x="75" y="375"/>
                                </a:lnTo>
                                <a:lnTo>
                                  <a:pt x="76" y="373"/>
                                </a:lnTo>
                                <a:lnTo>
                                  <a:pt x="77" y="371"/>
                                </a:lnTo>
                                <a:lnTo>
                                  <a:pt x="78" y="369"/>
                                </a:lnTo>
                                <a:lnTo>
                                  <a:pt x="79" y="365"/>
                                </a:lnTo>
                                <a:lnTo>
                                  <a:pt x="81" y="363"/>
                                </a:lnTo>
                                <a:lnTo>
                                  <a:pt x="83" y="359"/>
                                </a:lnTo>
                                <a:lnTo>
                                  <a:pt x="89" y="355"/>
                                </a:lnTo>
                                <a:lnTo>
                                  <a:pt x="93" y="351"/>
                                </a:lnTo>
                                <a:lnTo>
                                  <a:pt x="96" y="351"/>
                                </a:lnTo>
                                <a:lnTo>
                                  <a:pt x="98" y="349"/>
                                </a:lnTo>
                                <a:lnTo>
                                  <a:pt x="103" y="349"/>
                                </a:lnTo>
                                <a:lnTo>
                                  <a:pt x="105" y="351"/>
                                </a:lnTo>
                                <a:lnTo>
                                  <a:pt x="108" y="351"/>
                                </a:lnTo>
                                <a:lnTo>
                                  <a:pt x="110" y="353"/>
                                </a:lnTo>
                                <a:lnTo>
                                  <a:pt x="112" y="355"/>
                                </a:lnTo>
                                <a:lnTo>
                                  <a:pt x="119" y="363"/>
                                </a:lnTo>
                                <a:lnTo>
                                  <a:pt x="111" y="371"/>
                                </a:lnTo>
                                <a:lnTo>
                                  <a:pt x="106" y="375"/>
                                </a:lnTo>
                                <a:lnTo>
                                  <a:pt x="102" y="381"/>
                                </a:lnTo>
                                <a:lnTo>
                                  <a:pt x="96" y="389"/>
                                </a:lnTo>
                                <a:lnTo>
                                  <a:pt x="94" y="395"/>
                                </a:lnTo>
                                <a:lnTo>
                                  <a:pt x="92" y="403"/>
                                </a:lnTo>
                                <a:lnTo>
                                  <a:pt x="92" y="407"/>
                                </a:lnTo>
                                <a:lnTo>
                                  <a:pt x="94" y="411"/>
                                </a:lnTo>
                                <a:lnTo>
                                  <a:pt x="95" y="415"/>
                                </a:lnTo>
                                <a:lnTo>
                                  <a:pt x="97" y="419"/>
                                </a:lnTo>
                                <a:lnTo>
                                  <a:pt x="100" y="423"/>
                                </a:lnTo>
                                <a:lnTo>
                                  <a:pt x="103" y="425"/>
                                </a:lnTo>
                                <a:lnTo>
                                  <a:pt x="107" y="427"/>
                                </a:lnTo>
                                <a:lnTo>
                                  <a:pt x="110" y="429"/>
                                </a:lnTo>
                                <a:lnTo>
                                  <a:pt x="113" y="429"/>
                                </a:lnTo>
                                <a:lnTo>
                                  <a:pt x="117" y="431"/>
                                </a:lnTo>
                                <a:lnTo>
                                  <a:pt x="120" y="431"/>
                                </a:lnTo>
                                <a:lnTo>
                                  <a:pt x="124" y="429"/>
                                </a:lnTo>
                                <a:lnTo>
                                  <a:pt x="127" y="429"/>
                                </a:lnTo>
                                <a:lnTo>
                                  <a:pt x="131" y="427"/>
                                </a:lnTo>
                                <a:lnTo>
                                  <a:pt x="134" y="425"/>
                                </a:lnTo>
                                <a:lnTo>
                                  <a:pt x="138" y="423"/>
                                </a:lnTo>
                                <a:lnTo>
                                  <a:pt x="141" y="419"/>
                                </a:lnTo>
                                <a:lnTo>
                                  <a:pt x="144" y="415"/>
                                </a:lnTo>
                                <a:lnTo>
                                  <a:pt x="147" y="411"/>
                                </a:lnTo>
                                <a:lnTo>
                                  <a:pt x="149" y="407"/>
                                </a:lnTo>
                                <a:lnTo>
                                  <a:pt x="151" y="401"/>
                                </a:lnTo>
                                <a:lnTo>
                                  <a:pt x="151" y="397"/>
                                </a:lnTo>
                                <a:lnTo>
                                  <a:pt x="151" y="391"/>
                                </a:lnTo>
                                <a:lnTo>
                                  <a:pt x="157" y="397"/>
                                </a:lnTo>
                                <a:lnTo>
                                  <a:pt x="161" y="397"/>
                                </a:lnTo>
                                <a:lnTo>
                                  <a:pt x="163" y="395"/>
                                </a:lnTo>
                                <a:lnTo>
                                  <a:pt x="164" y="395"/>
                                </a:lnTo>
                                <a:lnTo>
                                  <a:pt x="166" y="393"/>
                                </a:lnTo>
                                <a:lnTo>
                                  <a:pt x="167" y="391"/>
                                </a:lnTo>
                                <a:lnTo>
                                  <a:pt x="168" y="389"/>
                                </a:lnTo>
                                <a:close/>
                                <a:moveTo>
                                  <a:pt x="242" y="313"/>
                                </a:moveTo>
                                <a:lnTo>
                                  <a:pt x="242" y="313"/>
                                </a:lnTo>
                                <a:lnTo>
                                  <a:pt x="206" y="277"/>
                                </a:lnTo>
                                <a:lnTo>
                                  <a:pt x="200" y="271"/>
                                </a:lnTo>
                                <a:lnTo>
                                  <a:pt x="195" y="267"/>
                                </a:lnTo>
                                <a:lnTo>
                                  <a:pt x="191" y="265"/>
                                </a:lnTo>
                                <a:lnTo>
                                  <a:pt x="188" y="263"/>
                                </a:lnTo>
                                <a:lnTo>
                                  <a:pt x="184" y="261"/>
                                </a:lnTo>
                                <a:lnTo>
                                  <a:pt x="175" y="259"/>
                                </a:lnTo>
                                <a:lnTo>
                                  <a:pt x="171" y="261"/>
                                </a:lnTo>
                                <a:lnTo>
                                  <a:pt x="163" y="263"/>
                                </a:lnTo>
                                <a:lnTo>
                                  <a:pt x="159" y="265"/>
                                </a:lnTo>
                                <a:lnTo>
                                  <a:pt x="155" y="269"/>
                                </a:lnTo>
                                <a:lnTo>
                                  <a:pt x="151" y="273"/>
                                </a:lnTo>
                                <a:lnTo>
                                  <a:pt x="148" y="277"/>
                                </a:lnTo>
                                <a:lnTo>
                                  <a:pt x="145" y="289"/>
                                </a:lnTo>
                                <a:lnTo>
                                  <a:pt x="144" y="295"/>
                                </a:lnTo>
                                <a:lnTo>
                                  <a:pt x="145" y="301"/>
                                </a:lnTo>
                                <a:lnTo>
                                  <a:pt x="136" y="293"/>
                                </a:lnTo>
                                <a:lnTo>
                                  <a:pt x="133" y="293"/>
                                </a:lnTo>
                                <a:lnTo>
                                  <a:pt x="132" y="295"/>
                                </a:lnTo>
                                <a:lnTo>
                                  <a:pt x="131" y="295"/>
                                </a:lnTo>
                                <a:lnTo>
                                  <a:pt x="128" y="299"/>
                                </a:lnTo>
                                <a:lnTo>
                                  <a:pt x="127" y="299"/>
                                </a:lnTo>
                                <a:lnTo>
                                  <a:pt x="126" y="301"/>
                                </a:lnTo>
                                <a:lnTo>
                                  <a:pt x="126" y="303"/>
                                </a:lnTo>
                                <a:lnTo>
                                  <a:pt x="126" y="305"/>
                                </a:lnTo>
                                <a:lnTo>
                                  <a:pt x="189" y="367"/>
                                </a:lnTo>
                                <a:lnTo>
                                  <a:pt x="192" y="367"/>
                                </a:lnTo>
                                <a:lnTo>
                                  <a:pt x="192" y="365"/>
                                </a:lnTo>
                                <a:lnTo>
                                  <a:pt x="194" y="365"/>
                                </a:lnTo>
                                <a:lnTo>
                                  <a:pt x="195" y="363"/>
                                </a:lnTo>
                                <a:lnTo>
                                  <a:pt x="196" y="363"/>
                                </a:lnTo>
                                <a:lnTo>
                                  <a:pt x="197" y="361"/>
                                </a:lnTo>
                                <a:lnTo>
                                  <a:pt x="198" y="361"/>
                                </a:lnTo>
                                <a:lnTo>
                                  <a:pt x="200" y="357"/>
                                </a:lnTo>
                                <a:lnTo>
                                  <a:pt x="200" y="355"/>
                                </a:lnTo>
                                <a:lnTo>
                                  <a:pt x="156" y="311"/>
                                </a:lnTo>
                                <a:lnTo>
                                  <a:pt x="156" y="305"/>
                                </a:lnTo>
                                <a:lnTo>
                                  <a:pt x="156" y="299"/>
                                </a:lnTo>
                                <a:lnTo>
                                  <a:pt x="157" y="289"/>
                                </a:lnTo>
                                <a:lnTo>
                                  <a:pt x="159" y="285"/>
                                </a:lnTo>
                                <a:lnTo>
                                  <a:pt x="162" y="281"/>
                                </a:lnTo>
                                <a:lnTo>
                                  <a:pt x="164" y="279"/>
                                </a:lnTo>
                                <a:lnTo>
                                  <a:pt x="167" y="279"/>
                                </a:lnTo>
                                <a:lnTo>
                                  <a:pt x="169" y="277"/>
                                </a:lnTo>
                                <a:lnTo>
                                  <a:pt x="179" y="277"/>
                                </a:lnTo>
                                <a:lnTo>
                                  <a:pt x="182" y="279"/>
                                </a:lnTo>
                                <a:lnTo>
                                  <a:pt x="185" y="281"/>
                                </a:lnTo>
                                <a:lnTo>
                                  <a:pt x="187" y="281"/>
                                </a:lnTo>
                                <a:lnTo>
                                  <a:pt x="191" y="285"/>
                                </a:lnTo>
                                <a:lnTo>
                                  <a:pt x="230" y="323"/>
                                </a:lnTo>
                                <a:lnTo>
                                  <a:pt x="231" y="325"/>
                                </a:lnTo>
                                <a:lnTo>
                                  <a:pt x="234" y="325"/>
                                </a:lnTo>
                                <a:lnTo>
                                  <a:pt x="234" y="323"/>
                                </a:lnTo>
                                <a:lnTo>
                                  <a:pt x="236" y="323"/>
                                </a:lnTo>
                                <a:lnTo>
                                  <a:pt x="237" y="321"/>
                                </a:lnTo>
                                <a:lnTo>
                                  <a:pt x="238" y="321"/>
                                </a:lnTo>
                                <a:lnTo>
                                  <a:pt x="239" y="319"/>
                                </a:lnTo>
                                <a:lnTo>
                                  <a:pt x="240" y="319"/>
                                </a:lnTo>
                                <a:lnTo>
                                  <a:pt x="241" y="317"/>
                                </a:lnTo>
                                <a:lnTo>
                                  <a:pt x="242" y="315"/>
                                </a:lnTo>
                                <a:lnTo>
                                  <a:pt x="242" y="313"/>
                                </a:lnTo>
                                <a:close/>
                                <a:moveTo>
                                  <a:pt x="315" y="241"/>
                                </a:moveTo>
                                <a:lnTo>
                                  <a:pt x="315" y="241"/>
                                </a:lnTo>
                                <a:lnTo>
                                  <a:pt x="314" y="239"/>
                                </a:lnTo>
                                <a:lnTo>
                                  <a:pt x="252" y="177"/>
                                </a:lnTo>
                                <a:lnTo>
                                  <a:pt x="249" y="177"/>
                                </a:lnTo>
                                <a:lnTo>
                                  <a:pt x="248" y="179"/>
                                </a:lnTo>
                                <a:lnTo>
                                  <a:pt x="247" y="179"/>
                                </a:lnTo>
                                <a:lnTo>
                                  <a:pt x="245" y="181"/>
                                </a:lnTo>
                                <a:lnTo>
                                  <a:pt x="243" y="183"/>
                                </a:lnTo>
                                <a:lnTo>
                                  <a:pt x="241" y="187"/>
                                </a:lnTo>
                                <a:lnTo>
                                  <a:pt x="240" y="187"/>
                                </a:lnTo>
                                <a:lnTo>
                                  <a:pt x="240" y="189"/>
                                </a:lnTo>
                                <a:lnTo>
                                  <a:pt x="241" y="189"/>
                                </a:lnTo>
                                <a:lnTo>
                                  <a:pt x="284" y="233"/>
                                </a:lnTo>
                                <a:lnTo>
                                  <a:pt x="285" y="239"/>
                                </a:lnTo>
                                <a:lnTo>
                                  <a:pt x="285" y="245"/>
                                </a:lnTo>
                                <a:lnTo>
                                  <a:pt x="283" y="255"/>
                                </a:lnTo>
                                <a:lnTo>
                                  <a:pt x="282" y="259"/>
                                </a:lnTo>
                                <a:lnTo>
                                  <a:pt x="277" y="265"/>
                                </a:lnTo>
                                <a:lnTo>
                                  <a:pt x="274" y="265"/>
                                </a:lnTo>
                                <a:lnTo>
                                  <a:pt x="272" y="267"/>
                                </a:lnTo>
                                <a:lnTo>
                                  <a:pt x="261" y="267"/>
                                </a:lnTo>
                                <a:lnTo>
                                  <a:pt x="259" y="265"/>
                                </a:lnTo>
                                <a:lnTo>
                                  <a:pt x="256" y="263"/>
                                </a:lnTo>
                                <a:lnTo>
                                  <a:pt x="253" y="263"/>
                                </a:lnTo>
                                <a:lnTo>
                                  <a:pt x="250" y="259"/>
                                </a:lnTo>
                                <a:lnTo>
                                  <a:pt x="210" y="219"/>
                                </a:lnTo>
                                <a:lnTo>
                                  <a:pt x="207" y="219"/>
                                </a:lnTo>
                                <a:lnTo>
                                  <a:pt x="206" y="221"/>
                                </a:lnTo>
                                <a:lnTo>
                                  <a:pt x="205" y="221"/>
                                </a:lnTo>
                                <a:lnTo>
                                  <a:pt x="204" y="223"/>
                                </a:lnTo>
                                <a:lnTo>
                                  <a:pt x="203" y="223"/>
                                </a:lnTo>
                                <a:lnTo>
                                  <a:pt x="202" y="225"/>
                                </a:lnTo>
                                <a:lnTo>
                                  <a:pt x="201" y="225"/>
                                </a:lnTo>
                                <a:lnTo>
                                  <a:pt x="199" y="227"/>
                                </a:lnTo>
                                <a:lnTo>
                                  <a:pt x="199" y="229"/>
                                </a:lnTo>
                                <a:lnTo>
                                  <a:pt x="198" y="229"/>
                                </a:lnTo>
                                <a:lnTo>
                                  <a:pt x="198" y="231"/>
                                </a:lnTo>
                                <a:lnTo>
                                  <a:pt x="199" y="231"/>
                                </a:lnTo>
                                <a:lnTo>
                                  <a:pt x="241" y="273"/>
                                </a:lnTo>
                                <a:lnTo>
                                  <a:pt x="245" y="277"/>
                                </a:lnTo>
                                <a:lnTo>
                                  <a:pt x="249" y="279"/>
                                </a:lnTo>
                                <a:lnTo>
                                  <a:pt x="257" y="283"/>
                                </a:lnTo>
                                <a:lnTo>
                                  <a:pt x="261" y="283"/>
                                </a:lnTo>
                                <a:lnTo>
                                  <a:pt x="265" y="285"/>
                                </a:lnTo>
                                <a:lnTo>
                                  <a:pt x="269" y="285"/>
                                </a:lnTo>
                                <a:lnTo>
                                  <a:pt x="282" y="279"/>
                                </a:lnTo>
                                <a:lnTo>
                                  <a:pt x="286" y="275"/>
                                </a:lnTo>
                                <a:lnTo>
                                  <a:pt x="290" y="271"/>
                                </a:lnTo>
                                <a:lnTo>
                                  <a:pt x="292" y="267"/>
                                </a:lnTo>
                                <a:lnTo>
                                  <a:pt x="294" y="261"/>
                                </a:lnTo>
                                <a:lnTo>
                                  <a:pt x="296" y="255"/>
                                </a:lnTo>
                                <a:lnTo>
                                  <a:pt x="296" y="251"/>
                                </a:lnTo>
                                <a:lnTo>
                                  <a:pt x="296" y="245"/>
                                </a:lnTo>
                                <a:lnTo>
                                  <a:pt x="296" y="243"/>
                                </a:lnTo>
                                <a:lnTo>
                                  <a:pt x="304" y="251"/>
                                </a:lnTo>
                                <a:lnTo>
                                  <a:pt x="308" y="251"/>
                                </a:lnTo>
                                <a:lnTo>
                                  <a:pt x="309" y="249"/>
                                </a:lnTo>
                                <a:lnTo>
                                  <a:pt x="310" y="249"/>
                                </a:lnTo>
                                <a:lnTo>
                                  <a:pt x="311" y="247"/>
                                </a:lnTo>
                                <a:lnTo>
                                  <a:pt x="312" y="247"/>
                                </a:lnTo>
                                <a:lnTo>
                                  <a:pt x="314" y="243"/>
                                </a:lnTo>
                                <a:lnTo>
                                  <a:pt x="315" y="243"/>
                                </a:lnTo>
                                <a:lnTo>
                                  <a:pt x="315" y="241"/>
                                </a:lnTo>
                                <a:close/>
                                <a:moveTo>
                                  <a:pt x="383" y="175"/>
                                </a:moveTo>
                                <a:lnTo>
                                  <a:pt x="383" y="173"/>
                                </a:lnTo>
                                <a:lnTo>
                                  <a:pt x="383" y="171"/>
                                </a:lnTo>
                                <a:lnTo>
                                  <a:pt x="366" y="155"/>
                                </a:lnTo>
                                <a:lnTo>
                                  <a:pt x="356" y="145"/>
                                </a:lnTo>
                                <a:lnTo>
                                  <a:pt x="356" y="175"/>
                                </a:lnTo>
                                <a:lnTo>
                                  <a:pt x="356" y="179"/>
                                </a:lnTo>
                                <a:lnTo>
                                  <a:pt x="354" y="187"/>
                                </a:lnTo>
                                <a:lnTo>
                                  <a:pt x="352" y="191"/>
                                </a:lnTo>
                                <a:lnTo>
                                  <a:pt x="346" y="197"/>
                                </a:lnTo>
                                <a:lnTo>
                                  <a:pt x="342" y="199"/>
                                </a:lnTo>
                                <a:lnTo>
                                  <a:pt x="334" y="199"/>
                                </a:lnTo>
                                <a:lnTo>
                                  <a:pt x="330" y="197"/>
                                </a:lnTo>
                                <a:lnTo>
                                  <a:pt x="325" y="193"/>
                                </a:lnTo>
                                <a:lnTo>
                                  <a:pt x="324" y="191"/>
                                </a:lnTo>
                                <a:lnTo>
                                  <a:pt x="323" y="189"/>
                                </a:lnTo>
                                <a:lnTo>
                                  <a:pt x="322" y="187"/>
                                </a:lnTo>
                                <a:lnTo>
                                  <a:pt x="322" y="183"/>
                                </a:lnTo>
                                <a:lnTo>
                                  <a:pt x="323" y="181"/>
                                </a:lnTo>
                                <a:lnTo>
                                  <a:pt x="323" y="179"/>
                                </a:lnTo>
                                <a:lnTo>
                                  <a:pt x="330" y="167"/>
                                </a:lnTo>
                                <a:lnTo>
                                  <a:pt x="343" y="155"/>
                                </a:lnTo>
                                <a:lnTo>
                                  <a:pt x="356" y="167"/>
                                </a:lnTo>
                                <a:lnTo>
                                  <a:pt x="356" y="175"/>
                                </a:lnTo>
                                <a:lnTo>
                                  <a:pt x="356" y="145"/>
                                </a:lnTo>
                                <a:lnTo>
                                  <a:pt x="343" y="133"/>
                                </a:lnTo>
                                <a:lnTo>
                                  <a:pt x="337" y="127"/>
                                </a:lnTo>
                                <a:lnTo>
                                  <a:pt x="333" y="123"/>
                                </a:lnTo>
                                <a:lnTo>
                                  <a:pt x="322" y="117"/>
                                </a:lnTo>
                                <a:lnTo>
                                  <a:pt x="314" y="117"/>
                                </a:lnTo>
                                <a:lnTo>
                                  <a:pt x="310" y="119"/>
                                </a:lnTo>
                                <a:lnTo>
                                  <a:pt x="306" y="121"/>
                                </a:lnTo>
                                <a:lnTo>
                                  <a:pt x="302" y="123"/>
                                </a:lnTo>
                                <a:lnTo>
                                  <a:pt x="298" y="127"/>
                                </a:lnTo>
                                <a:lnTo>
                                  <a:pt x="291" y="133"/>
                                </a:lnTo>
                                <a:lnTo>
                                  <a:pt x="289" y="137"/>
                                </a:lnTo>
                                <a:lnTo>
                                  <a:pt x="287" y="139"/>
                                </a:lnTo>
                                <a:lnTo>
                                  <a:pt x="285" y="141"/>
                                </a:lnTo>
                                <a:lnTo>
                                  <a:pt x="283" y="145"/>
                                </a:lnTo>
                                <a:lnTo>
                                  <a:pt x="282" y="147"/>
                                </a:lnTo>
                                <a:lnTo>
                                  <a:pt x="281" y="149"/>
                                </a:lnTo>
                                <a:lnTo>
                                  <a:pt x="280" y="153"/>
                                </a:lnTo>
                                <a:lnTo>
                                  <a:pt x="279" y="155"/>
                                </a:lnTo>
                                <a:lnTo>
                                  <a:pt x="278" y="157"/>
                                </a:lnTo>
                                <a:lnTo>
                                  <a:pt x="278" y="159"/>
                                </a:lnTo>
                                <a:lnTo>
                                  <a:pt x="278" y="161"/>
                                </a:lnTo>
                                <a:lnTo>
                                  <a:pt x="279" y="163"/>
                                </a:lnTo>
                                <a:lnTo>
                                  <a:pt x="280" y="165"/>
                                </a:lnTo>
                                <a:lnTo>
                                  <a:pt x="281" y="165"/>
                                </a:lnTo>
                                <a:lnTo>
                                  <a:pt x="282" y="167"/>
                                </a:lnTo>
                                <a:lnTo>
                                  <a:pt x="284" y="167"/>
                                </a:lnTo>
                                <a:lnTo>
                                  <a:pt x="284" y="169"/>
                                </a:lnTo>
                                <a:lnTo>
                                  <a:pt x="287" y="169"/>
                                </a:lnTo>
                                <a:lnTo>
                                  <a:pt x="287" y="167"/>
                                </a:lnTo>
                                <a:lnTo>
                                  <a:pt x="289" y="167"/>
                                </a:lnTo>
                                <a:lnTo>
                                  <a:pt x="289" y="165"/>
                                </a:lnTo>
                                <a:lnTo>
                                  <a:pt x="290" y="161"/>
                                </a:lnTo>
                                <a:lnTo>
                                  <a:pt x="291" y="157"/>
                                </a:lnTo>
                                <a:lnTo>
                                  <a:pt x="293" y="153"/>
                                </a:lnTo>
                                <a:lnTo>
                                  <a:pt x="295" y="149"/>
                                </a:lnTo>
                                <a:lnTo>
                                  <a:pt x="296" y="147"/>
                                </a:lnTo>
                                <a:lnTo>
                                  <a:pt x="299" y="145"/>
                                </a:lnTo>
                                <a:lnTo>
                                  <a:pt x="304" y="139"/>
                                </a:lnTo>
                                <a:lnTo>
                                  <a:pt x="307" y="137"/>
                                </a:lnTo>
                                <a:lnTo>
                                  <a:pt x="311" y="135"/>
                                </a:lnTo>
                                <a:lnTo>
                                  <a:pt x="314" y="133"/>
                                </a:lnTo>
                                <a:lnTo>
                                  <a:pt x="316" y="135"/>
                                </a:lnTo>
                                <a:lnTo>
                                  <a:pt x="321" y="135"/>
                                </a:lnTo>
                                <a:lnTo>
                                  <a:pt x="323" y="137"/>
                                </a:lnTo>
                                <a:lnTo>
                                  <a:pt x="325" y="137"/>
                                </a:lnTo>
                                <a:lnTo>
                                  <a:pt x="328" y="139"/>
                                </a:lnTo>
                                <a:lnTo>
                                  <a:pt x="335" y="147"/>
                                </a:lnTo>
                                <a:lnTo>
                                  <a:pt x="322" y="159"/>
                                </a:lnTo>
                                <a:lnTo>
                                  <a:pt x="318" y="165"/>
                                </a:lnTo>
                                <a:lnTo>
                                  <a:pt x="315" y="169"/>
                                </a:lnTo>
                                <a:lnTo>
                                  <a:pt x="310" y="179"/>
                                </a:lnTo>
                                <a:lnTo>
                                  <a:pt x="308" y="187"/>
                                </a:lnTo>
                                <a:lnTo>
                                  <a:pt x="308" y="191"/>
                                </a:lnTo>
                                <a:lnTo>
                                  <a:pt x="309" y="195"/>
                                </a:lnTo>
                                <a:lnTo>
                                  <a:pt x="310" y="199"/>
                                </a:lnTo>
                                <a:lnTo>
                                  <a:pt x="313" y="203"/>
                                </a:lnTo>
                                <a:lnTo>
                                  <a:pt x="316" y="207"/>
                                </a:lnTo>
                                <a:lnTo>
                                  <a:pt x="319" y="209"/>
                                </a:lnTo>
                                <a:lnTo>
                                  <a:pt x="322" y="211"/>
                                </a:lnTo>
                                <a:lnTo>
                                  <a:pt x="326" y="213"/>
                                </a:lnTo>
                                <a:lnTo>
                                  <a:pt x="329" y="215"/>
                                </a:lnTo>
                                <a:lnTo>
                                  <a:pt x="339" y="215"/>
                                </a:lnTo>
                                <a:lnTo>
                                  <a:pt x="343" y="213"/>
                                </a:lnTo>
                                <a:lnTo>
                                  <a:pt x="356" y="205"/>
                                </a:lnTo>
                                <a:lnTo>
                                  <a:pt x="360" y="201"/>
                                </a:lnTo>
                                <a:lnTo>
                                  <a:pt x="361" y="199"/>
                                </a:lnTo>
                                <a:lnTo>
                                  <a:pt x="363" y="197"/>
                                </a:lnTo>
                                <a:lnTo>
                                  <a:pt x="364" y="191"/>
                                </a:lnTo>
                                <a:lnTo>
                                  <a:pt x="366" y="187"/>
                                </a:lnTo>
                                <a:lnTo>
                                  <a:pt x="367" y="181"/>
                                </a:lnTo>
                                <a:lnTo>
                                  <a:pt x="367" y="175"/>
                                </a:lnTo>
                                <a:lnTo>
                                  <a:pt x="374" y="183"/>
                                </a:lnTo>
                                <a:lnTo>
                                  <a:pt x="375" y="183"/>
                                </a:lnTo>
                                <a:lnTo>
                                  <a:pt x="376" y="181"/>
                                </a:lnTo>
                                <a:lnTo>
                                  <a:pt x="378" y="181"/>
                                </a:lnTo>
                                <a:lnTo>
                                  <a:pt x="379" y="179"/>
                                </a:lnTo>
                                <a:lnTo>
                                  <a:pt x="380" y="179"/>
                                </a:lnTo>
                                <a:lnTo>
                                  <a:pt x="383" y="175"/>
                                </a:lnTo>
                                <a:close/>
                                <a:moveTo>
                                  <a:pt x="387" y="9"/>
                                </a:moveTo>
                                <a:lnTo>
                                  <a:pt x="386" y="7"/>
                                </a:lnTo>
                                <a:lnTo>
                                  <a:pt x="383" y="4"/>
                                </a:lnTo>
                                <a:lnTo>
                                  <a:pt x="380" y="2"/>
                                </a:lnTo>
                                <a:lnTo>
                                  <a:pt x="378" y="0"/>
                                </a:lnTo>
                                <a:lnTo>
                                  <a:pt x="374" y="0"/>
                                </a:lnTo>
                                <a:lnTo>
                                  <a:pt x="372" y="2"/>
                                </a:lnTo>
                                <a:lnTo>
                                  <a:pt x="369" y="4"/>
                                </a:lnTo>
                                <a:lnTo>
                                  <a:pt x="367" y="7"/>
                                </a:lnTo>
                                <a:lnTo>
                                  <a:pt x="365" y="9"/>
                                </a:lnTo>
                                <a:lnTo>
                                  <a:pt x="365" y="13"/>
                                </a:lnTo>
                                <a:lnTo>
                                  <a:pt x="366" y="16"/>
                                </a:lnTo>
                                <a:lnTo>
                                  <a:pt x="372" y="21"/>
                                </a:lnTo>
                                <a:lnTo>
                                  <a:pt x="374" y="22"/>
                                </a:lnTo>
                                <a:lnTo>
                                  <a:pt x="376" y="22"/>
                                </a:lnTo>
                                <a:lnTo>
                                  <a:pt x="378" y="22"/>
                                </a:lnTo>
                                <a:lnTo>
                                  <a:pt x="380" y="21"/>
                                </a:lnTo>
                                <a:lnTo>
                                  <a:pt x="383" y="18"/>
                                </a:lnTo>
                                <a:lnTo>
                                  <a:pt x="385" y="16"/>
                                </a:lnTo>
                                <a:lnTo>
                                  <a:pt x="387" y="13"/>
                                </a:lnTo>
                                <a:lnTo>
                                  <a:pt x="387" y="11"/>
                                </a:lnTo>
                                <a:lnTo>
                                  <a:pt x="387" y="9"/>
                                </a:lnTo>
                                <a:close/>
                                <a:moveTo>
                                  <a:pt x="416" y="141"/>
                                </a:moveTo>
                                <a:lnTo>
                                  <a:pt x="416" y="139"/>
                                </a:lnTo>
                                <a:lnTo>
                                  <a:pt x="375" y="99"/>
                                </a:lnTo>
                                <a:lnTo>
                                  <a:pt x="374" y="95"/>
                                </a:lnTo>
                                <a:lnTo>
                                  <a:pt x="373" y="91"/>
                                </a:lnTo>
                                <a:lnTo>
                                  <a:pt x="372" y="85"/>
                                </a:lnTo>
                                <a:lnTo>
                                  <a:pt x="372" y="79"/>
                                </a:lnTo>
                                <a:lnTo>
                                  <a:pt x="372" y="77"/>
                                </a:lnTo>
                                <a:lnTo>
                                  <a:pt x="373" y="75"/>
                                </a:lnTo>
                                <a:lnTo>
                                  <a:pt x="373" y="73"/>
                                </a:lnTo>
                                <a:lnTo>
                                  <a:pt x="374" y="73"/>
                                </a:lnTo>
                                <a:lnTo>
                                  <a:pt x="375" y="71"/>
                                </a:lnTo>
                                <a:lnTo>
                                  <a:pt x="377" y="69"/>
                                </a:lnTo>
                                <a:lnTo>
                                  <a:pt x="378" y="67"/>
                                </a:lnTo>
                                <a:lnTo>
                                  <a:pt x="381" y="67"/>
                                </a:lnTo>
                                <a:lnTo>
                                  <a:pt x="384" y="65"/>
                                </a:lnTo>
                                <a:lnTo>
                                  <a:pt x="385" y="65"/>
                                </a:lnTo>
                                <a:lnTo>
                                  <a:pt x="386" y="63"/>
                                </a:lnTo>
                                <a:lnTo>
                                  <a:pt x="386" y="61"/>
                                </a:lnTo>
                                <a:lnTo>
                                  <a:pt x="385" y="59"/>
                                </a:lnTo>
                                <a:lnTo>
                                  <a:pt x="382" y="57"/>
                                </a:lnTo>
                                <a:lnTo>
                                  <a:pt x="381" y="55"/>
                                </a:lnTo>
                                <a:lnTo>
                                  <a:pt x="380" y="55"/>
                                </a:lnTo>
                                <a:lnTo>
                                  <a:pt x="380" y="53"/>
                                </a:lnTo>
                                <a:lnTo>
                                  <a:pt x="377" y="53"/>
                                </a:lnTo>
                                <a:lnTo>
                                  <a:pt x="377" y="51"/>
                                </a:lnTo>
                                <a:lnTo>
                                  <a:pt x="376" y="51"/>
                                </a:lnTo>
                                <a:lnTo>
                                  <a:pt x="376" y="53"/>
                                </a:lnTo>
                                <a:lnTo>
                                  <a:pt x="373" y="53"/>
                                </a:lnTo>
                                <a:lnTo>
                                  <a:pt x="370" y="55"/>
                                </a:lnTo>
                                <a:lnTo>
                                  <a:pt x="368" y="57"/>
                                </a:lnTo>
                                <a:lnTo>
                                  <a:pt x="367" y="57"/>
                                </a:lnTo>
                                <a:lnTo>
                                  <a:pt x="365" y="59"/>
                                </a:lnTo>
                                <a:lnTo>
                                  <a:pt x="364" y="61"/>
                                </a:lnTo>
                                <a:lnTo>
                                  <a:pt x="362" y="65"/>
                                </a:lnTo>
                                <a:lnTo>
                                  <a:pt x="361" y="67"/>
                                </a:lnTo>
                                <a:lnTo>
                                  <a:pt x="361" y="69"/>
                                </a:lnTo>
                                <a:lnTo>
                                  <a:pt x="360" y="71"/>
                                </a:lnTo>
                                <a:lnTo>
                                  <a:pt x="360" y="81"/>
                                </a:lnTo>
                                <a:lnTo>
                                  <a:pt x="360" y="83"/>
                                </a:lnTo>
                                <a:lnTo>
                                  <a:pt x="361" y="87"/>
                                </a:lnTo>
                                <a:lnTo>
                                  <a:pt x="352" y="77"/>
                                </a:lnTo>
                                <a:lnTo>
                                  <a:pt x="349" y="77"/>
                                </a:lnTo>
                                <a:lnTo>
                                  <a:pt x="348" y="79"/>
                                </a:lnTo>
                                <a:lnTo>
                                  <a:pt x="347" y="79"/>
                                </a:lnTo>
                                <a:lnTo>
                                  <a:pt x="346" y="81"/>
                                </a:lnTo>
                                <a:lnTo>
                                  <a:pt x="343" y="83"/>
                                </a:lnTo>
                                <a:lnTo>
                                  <a:pt x="342" y="85"/>
                                </a:lnTo>
                                <a:lnTo>
                                  <a:pt x="341" y="87"/>
                                </a:lnTo>
                                <a:lnTo>
                                  <a:pt x="342" y="87"/>
                                </a:lnTo>
                                <a:lnTo>
                                  <a:pt x="404" y="151"/>
                                </a:lnTo>
                                <a:lnTo>
                                  <a:pt x="407" y="151"/>
                                </a:lnTo>
                                <a:lnTo>
                                  <a:pt x="411" y="147"/>
                                </a:lnTo>
                                <a:lnTo>
                                  <a:pt x="412" y="147"/>
                                </a:lnTo>
                                <a:lnTo>
                                  <a:pt x="414" y="145"/>
                                </a:lnTo>
                                <a:lnTo>
                                  <a:pt x="415" y="143"/>
                                </a:lnTo>
                                <a:lnTo>
                                  <a:pt x="416" y="141"/>
                                </a:lnTo>
                                <a:close/>
                                <a:moveTo>
                                  <a:pt x="465" y="91"/>
                                </a:moveTo>
                                <a:lnTo>
                                  <a:pt x="465" y="91"/>
                                </a:lnTo>
                                <a:lnTo>
                                  <a:pt x="464" y="89"/>
                                </a:lnTo>
                                <a:lnTo>
                                  <a:pt x="403" y="27"/>
                                </a:lnTo>
                                <a:lnTo>
                                  <a:pt x="399" y="27"/>
                                </a:lnTo>
                                <a:lnTo>
                                  <a:pt x="399" y="29"/>
                                </a:lnTo>
                                <a:lnTo>
                                  <a:pt x="398" y="29"/>
                                </a:lnTo>
                                <a:lnTo>
                                  <a:pt x="396" y="31"/>
                                </a:lnTo>
                                <a:lnTo>
                                  <a:pt x="395" y="31"/>
                                </a:lnTo>
                                <a:lnTo>
                                  <a:pt x="394" y="33"/>
                                </a:lnTo>
                                <a:lnTo>
                                  <a:pt x="392" y="35"/>
                                </a:lnTo>
                                <a:lnTo>
                                  <a:pt x="391" y="35"/>
                                </a:lnTo>
                                <a:lnTo>
                                  <a:pt x="391" y="39"/>
                                </a:lnTo>
                                <a:lnTo>
                                  <a:pt x="454" y="101"/>
                                </a:lnTo>
                                <a:lnTo>
                                  <a:pt x="456" y="101"/>
                                </a:lnTo>
                                <a:lnTo>
                                  <a:pt x="460" y="99"/>
                                </a:lnTo>
                                <a:lnTo>
                                  <a:pt x="461" y="97"/>
                                </a:lnTo>
                                <a:lnTo>
                                  <a:pt x="463" y="95"/>
                                </a:lnTo>
                                <a:lnTo>
                                  <a:pt x="464" y="93"/>
                                </a:lnTo>
                                <a:lnTo>
                                  <a:pt x="465" y="93"/>
                                </a:lnTo>
                                <a:lnTo>
                                  <a:pt x="465" y="91"/>
                                </a:lnTo>
                                <a:close/>
                                <a:moveTo>
                                  <a:pt x="714" y="326"/>
                                </a:moveTo>
                                <a:lnTo>
                                  <a:pt x="713" y="326"/>
                                </a:lnTo>
                                <a:lnTo>
                                  <a:pt x="629" y="242"/>
                                </a:lnTo>
                                <a:lnTo>
                                  <a:pt x="628" y="242"/>
                                </a:lnTo>
                                <a:lnTo>
                                  <a:pt x="627" y="240"/>
                                </a:lnTo>
                                <a:lnTo>
                                  <a:pt x="624" y="240"/>
                                </a:lnTo>
                                <a:lnTo>
                                  <a:pt x="623" y="242"/>
                                </a:lnTo>
                                <a:lnTo>
                                  <a:pt x="622" y="242"/>
                                </a:lnTo>
                                <a:lnTo>
                                  <a:pt x="621" y="244"/>
                                </a:lnTo>
                                <a:lnTo>
                                  <a:pt x="613" y="250"/>
                                </a:lnTo>
                                <a:lnTo>
                                  <a:pt x="611" y="254"/>
                                </a:lnTo>
                                <a:lnTo>
                                  <a:pt x="610" y="254"/>
                                </a:lnTo>
                                <a:lnTo>
                                  <a:pt x="610" y="256"/>
                                </a:lnTo>
                                <a:lnTo>
                                  <a:pt x="609" y="256"/>
                                </a:lnTo>
                                <a:lnTo>
                                  <a:pt x="609" y="260"/>
                                </a:lnTo>
                                <a:lnTo>
                                  <a:pt x="610" y="262"/>
                                </a:lnTo>
                                <a:lnTo>
                                  <a:pt x="610" y="264"/>
                                </a:lnTo>
                                <a:lnTo>
                                  <a:pt x="610" y="266"/>
                                </a:lnTo>
                                <a:lnTo>
                                  <a:pt x="611" y="268"/>
                                </a:lnTo>
                                <a:lnTo>
                                  <a:pt x="649" y="358"/>
                                </a:lnTo>
                                <a:lnTo>
                                  <a:pt x="559" y="320"/>
                                </a:lnTo>
                                <a:lnTo>
                                  <a:pt x="557" y="318"/>
                                </a:lnTo>
                                <a:lnTo>
                                  <a:pt x="547" y="318"/>
                                </a:lnTo>
                                <a:lnTo>
                                  <a:pt x="544" y="320"/>
                                </a:lnTo>
                                <a:lnTo>
                                  <a:pt x="541" y="322"/>
                                </a:lnTo>
                                <a:lnTo>
                                  <a:pt x="533" y="332"/>
                                </a:lnTo>
                                <a:lnTo>
                                  <a:pt x="532" y="332"/>
                                </a:lnTo>
                                <a:lnTo>
                                  <a:pt x="532" y="336"/>
                                </a:lnTo>
                                <a:lnTo>
                                  <a:pt x="532" y="338"/>
                                </a:lnTo>
                                <a:lnTo>
                                  <a:pt x="617" y="422"/>
                                </a:lnTo>
                                <a:lnTo>
                                  <a:pt x="621" y="422"/>
                                </a:lnTo>
                                <a:lnTo>
                                  <a:pt x="623" y="420"/>
                                </a:lnTo>
                                <a:lnTo>
                                  <a:pt x="624" y="418"/>
                                </a:lnTo>
                                <a:lnTo>
                                  <a:pt x="626" y="416"/>
                                </a:lnTo>
                                <a:lnTo>
                                  <a:pt x="628" y="414"/>
                                </a:lnTo>
                                <a:lnTo>
                                  <a:pt x="629" y="412"/>
                                </a:lnTo>
                                <a:lnTo>
                                  <a:pt x="628" y="410"/>
                                </a:lnTo>
                                <a:lnTo>
                                  <a:pt x="551" y="332"/>
                                </a:lnTo>
                                <a:lnTo>
                                  <a:pt x="659" y="380"/>
                                </a:lnTo>
                                <a:lnTo>
                                  <a:pt x="663" y="380"/>
                                </a:lnTo>
                                <a:lnTo>
                                  <a:pt x="665" y="378"/>
                                </a:lnTo>
                                <a:lnTo>
                                  <a:pt x="666" y="376"/>
                                </a:lnTo>
                                <a:lnTo>
                                  <a:pt x="667" y="376"/>
                                </a:lnTo>
                                <a:lnTo>
                                  <a:pt x="668" y="374"/>
                                </a:lnTo>
                                <a:lnTo>
                                  <a:pt x="669" y="374"/>
                                </a:lnTo>
                                <a:lnTo>
                                  <a:pt x="669" y="372"/>
                                </a:lnTo>
                                <a:lnTo>
                                  <a:pt x="670" y="372"/>
                                </a:lnTo>
                                <a:lnTo>
                                  <a:pt x="670" y="370"/>
                                </a:lnTo>
                                <a:lnTo>
                                  <a:pt x="665" y="358"/>
                                </a:lnTo>
                                <a:lnTo>
                                  <a:pt x="624" y="260"/>
                                </a:lnTo>
                                <a:lnTo>
                                  <a:pt x="702" y="338"/>
                                </a:lnTo>
                                <a:lnTo>
                                  <a:pt x="705" y="338"/>
                                </a:lnTo>
                                <a:lnTo>
                                  <a:pt x="705" y="336"/>
                                </a:lnTo>
                                <a:lnTo>
                                  <a:pt x="707" y="336"/>
                                </a:lnTo>
                                <a:lnTo>
                                  <a:pt x="708" y="334"/>
                                </a:lnTo>
                                <a:lnTo>
                                  <a:pt x="709" y="334"/>
                                </a:lnTo>
                                <a:lnTo>
                                  <a:pt x="711" y="332"/>
                                </a:lnTo>
                                <a:lnTo>
                                  <a:pt x="713" y="330"/>
                                </a:lnTo>
                                <a:lnTo>
                                  <a:pt x="713" y="328"/>
                                </a:lnTo>
                                <a:lnTo>
                                  <a:pt x="714" y="326"/>
                                </a:lnTo>
                                <a:close/>
                                <a:moveTo>
                                  <a:pt x="783" y="258"/>
                                </a:moveTo>
                                <a:lnTo>
                                  <a:pt x="783" y="256"/>
                                </a:lnTo>
                                <a:lnTo>
                                  <a:pt x="782" y="256"/>
                                </a:lnTo>
                                <a:lnTo>
                                  <a:pt x="766" y="240"/>
                                </a:lnTo>
                                <a:lnTo>
                                  <a:pt x="756" y="230"/>
                                </a:lnTo>
                                <a:lnTo>
                                  <a:pt x="756" y="252"/>
                                </a:lnTo>
                                <a:lnTo>
                                  <a:pt x="756" y="264"/>
                                </a:lnTo>
                                <a:lnTo>
                                  <a:pt x="755" y="268"/>
                                </a:lnTo>
                                <a:lnTo>
                                  <a:pt x="754" y="272"/>
                                </a:lnTo>
                                <a:lnTo>
                                  <a:pt x="752" y="276"/>
                                </a:lnTo>
                                <a:lnTo>
                                  <a:pt x="749" y="278"/>
                                </a:lnTo>
                                <a:lnTo>
                                  <a:pt x="745" y="282"/>
                                </a:lnTo>
                                <a:lnTo>
                                  <a:pt x="741" y="284"/>
                                </a:lnTo>
                                <a:lnTo>
                                  <a:pt x="733" y="284"/>
                                </a:lnTo>
                                <a:lnTo>
                                  <a:pt x="730" y="282"/>
                                </a:lnTo>
                                <a:lnTo>
                                  <a:pt x="725" y="278"/>
                                </a:lnTo>
                                <a:lnTo>
                                  <a:pt x="723" y="276"/>
                                </a:lnTo>
                                <a:lnTo>
                                  <a:pt x="723" y="274"/>
                                </a:lnTo>
                                <a:lnTo>
                                  <a:pt x="722" y="270"/>
                                </a:lnTo>
                                <a:lnTo>
                                  <a:pt x="722" y="268"/>
                                </a:lnTo>
                                <a:lnTo>
                                  <a:pt x="722" y="266"/>
                                </a:lnTo>
                                <a:lnTo>
                                  <a:pt x="723" y="264"/>
                                </a:lnTo>
                                <a:lnTo>
                                  <a:pt x="724" y="260"/>
                                </a:lnTo>
                                <a:lnTo>
                                  <a:pt x="727" y="256"/>
                                </a:lnTo>
                                <a:lnTo>
                                  <a:pt x="730" y="252"/>
                                </a:lnTo>
                                <a:lnTo>
                                  <a:pt x="733" y="250"/>
                                </a:lnTo>
                                <a:lnTo>
                                  <a:pt x="743" y="240"/>
                                </a:lnTo>
                                <a:lnTo>
                                  <a:pt x="756" y="252"/>
                                </a:lnTo>
                                <a:lnTo>
                                  <a:pt x="756" y="230"/>
                                </a:lnTo>
                                <a:lnTo>
                                  <a:pt x="745" y="218"/>
                                </a:lnTo>
                                <a:lnTo>
                                  <a:pt x="737" y="210"/>
                                </a:lnTo>
                                <a:lnTo>
                                  <a:pt x="721" y="202"/>
                                </a:lnTo>
                                <a:lnTo>
                                  <a:pt x="714" y="202"/>
                                </a:lnTo>
                                <a:lnTo>
                                  <a:pt x="706" y="206"/>
                                </a:lnTo>
                                <a:lnTo>
                                  <a:pt x="701" y="208"/>
                                </a:lnTo>
                                <a:lnTo>
                                  <a:pt x="697" y="212"/>
                                </a:lnTo>
                                <a:lnTo>
                                  <a:pt x="690" y="218"/>
                                </a:lnTo>
                                <a:lnTo>
                                  <a:pt x="688" y="220"/>
                                </a:lnTo>
                                <a:lnTo>
                                  <a:pt x="686" y="224"/>
                                </a:lnTo>
                                <a:lnTo>
                                  <a:pt x="684" y="226"/>
                                </a:lnTo>
                                <a:lnTo>
                                  <a:pt x="683" y="230"/>
                                </a:lnTo>
                                <a:lnTo>
                                  <a:pt x="681" y="232"/>
                                </a:lnTo>
                                <a:lnTo>
                                  <a:pt x="680" y="234"/>
                                </a:lnTo>
                                <a:lnTo>
                                  <a:pt x="679" y="236"/>
                                </a:lnTo>
                                <a:lnTo>
                                  <a:pt x="678" y="240"/>
                                </a:lnTo>
                                <a:lnTo>
                                  <a:pt x="678" y="242"/>
                                </a:lnTo>
                                <a:lnTo>
                                  <a:pt x="677" y="244"/>
                                </a:lnTo>
                                <a:lnTo>
                                  <a:pt x="677" y="246"/>
                                </a:lnTo>
                                <a:lnTo>
                                  <a:pt x="678" y="246"/>
                                </a:lnTo>
                                <a:lnTo>
                                  <a:pt x="678" y="248"/>
                                </a:lnTo>
                                <a:lnTo>
                                  <a:pt x="679" y="250"/>
                                </a:lnTo>
                                <a:lnTo>
                                  <a:pt x="682" y="252"/>
                                </a:lnTo>
                                <a:lnTo>
                                  <a:pt x="684" y="252"/>
                                </a:lnTo>
                                <a:lnTo>
                                  <a:pt x="685" y="254"/>
                                </a:lnTo>
                                <a:lnTo>
                                  <a:pt x="686" y="254"/>
                                </a:lnTo>
                                <a:lnTo>
                                  <a:pt x="687" y="252"/>
                                </a:lnTo>
                                <a:lnTo>
                                  <a:pt x="688" y="252"/>
                                </a:lnTo>
                                <a:lnTo>
                                  <a:pt x="689" y="250"/>
                                </a:lnTo>
                                <a:lnTo>
                                  <a:pt x="689" y="248"/>
                                </a:lnTo>
                                <a:lnTo>
                                  <a:pt x="690" y="246"/>
                                </a:lnTo>
                                <a:lnTo>
                                  <a:pt x="691" y="242"/>
                                </a:lnTo>
                                <a:lnTo>
                                  <a:pt x="692" y="240"/>
                                </a:lnTo>
                                <a:lnTo>
                                  <a:pt x="693" y="238"/>
                                </a:lnTo>
                                <a:lnTo>
                                  <a:pt x="694" y="234"/>
                                </a:lnTo>
                                <a:lnTo>
                                  <a:pt x="696" y="232"/>
                                </a:lnTo>
                                <a:lnTo>
                                  <a:pt x="698" y="228"/>
                                </a:lnTo>
                                <a:lnTo>
                                  <a:pt x="704" y="224"/>
                                </a:lnTo>
                                <a:lnTo>
                                  <a:pt x="708" y="220"/>
                                </a:lnTo>
                                <a:lnTo>
                                  <a:pt x="711" y="220"/>
                                </a:lnTo>
                                <a:lnTo>
                                  <a:pt x="713" y="218"/>
                                </a:lnTo>
                                <a:lnTo>
                                  <a:pt x="718" y="218"/>
                                </a:lnTo>
                                <a:lnTo>
                                  <a:pt x="720" y="220"/>
                                </a:lnTo>
                                <a:lnTo>
                                  <a:pt x="723" y="220"/>
                                </a:lnTo>
                                <a:lnTo>
                                  <a:pt x="725" y="222"/>
                                </a:lnTo>
                                <a:lnTo>
                                  <a:pt x="727" y="224"/>
                                </a:lnTo>
                                <a:lnTo>
                                  <a:pt x="734" y="232"/>
                                </a:lnTo>
                                <a:lnTo>
                                  <a:pt x="726" y="240"/>
                                </a:lnTo>
                                <a:lnTo>
                                  <a:pt x="721" y="244"/>
                                </a:lnTo>
                                <a:lnTo>
                                  <a:pt x="717" y="250"/>
                                </a:lnTo>
                                <a:lnTo>
                                  <a:pt x="711" y="258"/>
                                </a:lnTo>
                                <a:lnTo>
                                  <a:pt x="709" y="264"/>
                                </a:lnTo>
                                <a:lnTo>
                                  <a:pt x="707" y="272"/>
                                </a:lnTo>
                                <a:lnTo>
                                  <a:pt x="707" y="276"/>
                                </a:lnTo>
                                <a:lnTo>
                                  <a:pt x="709" y="280"/>
                                </a:lnTo>
                                <a:lnTo>
                                  <a:pt x="710" y="284"/>
                                </a:lnTo>
                                <a:lnTo>
                                  <a:pt x="712" y="288"/>
                                </a:lnTo>
                                <a:lnTo>
                                  <a:pt x="715" y="292"/>
                                </a:lnTo>
                                <a:lnTo>
                                  <a:pt x="718" y="294"/>
                                </a:lnTo>
                                <a:lnTo>
                                  <a:pt x="722" y="296"/>
                                </a:lnTo>
                                <a:lnTo>
                                  <a:pt x="728" y="300"/>
                                </a:lnTo>
                                <a:lnTo>
                                  <a:pt x="739" y="300"/>
                                </a:lnTo>
                                <a:lnTo>
                                  <a:pt x="746" y="296"/>
                                </a:lnTo>
                                <a:lnTo>
                                  <a:pt x="749" y="294"/>
                                </a:lnTo>
                                <a:lnTo>
                                  <a:pt x="753" y="292"/>
                                </a:lnTo>
                                <a:lnTo>
                                  <a:pt x="756" y="288"/>
                                </a:lnTo>
                                <a:lnTo>
                                  <a:pt x="759" y="286"/>
                                </a:lnTo>
                                <a:lnTo>
                                  <a:pt x="760" y="284"/>
                                </a:lnTo>
                                <a:lnTo>
                                  <a:pt x="762" y="280"/>
                                </a:lnTo>
                                <a:lnTo>
                                  <a:pt x="764" y="276"/>
                                </a:lnTo>
                                <a:lnTo>
                                  <a:pt x="766" y="270"/>
                                </a:lnTo>
                                <a:lnTo>
                                  <a:pt x="766" y="266"/>
                                </a:lnTo>
                                <a:lnTo>
                                  <a:pt x="766" y="260"/>
                                </a:lnTo>
                                <a:lnTo>
                                  <a:pt x="773" y="266"/>
                                </a:lnTo>
                                <a:lnTo>
                                  <a:pt x="776" y="266"/>
                                </a:lnTo>
                                <a:lnTo>
                                  <a:pt x="778" y="264"/>
                                </a:lnTo>
                                <a:lnTo>
                                  <a:pt x="781" y="262"/>
                                </a:lnTo>
                                <a:lnTo>
                                  <a:pt x="782" y="260"/>
                                </a:lnTo>
                                <a:lnTo>
                                  <a:pt x="783" y="258"/>
                                </a:lnTo>
                                <a:close/>
                                <a:moveTo>
                                  <a:pt x="815" y="224"/>
                                </a:moveTo>
                                <a:lnTo>
                                  <a:pt x="815" y="224"/>
                                </a:lnTo>
                                <a:lnTo>
                                  <a:pt x="774" y="182"/>
                                </a:lnTo>
                                <a:lnTo>
                                  <a:pt x="773" y="178"/>
                                </a:lnTo>
                                <a:lnTo>
                                  <a:pt x="772" y="176"/>
                                </a:lnTo>
                                <a:lnTo>
                                  <a:pt x="772" y="170"/>
                                </a:lnTo>
                                <a:lnTo>
                                  <a:pt x="772" y="164"/>
                                </a:lnTo>
                                <a:lnTo>
                                  <a:pt x="772" y="162"/>
                                </a:lnTo>
                                <a:lnTo>
                                  <a:pt x="772" y="160"/>
                                </a:lnTo>
                                <a:lnTo>
                                  <a:pt x="773" y="156"/>
                                </a:lnTo>
                                <a:lnTo>
                                  <a:pt x="774" y="156"/>
                                </a:lnTo>
                                <a:lnTo>
                                  <a:pt x="776" y="154"/>
                                </a:lnTo>
                                <a:lnTo>
                                  <a:pt x="777" y="152"/>
                                </a:lnTo>
                                <a:lnTo>
                                  <a:pt x="780" y="150"/>
                                </a:lnTo>
                                <a:lnTo>
                                  <a:pt x="784" y="150"/>
                                </a:lnTo>
                                <a:lnTo>
                                  <a:pt x="784" y="148"/>
                                </a:lnTo>
                                <a:lnTo>
                                  <a:pt x="786" y="148"/>
                                </a:lnTo>
                                <a:lnTo>
                                  <a:pt x="786" y="146"/>
                                </a:lnTo>
                                <a:lnTo>
                                  <a:pt x="785" y="144"/>
                                </a:lnTo>
                                <a:lnTo>
                                  <a:pt x="784" y="144"/>
                                </a:lnTo>
                                <a:lnTo>
                                  <a:pt x="784" y="142"/>
                                </a:lnTo>
                                <a:lnTo>
                                  <a:pt x="783" y="142"/>
                                </a:lnTo>
                                <a:lnTo>
                                  <a:pt x="782" y="140"/>
                                </a:lnTo>
                                <a:lnTo>
                                  <a:pt x="781" y="140"/>
                                </a:lnTo>
                                <a:lnTo>
                                  <a:pt x="779" y="138"/>
                                </a:lnTo>
                                <a:lnTo>
                                  <a:pt x="778" y="138"/>
                                </a:lnTo>
                                <a:lnTo>
                                  <a:pt x="777" y="136"/>
                                </a:lnTo>
                                <a:lnTo>
                                  <a:pt x="774" y="136"/>
                                </a:lnTo>
                                <a:lnTo>
                                  <a:pt x="773" y="138"/>
                                </a:lnTo>
                                <a:lnTo>
                                  <a:pt x="772" y="138"/>
                                </a:lnTo>
                                <a:lnTo>
                                  <a:pt x="769" y="140"/>
                                </a:lnTo>
                                <a:lnTo>
                                  <a:pt x="768" y="140"/>
                                </a:lnTo>
                                <a:lnTo>
                                  <a:pt x="767" y="142"/>
                                </a:lnTo>
                                <a:lnTo>
                                  <a:pt x="766" y="142"/>
                                </a:lnTo>
                                <a:lnTo>
                                  <a:pt x="764" y="144"/>
                                </a:lnTo>
                                <a:lnTo>
                                  <a:pt x="763" y="146"/>
                                </a:lnTo>
                                <a:lnTo>
                                  <a:pt x="762" y="148"/>
                                </a:lnTo>
                                <a:lnTo>
                                  <a:pt x="761" y="150"/>
                                </a:lnTo>
                                <a:lnTo>
                                  <a:pt x="760" y="150"/>
                                </a:lnTo>
                                <a:lnTo>
                                  <a:pt x="760" y="156"/>
                                </a:lnTo>
                                <a:lnTo>
                                  <a:pt x="760" y="164"/>
                                </a:lnTo>
                                <a:lnTo>
                                  <a:pt x="760" y="168"/>
                                </a:lnTo>
                                <a:lnTo>
                                  <a:pt x="761" y="172"/>
                                </a:lnTo>
                                <a:lnTo>
                                  <a:pt x="751" y="162"/>
                                </a:lnTo>
                                <a:lnTo>
                                  <a:pt x="748" y="162"/>
                                </a:lnTo>
                                <a:lnTo>
                                  <a:pt x="747" y="164"/>
                                </a:lnTo>
                                <a:lnTo>
                                  <a:pt x="746" y="164"/>
                                </a:lnTo>
                                <a:lnTo>
                                  <a:pt x="744" y="166"/>
                                </a:lnTo>
                                <a:lnTo>
                                  <a:pt x="743" y="166"/>
                                </a:lnTo>
                                <a:lnTo>
                                  <a:pt x="743" y="168"/>
                                </a:lnTo>
                                <a:lnTo>
                                  <a:pt x="742" y="168"/>
                                </a:lnTo>
                                <a:lnTo>
                                  <a:pt x="741" y="170"/>
                                </a:lnTo>
                                <a:lnTo>
                                  <a:pt x="741" y="172"/>
                                </a:lnTo>
                                <a:lnTo>
                                  <a:pt x="741" y="174"/>
                                </a:lnTo>
                                <a:lnTo>
                                  <a:pt x="804" y="236"/>
                                </a:lnTo>
                                <a:lnTo>
                                  <a:pt x="807" y="236"/>
                                </a:lnTo>
                                <a:lnTo>
                                  <a:pt x="807" y="234"/>
                                </a:lnTo>
                                <a:lnTo>
                                  <a:pt x="809" y="234"/>
                                </a:lnTo>
                                <a:lnTo>
                                  <a:pt x="810" y="232"/>
                                </a:lnTo>
                                <a:lnTo>
                                  <a:pt x="811" y="232"/>
                                </a:lnTo>
                                <a:lnTo>
                                  <a:pt x="812" y="230"/>
                                </a:lnTo>
                                <a:lnTo>
                                  <a:pt x="813" y="230"/>
                                </a:lnTo>
                                <a:lnTo>
                                  <a:pt x="815" y="226"/>
                                </a:lnTo>
                                <a:lnTo>
                                  <a:pt x="815" y="224"/>
                                </a:lnTo>
                                <a:close/>
                                <a:moveTo>
                                  <a:pt x="900" y="134"/>
                                </a:moveTo>
                                <a:lnTo>
                                  <a:pt x="899" y="132"/>
                                </a:lnTo>
                                <a:lnTo>
                                  <a:pt x="898" y="132"/>
                                </a:lnTo>
                                <a:lnTo>
                                  <a:pt x="897" y="130"/>
                                </a:lnTo>
                                <a:lnTo>
                                  <a:pt x="896" y="128"/>
                                </a:lnTo>
                                <a:lnTo>
                                  <a:pt x="894" y="128"/>
                                </a:lnTo>
                                <a:lnTo>
                                  <a:pt x="893" y="126"/>
                                </a:lnTo>
                                <a:lnTo>
                                  <a:pt x="890" y="126"/>
                                </a:lnTo>
                                <a:lnTo>
                                  <a:pt x="890" y="128"/>
                                </a:lnTo>
                                <a:lnTo>
                                  <a:pt x="889" y="128"/>
                                </a:lnTo>
                                <a:lnTo>
                                  <a:pt x="888" y="132"/>
                                </a:lnTo>
                                <a:lnTo>
                                  <a:pt x="885" y="138"/>
                                </a:lnTo>
                                <a:lnTo>
                                  <a:pt x="883" y="140"/>
                                </a:lnTo>
                                <a:lnTo>
                                  <a:pt x="880" y="146"/>
                                </a:lnTo>
                                <a:lnTo>
                                  <a:pt x="877" y="148"/>
                                </a:lnTo>
                                <a:lnTo>
                                  <a:pt x="874" y="152"/>
                                </a:lnTo>
                                <a:lnTo>
                                  <a:pt x="871" y="156"/>
                                </a:lnTo>
                                <a:lnTo>
                                  <a:pt x="867" y="158"/>
                                </a:lnTo>
                                <a:lnTo>
                                  <a:pt x="860" y="162"/>
                                </a:lnTo>
                                <a:lnTo>
                                  <a:pt x="856" y="162"/>
                                </a:lnTo>
                                <a:lnTo>
                                  <a:pt x="849" y="160"/>
                                </a:lnTo>
                                <a:lnTo>
                                  <a:pt x="845" y="160"/>
                                </a:lnTo>
                                <a:lnTo>
                                  <a:pt x="842" y="158"/>
                                </a:lnTo>
                                <a:lnTo>
                                  <a:pt x="838" y="156"/>
                                </a:lnTo>
                                <a:lnTo>
                                  <a:pt x="835" y="152"/>
                                </a:lnTo>
                                <a:lnTo>
                                  <a:pt x="832" y="150"/>
                                </a:lnTo>
                                <a:lnTo>
                                  <a:pt x="839" y="142"/>
                                </a:lnTo>
                                <a:lnTo>
                                  <a:pt x="872" y="108"/>
                                </a:lnTo>
                                <a:lnTo>
                                  <a:pt x="873" y="108"/>
                                </a:lnTo>
                                <a:lnTo>
                                  <a:pt x="874" y="106"/>
                                </a:lnTo>
                                <a:lnTo>
                                  <a:pt x="874" y="102"/>
                                </a:lnTo>
                                <a:lnTo>
                                  <a:pt x="872" y="100"/>
                                </a:lnTo>
                                <a:lnTo>
                                  <a:pt x="870" y="98"/>
                                </a:lnTo>
                                <a:lnTo>
                                  <a:pt x="868" y="96"/>
                                </a:lnTo>
                                <a:lnTo>
                                  <a:pt x="861" y="90"/>
                                </a:lnTo>
                                <a:lnTo>
                                  <a:pt x="857" y="88"/>
                                </a:lnTo>
                                <a:lnTo>
                                  <a:pt x="857" y="108"/>
                                </a:lnTo>
                                <a:lnTo>
                                  <a:pt x="823" y="142"/>
                                </a:lnTo>
                                <a:lnTo>
                                  <a:pt x="821" y="138"/>
                                </a:lnTo>
                                <a:lnTo>
                                  <a:pt x="819" y="136"/>
                                </a:lnTo>
                                <a:lnTo>
                                  <a:pt x="817" y="132"/>
                                </a:lnTo>
                                <a:lnTo>
                                  <a:pt x="816" y="130"/>
                                </a:lnTo>
                                <a:lnTo>
                                  <a:pt x="815" y="126"/>
                                </a:lnTo>
                                <a:lnTo>
                                  <a:pt x="814" y="120"/>
                                </a:lnTo>
                                <a:lnTo>
                                  <a:pt x="815" y="116"/>
                                </a:lnTo>
                                <a:lnTo>
                                  <a:pt x="816" y="114"/>
                                </a:lnTo>
                                <a:lnTo>
                                  <a:pt x="817" y="110"/>
                                </a:lnTo>
                                <a:lnTo>
                                  <a:pt x="819" y="108"/>
                                </a:lnTo>
                                <a:lnTo>
                                  <a:pt x="827" y="100"/>
                                </a:lnTo>
                                <a:lnTo>
                                  <a:pt x="833" y="96"/>
                                </a:lnTo>
                                <a:lnTo>
                                  <a:pt x="845" y="98"/>
                                </a:lnTo>
                                <a:lnTo>
                                  <a:pt x="851" y="102"/>
                                </a:lnTo>
                                <a:lnTo>
                                  <a:pt x="857" y="108"/>
                                </a:lnTo>
                                <a:lnTo>
                                  <a:pt x="857" y="88"/>
                                </a:lnTo>
                                <a:lnTo>
                                  <a:pt x="852" y="86"/>
                                </a:lnTo>
                                <a:lnTo>
                                  <a:pt x="843" y="82"/>
                                </a:lnTo>
                                <a:lnTo>
                                  <a:pt x="838" y="82"/>
                                </a:lnTo>
                                <a:lnTo>
                                  <a:pt x="833" y="84"/>
                                </a:lnTo>
                                <a:lnTo>
                                  <a:pt x="823" y="86"/>
                                </a:lnTo>
                                <a:lnTo>
                                  <a:pt x="818" y="90"/>
                                </a:lnTo>
                                <a:lnTo>
                                  <a:pt x="809" y="100"/>
                                </a:lnTo>
                                <a:lnTo>
                                  <a:pt x="805" y="104"/>
                                </a:lnTo>
                                <a:lnTo>
                                  <a:pt x="803" y="110"/>
                                </a:lnTo>
                                <a:lnTo>
                                  <a:pt x="801" y="116"/>
                                </a:lnTo>
                                <a:lnTo>
                                  <a:pt x="800" y="120"/>
                                </a:lnTo>
                                <a:lnTo>
                                  <a:pt x="801" y="132"/>
                                </a:lnTo>
                                <a:lnTo>
                                  <a:pt x="803" y="138"/>
                                </a:lnTo>
                                <a:lnTo>
                                  <a:pt x="806" y="142"/>
                                </a:lnTo>
                                <a:lnTo>
                                  <a:pt x="808" y="148"/>
                                </a:lnTo>
                                <a:lnTo>
                                  <a:pt x="812" y="154"/>
                                </a:lnTo>
                                <a:lnTo>
                                  <a:pt x="823" y="166"/>
                                </a:lnTo>
                                <a:lnTo>
                                  <a:pt x="829" y="170"/>
                                </a:lnTo>
                                <a:lnTo>
                                  <a:pt x="834" y="172"/>
                                </a:lnTo>
                                <a:lnTo>
                                  <a:pt x="840" y="176"/>
                                </a:lnTo>
                                <a:lnTo>
                                  <a:pt x="862" y="176"/>
                                </a:lnTo>
                                <a:lnTo>
                                  <a:pt x="867" y="174"/>
                                </a:lnTo>
                                <a:lnTo>
                                  <a:pt x="872" y="170"/>
                                </a:lnTo>
                                <a:lnTo>
                                  <a:pt x="877" y="168"/>
                                </a:lnTo>
                                <a:lnTo>
                                  <a:pt x="882" y="162"/>
                                </a:lnTo>
                                <a:lnTo>
                                  <a:pt x="885" y="160"/>
                                </a:lnTo>
                                <a:lnTo>
                                  <a:pt x="888" y="156"/>
                                </a:lnTo>
                                <a:lnTo>
                                  <a:pt x="890" y="154"/>
                                </a:lnTo>
                                <a:lnTo>
                                  <a:pt x="892" y="150"/>
                                </a:lnTo>
                                <a:lnTo>
                                  <a:pt x="894" y="148"/>
                                </a:lnTo>
                                <a:lnTo>
                                  <a:pt x="897" y="142"/>
                                </a:lnTo>
                                <a:lnTo>
                                  <a:pt x="898" y="140"/>
                                </a:lnTo>
                                <a:lnTo>
                                  <a:pt x="899" y="138"/>
                                </a:lnTo>
                                <a:lnTo>
                                  <a:pt x="899" y="136"/>
                                </a:lnTo>
                                <a:lnTo>
                                  <a:pt x="900" y="136"/>
                                </a:lnTo>
                                <a:lnTo>
                                  <a:pt x="900" y="134"/>
                                </a:lnTo>
                                <a:close/>
                                <a:moveTo>
                                  <a:pt x="955" y="82"/>
                                </a:moveTo>
                                <a:lnTo>
                                  <a:pt x="954" y="82"/>
                                </a:lnTo>
                                <a:lnTo>
                                  <a:pt x="954" y="80"/>
                                </a:lnTo>
                                <a:lnTo>
                                  <a:pt x="952" y="78"/>
                                </a:lnTo>
                                <a:lnTo>
                                  <a:pt x="951" y="76"/>
                                </a:lnTo>
                                <a:lnTo>
                                  <a:pt x="948" y="76"/>
                                </a:lnTo>
                                <a:lnTo>
                                  <a:pt x="947" y="74"/>
                                </a:lnTo>
                                <a:lnTo>
                                  <a:pt x="946" y="74"/>
                                </a:lnTo>
                                <a:lnTo>
                                  <a:pt x="945" y="76"/>
                                </a:lnTo>
                                <a:lnTo>
                                  <a:pt x="945" y="78"/>
                                </a:lnTo>
                                <a:lnTo>
                                  <a:pt x="944" y="78"/>
                                </a:lnTo>
                                <a:lnTo>
                                  <a:pt x="944" y="80"/>
                                </a:lnTo>
                                <a:lnTo>
                                  <a:pt x="943" y="80"/>
                                </a:lnTo>
                                <a:lnTo>
                                  <a:pt x="942" y="82"/>
                                </a:lnTo>
                                <a:lnTo>
                                  <a:pt x="941" y="84"/>
                                </a:lnTo>
                                <a:lnTo>
                                  <a:pt x="936" y="88"/>
                                </a:lnTo>
                                <a:lnTo>
                                  <a:pt x="933" y="90"/>
                                </a:lnTo>
                                <a:lnTo>
                                  <a:pt x="930" y="88"/>
                                </a:lnTo>
                                <a:lnTo>
                                  <a:pt x="926" y="88"/>
                                </a:lnTo>
                                <a:lnTo>
                                  <a:pt x="922" y="86"/>
                                </a:lnTo>
                                <a:lnTo>
                                  <a:pt x="884" y="46"/>
                                </a:lnTo>
                                <a:lnTo>
                                  <a:pt x="894" y="36"/>
                                </a:lnTo>
                                <a:lnTo>
                                  <a:pt x="900" y="30"/>
                                </a:lnTo>
                                <a:lnTo>
                                  <a:pt x="900" y="28"/>
                                </a:lnTo>
                                <a:lnTo>
                                  <a:pt x="900" y="26"/>
                                </a:lnTo>
                                <a:lnTo>
                                  <a:pt x="899" y="26"/>
                                </a:lnTo>
                                <a:lnTo>
                                  <a:pt x="897" y="24"/>
                                </a:lnTo>
                                <a:lnTo>
                                  <a:pt x="895" y="22"/>
                                </a:lnTo>
                                <a:lnTo>
                                  <a:pt x="894" y="20"/>
                                </a:lnTo>
                                <a:lnTo>
                                  <a:pt x="890" y="20"/>
                                </a:lnTo>
                                <a:lnTo>
                                  <a:pt x="874" y="36"/>
                                </a:lnTo>
                                <a:lnTo>
                                  <a:pt x="859" y="22"/>
                                </a:lnTo>
                                <a:lnTo>
                                  <a:pt x="855" y="22"/>
                                </a:lnTo>
                                <a:lnTo>
                                  <a:pt x="854" y="24"/>
                                </a:lnTo>
                                <a:lnTo>
                                  <a:pt x="853" y="24"/>
                                </a:lnTo>
                                <a:lnTo>
                                  <a:pt x="852" y="26"/>
                                </a:lnTo>
                                <a:lnTo>
                                  <a:pt x="850" y="26"/>
                                </a:lnTo>
                                <a:lnTo>
                                  <a:pt x="850" y="28"/>
                                </a:lnTo>
                                <a:lnTo>
                                  <a:pt x="848" y="30"/>
                                </a:lnTo>
                                <a:lnTo>
                                  <a:pt x="847" y="32"/>
                                </a:lnTo>
                                <a:lnTo>
                                  <a:pt x="848" y="34"/>
                                </a:lnTo>
                                <a:lnTo>
                                  <a:pt x="863" y="48"/>
                                </a:lnTo>
                                <a:lnTo>
                                  <a:pt x="854" y="58"/>
                                </a:lnTo>
                                <a:lnTo>
                                  <a:pt x="853" y="58"/>
                                </a:lnTo>
                                <a:lnTo>
                                  <a:pt x="853" y="60"/>
                                </a:lnTo>
                                <a:lnTo>
                                  <a:pt x="854" y="60"/>
                                </a:lnTo>
                                <a:lnTo>
                                  <a:pt x="855" y="62"/>
                                </a:lnTo>
                                <a:lnTo>
                                  <a:pt x="857" y="64"/>
                                </a:lnTo>
                                <a:lnTo>
                                  <a:pt x="858" y="66"/>
                                </a:lnTo>
                                <a:lnTo>
                                  <a:pt x="861" y="66"/>
                                </a:lnTo>
                                <a:lnTo>
                                  <a:pt x="862" y="68"/>
                                </a:lnTo>
                                <a:lnTo>
                                  <a:pt x="863" y="66"/>
                                </a:lnTo>
                                <a:lnTo>
                                  <a:pt x="872" y="58"/>
                                </a:lnTo>
                                <a:lnTo>
                                  <a:pt x="912" y="98"/>
                                </a:lnTo>
                                <a:lnTo>
                                  <a:pt x="919" y="102"/>
                                </a:lnTo>
                                <a:lnTo>
                                  <a:pt x="922" y="104"/>
                                </a:lnTo>
                                <a:lnTo>
                                  <a:pt x="925" y="106"/>
                                </a:lnTo>
                                <a:lnTo>
                                  <a:pt x="935" y="106"/>
                                </a:lnTo>
                                <a:lnTo>
                                  <a:pt x="944" y="100"/>
                                </a:lnTo>
                                <a:lnTo>
                                  <a:pt x="948" y="96"/>
                                </a:lnTo>
                                <a:lnTo>
                                  <a:pt x="949" y="96"/>
                                </a:lnTo>
                                <a:lnTo>
                                  <a:pt x="950" y="94"/>
                                </a:lnTo>
                                <a:lnTo>
                                  <a:pt x="951" y="92"/>
                                </a:lnTo>
                                <a:lnTo>
                                  <a:pt x="953" y="90"/>
                                </a:lnTo>
                                <a:lnTo>
                                  <a:pt x="954" y="88"/>
                                </a:lnTo>
                                <a:lnTo>
                                  <a:pt x="955" y="86"/>
                                </a:lnTo>
                                <a:lnTo>
                                  <a:pt x="955"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4" name="Picture 7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4716" y="2898"/>
                            <a:ext cx="288" cy="2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5"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5249" y="2898"/>
                            <a:ext cx="240"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6" name="AutoShape 71"/>
                        <wps:cNvSpPr>
                          <a:spLocks/>
                        </wps:cNvSpPr>
                        <wps:spPr bwMode="auto">
                          <a:xfrm>
                            <a:off x="5280" y="2916"/>
                            <a:ext cx="1162" cy="685"/>
                          </a:xfrm>
                          <a:custGeom>
                            <a:avLst/>
                            <a:gdLst>
                              <a:gd name="T0" fmla="+- 0 5302 5281"/>
                              <a:gd name="T1" fmla="*/ T0 w 1162"/>
                              <a:gd name="T2" fmla="+- 0 3527 2917"/>
                              <a:gd name="T3" fmla="*/ 3527 h 685"/>
                              <a:gd name="T4" fmla="+- 0 5326 5281"/>
                              <a:gd name="T5" fmla="*/ T4 w 1162"/>
                              <a:gd name="T6" fmla="+- 0 3481 2917"/>
                              <a:gd name="T7" fmla="*/ 3481 h 685"/>
                              <a:gd name="T8" fmla="+- 0 5287 5281"/>
                              <a:gd name="T9" fmla="*/ T8 w 1162"/>
                              <a:gd name="T10" fmla="+- 0 3537 2917"/>
                              <a:gd name="T11" fmla="*/ 3537 h 685"/>
                              <a:gd name="T12" fmla="+- 0 5374 5281"/>
                              <a:gd name="T13" fmla="*/ T12 w 1162"/>
                              <a:gd name="T14" fmla="+- 0 3573 2917"/>
                              <a:gd name="T15" fmla="*/ 3573 h 685"/>
                              <a:gd name="T16" fmla="+- 0 5394 5281"/>
                              <a:gd name="T17" fmla="*/ T16 w 1162"/>
                              <a:gd name="T18" fmla="+- 0 3567 2917"/>
                              <a:gd name="T19" fmla="*/ 3567 h 685"/>
                              <a:gd name="T20" fmla="+- 0 5406 5281"/>
                              <a:gd name="T21" fmla="*/ T20 w 1162"/>
                              <a:gd name="T22" fmla="+- 0 3505 2917"/>
                              <a:gd name="T23" fmla="*/ 3505 h 685"/>
                              <a:gd name="T24" fmla="+- 0 5393 5281"/>
                              <a:gd name="T25" fmla="*/ T24 w 1162"/>
                              <a:gd name="T26" fmla="+- 0 3457 2917"/>
                              <a:gd name="T27" fmla="*/ 3457 h 685"/>
                              <a:gd name="T28" fmla="+- 0 5400 5281"/>
                              <a:gd name="T29" fmla="*/ T28 w 1162"/>
                              <a:gd name="T30" fmla="+- 0 3521 2917"/>
                              <a:gd name="T31" fmla="*/ 3521 h 685"/>
                              <a:gd name="T32" fmla="+- 0 5526 5281"/>
                              <a:gd name="T33" fmla="*/ T32 w 1162"/>
                              <a:gd name="T34" fmla="+- 0 3383 2917"/>
                              <a:gd name="T35" fmla="*/ 3383 h 685"/>
                              <a:gd name="T36" fmla="+- 0 5493 5281"/>
                              <a:gd name="T37" fmla="*/ T36 w 1162"/>
                              <a:gd name="T38" fmla="+- 0 3377 2917"/>
                              <a:gd name="T39" fmla="*/ 3377 h 685"/>
                              <a:gd name="T40" fmla="+- 0 5467 5281"/>
                              <a:gd name="T41" fmla="*/ T40 w 1162"/>
                              <a:gd name="T42" fmla="+- 0 3365 2917"/>
                              <a:gd name="T43" fmla="*/ 3365 h 685"/>
                              <a:gd name="T44" fmla="+- 0 5528 5281"/>
                              <a:gd name="T45" fmla="*/ T44 w 1162"/>
                              <a:gd name="T46" fmla="+- 0 3487 2917"/>
                              <a:gd name="T47" fmla="*/ 3487 h 685"/>
                              <a:gd name="T48" fmla="+- 0 5599 5281"/>
                              <a:gd name="T49" fmla="*/ T48 w 1162"/>
                              <a:gd name="T50" fmla="+- 0 3355 2917"/>
                              <a:gd name="T51" fmla="*/ 3355 h 685"/>
                              <a:gd name="T52" fmla="+- 0 5545 5281"/>
                              <a:gd name="T53" fmla="*/ T52 w 1162"/>
                              <a:gd name="T54" fmla="+- 0 3301 2917"/>
                              <a:gd name="T55" fmla="*/ 3301 h 685"/>
                              <a:gd name="T56" fmla="+- 0 5501 5281"/>
                              <a:gd name="T57" fmla="*/ T56 w 1162"/>
                              <a:gd name="T58" fmla="+- 0 3339 2917"/>
                              <a:gd name="T59" fmla="*/ 3339 h 685"/>
                              <a:gd name="T60" fmla="+- 0 5662 5281"/>
                              <a:gd name="T61" fmla="*/ T60 w 1162"/>
                              <a:gd name="T62" fmla="+- 0 3293 2917"/>
                              <a:gd name="T63" fmla="*/ 3293 h 685"/>
                              <a:gd name="T64" fmla="+- 0 5601 5281"/>
                              <a:gd name="T65" fmla="*/ T64 w 1162"/>
                              <a:gd name="T66" fmla="+- 0 3315 2917"/>
                              <a:gd name="T67" fmla="*/ 3315 h 685"/>
                              <a:gd name="T68" fmla="+- 0 5582 5281"/>
                              <a:gd name="T69" fmla="*/ T68 w 1162"/>
                              <a:gd name="T70" fmla="+- 0 3267 2917"/>
                              <a:gd name="T71" fmla="*/ 3267 h 685"/>
                              <a:gd name="T72" fmla="+- 0 5592 5281"/>
                              <a:gd name="T73" fmla="*/ T72 w 1162"/>
                              <a:gd name="T74" fmla="+- 0 3329 2917"/>
                              <a:gd name="T75" fmla="*/ 3329 h 685"/>
                              <a:gd name="T76" fmla="+- 0 5721 5281"/>
                              <a:gd name="T77" fmla="*/ T76 w 1162"/>
                              <a:gd name="T78" fmla="+- 0 3131 2917"/>
                              <a:gd name="T79" fmla="*/ 3131 h 685"/>
                              <a:gd name="T80" fmla="+- 0 5647 5281"/>
                              <a:gd name="T81" fmla="*/ T80 w 1162"/>
                              <a:gd name="T82" fmla="+- 0 3187 2917"/>
                              <a:gd name="T83" fmla="*/ 3187 h 685"/>
                              <a:gd name="T84" fmla="+- 0 5698 5281"/>
                              <a:gd name="T85" fmla="*/ T84 w 1162"/>
                              <a:gd name="T86" fmla="+- 0 3267 2917"/>
                              <a:gd name="T87" fmla="*/ 3267 h 685"/>
                              <a:gd name="T88" fmla="+- 0 5733 5281"/>
                              <a:gd name="T89" fmla="*/ T88 w 1162"/>
                              <a:gd name="T90" fmla="+- 0 3233 2917"/>
                              <a:gd name="T91" fmla="*/ 3233 h 685"/>
                              <a:gd name="T92" fmla="+- 0 5771 5281"/>
                              <a:gd name="T93" fmla="*/ T92 w 1162"/>
                              <a:gd name="T94" fmla="+- 0 3193 2917"/>
                              <a:gd name="T95" fmla="*/ 3193 h 685"/>
                              <a:gd name="T96" fmla="+- 0 5768 5281"/>
                              <a:gd name="T97" fmla="*/ T96 w 1162"/>
                              <a:gd name="T98" fmla="+- 0 3101 2917"/>
                              <a:gd name="T99" fmla="*/ 3101 h 685"/>
                              <a:gd name="T100" fmla="+- 0 5829 5281"/>
                              <a:gd name="T101" fmla="*/ T100 w 1162"/>
                              <a:gd name="T102" fmla="+- 0 3074 2917"/>
                              <a:gd name="T103" fmla="*/ 3074 h 685"/>
                              <a:gd name="T104" fmla="+- 0 5714 5281"/>
                              <a:gd name="T105" fmla="*/ T104 w 1162"/>
                              <a:gd name="T106" fmla="+- 0 3059 2917"/>
                              <a:gd name="T107" fmla="*/ 3059 h 685"/>
                              <a:gd name="T108" fmla="+- 0 5830 5281"/>
                              <a:gd name="T109" fmla="*/ T108 w 1162"/>
                              <a:gd name="T110" fmla="+- 0 3137 2917"/>
                              <a:gd name="T111" fmla="*/ 3137 h 685"/>
                              <a:gd name="T112" fmla="+- 0 5904 5281"/>
                              <a:gd name="T113" fmla="*/ T112 w 1162"/>
                              <a:gd name="T114" fmla="+- 0 3041 2917"/>
                              <a:gd name="T115" fmla="*/ 3041 h 685"/>
                              <a:gd name="T116" fmla="+- 0 5842 5281"/>
                              <a:gd name="T117" fmla="*/ T116 w 1162"/>
                              <a:gd name="T118" fmla="+- 0 3041 2917"/>
                              <a:gd name="T119" fmla="*/ 3041 h 685"/>
                              <a:gd name="T120" fmla="+- 0 5822 5281"/>
                              <a:gd name="T121" fmla="*/ T120 w 1162"/>
                              <a:gd name="T122" fmla="+- 0 3017 2917"/>
                              <a:gd name="T123" fmla="*/ 3017 h 685"/>
                              <a:gd name="T124" fmla="+- 0 5918 5281"/>
                              <a:gd name="T125" fmla="*/ T124 w 1162"/>
                              <a:gd name="T126" fmla="+- 0 3043 2917"/>
                              <a:gd name="T127" fmla="*/ 3043 h 685"/>
                              <a:gd name="T128" fmla="+- 0 5901 5281"/>
                              <a:gd name="T129" fmla="*/ T128 w 1162"/>
                              <a:gd name="T130" fmla="+- 0 3499 2917"/>
                              <a:gd name="T131" fmla="*/ 3499 h 685"/>
                              <a:gd name="T132" fmla="+- 0 5884 5281"/>
                              <a:gd name="T133" fmla="*/ T132 w 1162"/>
                              <a:gd name="T134" fmla="+- 0 3565 2917"/>
                              <a:gd name="T135" fmla="*/ 3565 h 685"/>
                              <a:gd name="T136" fmla="+- 0 5914 5281"/>
                              <a:gd name="T137" fmla="*/ T136 w 1162"/>
                              <a:gd name="T138" fmla="+- 0 2957 2917"/>
                              <a:gd name="T139" fmla="*/ 2957 h 685"/>
                              <a:gd name="T140" fmla="+- 0 5914 5281"/>
                              <a:gd name="T141" fmla="*/ T140 w 1162"/>
                              <a:gd name="T142" fmla="+- 0 2919 2917"/>
                              <a:gd name="T143" fmla="*/ 2919 h 685"/>
                              <a:gd name="T144" fmla="+- 0 5949 5281"/>
                              <a:gd name="T145" fmla="*/ T144 w 1162"/>
                              <a:gd name="T146" fmla="+- 0 3015 2917"/>
                              <a:gd name="T147" fmla="*/ 3015 h 685"/>
                              <a:gd name="T148" fmla="+- 0 5957 5281"/>
                              <a:gd name="T149" fmla="*/ T148 w 1162"/>
                              <a:gd name="T150" fmla="+- 0 3457 2917"/>
                              <a:gd name="T151" fmla="*/ 3457 h 685"/>
                              <a:gd name="T152" fmla="+- 0 5989 5281"/>
                              <a:gd name="T153" fmla="*/ T152 w 1162"/>
                              <a:gd name="T154" fmla="+- 0 3421 2917"/>
                              <a:gd name="T155" fmla="*/ 3421 h 685"/>
                              <a:gd name="T156" fmla="+- 0 5939 5281"/>
                              <a:gd name="T157" fmla="*/ T156 w 1162"/>
                              <a:gd name="T158" fmla="+- 0 3467 2917"/>
                              <a:gd name="T159" fmla="*/ 3467 h 685"/>
                              <a:gd name="T160" fmla="+- 0 6019 5281"/>
                              <a:gd name="T161" fmla="*/ T160 w 1162"/>
                              <a:gd name="T162" fmla="+- 0 3299 2917"/>
                              <a:gd name="T163" fmla="*/ 3299 h 685"/>
                              <a:gd name="T164" fmla="+- 0 5970 5281"/>
                              <a:gd name="T165" fmla="*/ T164 w 1162"/>
                              <a:gd name="T166" fmla="+- 0 3355 2917"/>
                              <a:gd name="T167" fmla="*/ 3355 h 685"/>
                              <a:gd name="T168" fmla="+- 0 6137 5281"/>
                              <a:gd name="T169" fmla="*/ T168 w 1162"/>
                              <a:gd name="T170" fmla="+- 0 3287 2917"/>
                              <a:gd name="T171" fmla="*/ 3287 h 685"/>
                              <a:gd name="T172" fmla="+- 0 6120 5281"/>
                              <a:gd name="T173" fmla="*/ T172 w 1162"/>
                              <a:gd name="T174" fmla="+- 0 3259 2917"/>
                              <a:gd name="T175" fmla="*/ 3259 h 685"/>
                              <a:gd name="T176" fmla="+- 0 6096 5281"/>
                              <a:gd name="T177" fmla="*/ T176 w 1162"/>
                              <a:gd name="T178" fmla="+- 0 3243 2917"/>
                              <a:gd name="T179" fmla="*/ 3243 h 685"/>
                              <a:gd name="T180" fmla="+- 0 6110 5281"/>
                              <a:gd name="T181" fmla="*/ T180 w 1162"/>
                              <a:gd name="T182" fmla="+- 0 3335 2917"/>
                              <a:gd name="T183" fmla="*/ 3335 h 685"/>
                              <a:gd name="T184" fmla="+- 0 6190 5281"/>
                              <a:gd name="T185" fmla="*/ T184 w 1162"/>
                              <a:gd name="T186" fmla="+- 0 3131 2917"/>
                              <a:gd name="T187" fmla="*/ 3131 h 685"/>
                              <a:gd name="T188" fmla="+- 0 6128 5281"/>
                              <a:gd name="T189" fmla="*/ T188 w 1162"/>
                              <a:gd name="T190" fmla="+- 0 3201 2917"/>
                              <a:gd name="T191" fmla="*/ 3201 h 685"/>
                              <a:gd name="T192" fmla="+- 0 6140 5281"/>
                              <a:gd name="T193" fmla="*/ T192 w 1162"/>
                              <a:gd name="T194" fmla="+- 0 3219 2917"/>
                              <a:gd name="T195" fmla="*/ 3219 h 685"/>
                              <a:gd name="T196" fmla="+- 0 6188 5281"/>
                              <a:gd name="T197" fmla="*/ T196 w 1162"/>
                              <a:gd name="T198" fmla="+- 0 3187 2917"/>
                              <a:gd name="T199" fmla="*/ 3187 h 685"/>
                              <a:gd name="T200" fmla="+- 0 6264 5281"/>
                              <a:gd name="T201" fmla="*/ T200 w 1162"/>
                              <a:gd name="T202" fmla="+- 0 3185 2917"/>
                              <a:gd name="T203" fmla="*/ 3185 h 685"/>
                              <a:gd name="T204" fmla="+- 0 6254 5281"/>
                              <a:gd name="T205" fmla="*/ T204 w 1162"/>
                              <a:gd name="T206" fmla="+- 0 3083 2917"/>
                              <a:gd name="T207" fmla="*/ 3083 h 685"/>
                              <a:gd name="T208" fmla="+- 0 6307 5281"/>
                              <a:gd name="T209" fmla="*/ T208 w 1162"/>
                              <a:gd name="T210" fmla="+- 0 3071 2917"/>
                              <a:gd name="T211" fmla="*/ 3071 h 685"/>
                              <a:gd name="T212" fmla="+- 0 6192 5281"/>
                              <a:gd name="T213" fmla="*/ T212 w 1162"/>
                              <a:gd name="T214" fmla="+- 0 3067 2917"/>
                              <a:gd name="T215" fmla="*/ 3067 h 685"/>
                              <a:gd name="T216" fmla="+- 0 6322 5281"/>
                              <a:gd name="T217" fmla="*/ T216 w 1162"/>
                              <a:gd name="T218" fmla="+- 0 3131 2917"/>
                              <a:gd name="T219" fmla="*/ 3131 h 685"/>
                              <a:gd name="T220" fmla="+- 0 6373 5281"/>
                              <a:gd name="T221" fmla="*/ T220 w 1162"/>
                              <a:gd name="T222" fmla="+- 0 3059 2917"/>
                              <a:gd name="T223" fmla="*/ 3059 h 685"/>
                              <a:gd name="T224" fmla="+- 0 6321 5281"/>
                              <a:gd name="T225" fmla="*/ T224 w 1162"/>
                              <a:gd name="T226" fmla="+- 0 3025 2917"/>
                              <a:gd name="T227" fmla="*/ 3025 h 685"/>
                              <a:gd name="T228" fmla="+- 0 6307 5281"/>
                              <a:gd name="T229" fmla="*/ T228 w 1162"/>
                              <a:gd name="T230" fmla="+- 0 3033 2917"/>
                              <a:gd name="T231" fmla="*/ 3033 h 685"/>
                              <a:gd name="T232" fmla="+- 0 6405 5281"/>
                              <a:gd name="T233" fmla="*/ T232 w 1162"/>
                              <a:gd name="T234" fmla="+- 0 3041 2917"/>
                              <a:gd name="T235" fmla="*/ 3041 h 685"/>
                              <a:gd name="T236" fmla="+- 0 6410 5281"/>
                              <a:gd name="T237" fmla="*/ T236 w 1162"/>
                              <a:gd name="T238" fmla="+- 0 2925 2917"/>
                              <a:gd name="T239" fmla="*/ 2925 h 685"/>
                              <a:gd name="T240" fmla="+- 0 6375 5281"/>
                              <a:gd name="T241" fmla="*/ T240 w 1162"/>
                              <a:gd name="T242" fmla="+- 0 2943 2917"/>
                              <a:gd name="T243" fmla="*/ 2943 h 6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1162" h="685">
                                <a:moveTo>
                                  <a:pt x="115" y="636"/>
                                </a:moveTo>
                                <a:lnTo>
                                  <a:pt x="115" y="630"/>
                                </a:lnTo>
                                <a:lnTo>
                                  <a:pt x="113" y="626"/>
                                </a:lnTo>
                                <a:lnTo>
                                  <a:pt x="111" y="620"/>
                                </a:lnTo>
                                <a:lnTo>
                                  <a:pt x="108" y="616"/>
                                </a:lnTo>
                                <a:lnTo>
                                  <a:pt x="104" y="612"/>
                                </a:lnTo>
                                <a:lnTo>
                                  <a:pt x="101" y="608"/>
                                </a:lnTo>
                                <a:lnTo>
                                  <a:pt x="97" y="606"/>
                                </a:lnTo>
                                <a:lnTo>
                                  <a:pt x="93" y="604"/>
                                </a:lnTo>
                                <a:lnTo>
                                  <a:pt x="90" y="604"/>
                                </a:lnTo>
                                <a:lnTo>
                                  <a:pt x="86" y="602"/>
                                </a:lnTo>
                                <a:lnTo>
                                  <a:pt x="78" y="602"/>
                                </a:lnTo>
                                <a:lnTo>
                                  <a:pt x="74" y="604"/>
                                </a:lnTo>
                                <a:lnTo>
                                  <a:pt x="67" y="606"/>
                                </a:lnTo>
                                <a:lnTo>
                                  <a:pt x="63" y="606"/>
                                </a:lnTo>
                                <a:lnTo>
                                  <a:pt x="59" y="608"/>
                                </a:lnTo>
                                <a:lnTo>
                                  <a:pt x="56" y="610"/>
                                </a:lnTo>
                                <a:lnTo>
                                  <a:pt x="52" y="610"/>
                                </a:lnTo>
                                <a:lnTo>
                                  <a:pt x="45" y="614"/>
                                </a:lnTo>
                                <a:lnTo>
                                  <a:pt x="41" y="614"/>
                                </a:lnTo>
                                <a:lnTo>
                                  <a:pt x="35" y="616"/>
                                </a:lnTo>
                                <a:lnTo>
                                  <a:pt x="32" y="614"/>
                                </a:lnTo>
                                <a:lnTo>
                                  <a:pt x="26" y="614"/>
                                </a:lnTo>
                                <a:lnTo>
                                  <a:pt x="21" y="610"/>
                                </a:lnTo>
                                <a:lnTo>
                                  <a:pt x="19" y="608"/>
                                </a:lnTo>
                                <a:lnTo>
                                  <a:pt x="18" y="606"/>
                                </a:lnTo>
                                <a:lnTo>
                                  <a:pt x="17" y="604"/>
                                </a:lnTo>
                                <a:lnTo>
                                  <a:pt x="16" y="602"/>
                                </a:lnTo>
                                <a:lnTo>
                                  <a:pt x="15" y="600"/>
                                </a:lnTo>
                                <a:lnTo>
                                  <a:pt x="16" y="596"/>
                                </a:lnTo>
                                <a:lnTo>
                                  <a:pt x="16" y="592"/>
                                </a:lnTo>
                                <a:lnTo>
                                  <a:pt x="19" y="588"/>
                                </a:lnTo>
                                <a:lnTo>
                                  <a:pt x="20" y="586"/>
                                </a:lnTo>
                                <a:lnTo>
                                  <a:pt x="25" y="580"/>
                                </a:lnTo>
                                <a:lnTo>
                                  <a:pt x="28" y="578"/>
                                </a:lnTo>
                                <a:lnTo>
                                  <a:pt x="34" y="576"/>
                                </a:lnTo>
                                <a:lnTo>
                                  <a:pt x="36" y="574"/>
                                </a:lnTo>
                                <a:lnTo>
                                  <a:pt x="39" y="574"/>
                                </a:lnTo>
                                <a:lnTo>
                                  <a:pt x="41" y="572"/>
                                </a:lnTo>
                                <a:lnTo>
                                  <a:pt x="45" y="572"/>
                                </a:lnTo>
                                <a:lnTo>
                                  <a:pt x="47" y="570"/>
                                </a:lnTo>
                                <a:lnTo>
                                  <a:pt x="49" y="570"/>
                                </a:lnTo>
                                <a:lnTo>
                                  <a:pt x="49" y="568"/>
                                </a:lnTo>
                                <a:lnTo>
                                  <a:pt x="48" y="568"/>
                                </a:lnTo>
                                <a:lnTo>
                                  <a:pt x="48" y="566"/>
                                </a:lnTo>
                                <a:lnTo>
                                  <a:pt x="47" y="566"/>
                                </a:lnTo>
                                <a:lnTo>
                                  <a:pt x="47" y="564"/>
                                </a:lnTo>
                                <a:lnTo>
                                  <a:pt x="45" y="564"/>
                                </a:lnTo>
                                <a:lnTo>
                                  <a:pt x="44" y="562"/>
                                </a:lnTo>
                                <a:lnTo>
                                  <a:pt x="43" y="562"/>
                                </a:lnTo>
                                <a:lnTo>
                                  <a:pt x="43" y="560"/>
                                </a:lnTo>
                                <a:lnTo>
                                  <a:pt x="39" y="560"/>
                                </a:lnTo>
                                <a:lnTo>
                                  <a:pt x="39" y="558"/>
                                </a:lnTo>
                                <a:lnTo>
                                  <a:pt x="37" y="558"/>
                                </a:lnTo>
                                <a:lnTo>
                                  <a:pt x="34" y="560"/>
                                </a:lnTo>
                                <a:lnTo>
                                  <a:pt x="29" y="562"/>
                                </a:lnTo>
                                <a:lnTo>
                                  <a:pt x="27" y="562"/>
                                </a:lnTo>
                                <a:lnTo>
                                  <a:pt x="25" y="564"/>
                                </a:lnTo>
                                <a:lnTo>
                                  <a:pt x="20" y="568"/>
                                </a:lnTo>
                                <a:lnTo>
                                  <a:pt x="18" y="568"/>
                                </a:lnTo>
                                <a:lnTo>
                                  <a:pt x="15" y="570"/>
                                </a:lnTo>
                                <a:lnTo>
                                  <a:pt x="10" y="576"/>
                                </a:lnTo>
                                <a:lnTo>
                                  <a:pt x="6" y="580"/>
                                </a:lnTo>
                                <a:lnTo>
                                  <a:pt x="4" y="584"/>
                                </a:lnTo>
                                <a:lnTo>
                                  <a:pt x="2" y="590"/>
                                </a:lnTo>
                                <a:lnTo>
                                  <a:pt x="1" y="594"/>
                                </a:lnTo>
                                <a:lnTo>
                                  <a:pt x="0" y="598"/>
                                </a:lnTo>
                                <a:lnTo>
                                  <a:pt x="0" y="602"/>
                                </a:lnTo>
                                <a:lnTo>
                                  <a:pt x="0" y="606"/>
                                </a:lnTo>
                                <a:lnTo>
                                  <a:pt x="2" y="610"/>
                                </a:lnTo>
                                <a:lnTo>
                                  <a:pt x="3" y="616"/>
                                </a:lnTo>
                                <a:lnTo>
                                  <a:pt x="6" y="620"/>
                                </a:lnTo>
                                <a:lnTo>
                                  <a:pt x="13" y="626"/>
                                </a:lnTo>
                                <a:lnTo>
                                  <a:pt x="17" y="628"/>
                                </a:lnTo>
                                <a:lnTo>
                                  <a:pt x="25" y="632"/>
                                </a:lnTo>
                                <a:lnTo>
                                  <a:pt x="44" y="632"/>
                                </a:lnTo>
                                <a:lnTo>
                                  <a:pt x="47" y="630"/>
                                </a:lnTo>
                                <a:lnTo>
                                  <a:pt x="51" y="630"/>
                                </a:lnTo>
                                <a:lnTo>
                                  <a:pt x="55" y="628"/>
                                </a:lnTo>
                                <a:lnTo>
                                  <a:pt x="58" y="626"/>
                                </a:lnTo>
                                <a:lnTo>
                                  <a:pt x="62" y="626"/>
                                </a:lnTo>
                                <a:lnTo>
                                  <a:pt x="69" y="622"/>
                                </a:lnTo>
                                <a:lnTo>
                                  <a:pt x="76" y="622"/>
                                </a:lnTo>
                                <a:lnTo>
                                  <a:pt x="79" y="620"/>
                                </a:lnTo>
                                <a:lnTo>
                                  <a:pt x="82" y="620"/>
                                </a:lnTo>
                                <a:lnTo>
                                  <a:pt x="85" y="622"/>
                                </a:lnTo>
                                <a:lnTo>
                                  <a:pt x="88" y="622"/>
                                </a:lnTo>
                                <a:lnTo>
                                  <a:pt x="93" y="626"/>
                                </a:lnTo>
                                <a:lnTo>
                                  <a:pt x="96" y="628"/>
                                </a:lnTo>
                                <a:lnTo>
                                  <a:pt x="97" y="630"/>
                                </a:lnTo>
                                <a:lnTo>
                                  <a:pt x="99" y="636"/>
                                </a:lnTo>
                                <a:lnTo>
                                  <a:pt x="99" y="642"/>
                                </a:lnTo>
                                <a:lnTo>
                                  <a:pt x="98" y="648"/>
                                </a:lnTo>
                                <a:lnTo>
                                  <a:pt x="97" y="650"/>
                                </a:lnTo>
                                <a:lnTo>
                                  <a:pt x="95" y="652"/>
                                </a:lnTo>
                                <a:lnTo>
                                  <a:pt x="93" y="656"/>
                                </a:lnTo>
                                <a:lnTo>
                                  <a:pt x="91" y="658"/>
                                </a:lnTo>
                                <a:lnTo>
                                  <a:pt x="87" y="662"/>
                                </a:lnTo>
                                <a:lnTo>
                                  <a:pt x="77" y="668"/>
                                </a:lnTo>
                                <a:lnTo>
                                  <a:pt x="74" y="670"/>
                                </a:lnTo>
                                <a:lnTo>
                                  <a:pt x="69" y="670"/>
                                </a:lnTo>
                                <a:lnTo>
                                  <a:pt x="66" y="672"/>
                                </a:lnTo>
                                <a:lnTo>
                                  <a:pt x="61" y="672"/>
                                </a:lnTo>
                                <a:lnTo>
                                  <a:pt x="60" y="674"/>
                                </a:lnTo>
                                <a:lnTo>
                                  <a:pt x="60" y="676"/>
                                </a:lnTo>
                                <a:lnTo>
                                  <a:pt x="60" y="678"/>
                                </a:lnTo>
                                <a:lnTo>
                                  <a:pt x="62" y="680"/>
                                </a:lnTo>
                                <a:lnTo>
                                  <a:pt x="65" y="682"/>
                                </a:lnTo>
                                <a:lnTo>
                                  <a:pt x="66" y="684"/>
                                </a:lnTo>
                                <a:lnTo>
                                  <a:pt x="77" y="684"/>
                                </a:lnTo>
                                <a:lnTo>
                                  <a:pt x="83" y="682"/>
                                </a:lnTo>
                                <a:lnTo>
                                  <a:pt x="85" y="680"/>
                                </a:lnTo>
                                <a:lnTo>
                                  <a:pt x="97" y="672"/>
                                </a:lnTo>
                                <a:lnTo>
                                  <a:pt x="100" y="668"/>
                                </a:lnTo>
                                <a:lnTo>
                                  <a:pt x="105" y="664"/>
                                </a:lnTo>
                                <a:lnTo>
                                  <a:pt x="108" y="660"/>
                                </a:lnTo>
                                <a:lnTo>
                                  <a:pt x="110" y="656"/>
                                </a:lnTo>
                                <a:lnTo>
                                  <a:pt x="113" y="650"/>
                                </a:lnTo>
                                <a:lnTo>
                                  <a:pt x="115" y="646"/>
                                </a:lnTo>
                                <a:lnTo>
                                  <a:pt x="115" y="636"/>
                                </a:lnTo>
                                <a:close/>
                                <a:moveTo>
                                  <a:pt x="190" y="568"/>
                                </a:moveTo>
                                <a:lnTo>
                                  <a:pt x="190" y="568"/>
                                </a:lnTo>
                                <a:lnTo>
                                  <a:pt x="189" y="566"/>
                                </a:lnTo>
                                <a:lnTo>
                                  <a:pt x="185" y="562"/>
                                </a:lnTo>
                                <a:lnTo>
                                  <a:pt x="184" y="562"/>
                                </a:lnTo>
                                <a:lnTo>
                                  <a:pt x="184" y="560"/>
                                </a:lnTo>
                                <a:lnTo>
                                  <a:pt x="181" y="560"/>
                                </a:lnTo>
                                <a:lnTo>
                                  <a:pt x="180" y="562"/>
                                </a:lnTo>
                                <a:lnTo>
                                  <a:pt x="179" y="562"/>
                                </a:lnTo>
                                <a:lnTo>
                                  <a:pt x="178" y="566"/>
                                </a:lnTo>
                                <a:lnTo>
                                  <a:pt x="177" y="568"/>
                                </a:lnTo>
                                <a:lnTo>
                                  <a:pt x="176" y="570"/>
                                </a:lnTo>
                                <a:lnTo>
                                  <a:pt x="174" y="574"/>
                                </a:lnTo>
                                <a:lnTo>
                                  <a:pt x="168" y="584"/>
                                </a:lnTo>
                                <a:lnTo>
                                  <a:pt x="165" y="586"/>
                                </a:lnTo>
                                <a:lnTo>
                                  <a:pt x="161" y="590"/>
                                </a:lnTo>
                                <a:lnTo>
                                  <a:pt x="150" y="596"/>
                                </a:lnTo>
                                <a:lnTo>
                                  <a:pt x="139" y="596"/>
                                </a:lnTo>
                                <a:lnTo>
                                  <a:pt x="136" y="594"/>
                                </a:lnTo>
                                <a:lnTo>
                                  <a:pt x="129" y="590"/>
                                </a:lnTo>
                                <a:lnTo>
                                  <a:pt x="125" y="588"/>
                                </a:lnTo>
                                <a:lnTo>
                                  <a:pt x="122" y="584"/>
                                </a:lnTo>
                                <a:lnTo>
                                  <a:pt x="130" y="576"/>
                                </a:lnTo>
                                <a:lnTo>
                                  <a:pt x="164" y="542"/>
                                </a:lnTo>
                                <a:lnTo>
                                  <a:pt x="164" y="540"/>
                                </a:lnTo>
                                <a:lnTo>
                                  <a:pt x="165" y="538"/>
                                </a:lnTo>
                                <a:lnTo>
                                  <a:pt x="164" y="536"/>
                                </a:lnTo>
                                <a:lnTo>
                                  <a:pt x="162" y="534"/>
                                </a:lnTo>
                                <a:lnTo>
                                  <a:pt x="160" y="532"/>
                                </a:lnTo>
                                <a:lnTo>
                                  <a:pt x="156" y="528"/>
                                </a:lnTo>
                                <a:lnTo>
                                  <a:pt x="152" y="524"/>
                                </a:lnTo>
                                <a:lnTo>
                                  <a:pt x="147" y="522"/>
                                </a:lnTo>
                                <a:lnTo>
                                  <a:pt x="147" y="542"/>
                                </a:lnTo>
                                <a:lnTo>
                                  <a:pt x="114" y="576"/>
                                </a:lnTo>
                                <a:lnTo>
                                  <a:pt x="111" y="572"/>
                                </a:lnTo>
                                <a:lnTo>
                                  <a:pt x="109" y="570"/>
                                </a:lnTo>
                                <a:lnTo>
                                  <a:pt x="108" y="566"/>
                                </a:lnTo>
                                <a:lnTo>
                                  <a:pt x="106" y="564"/>
                                </a:lnTo>
                                <a:lnTo>
                                  <a:pt x="105" y="558"/>
                                </a:lnTo>
                                <a:lnTo>
                                  <a:pt x="105" y="554"/>
                                </a:lnTo>
                                <a:lnTo>
                                  <a:pt x="105" y="552"/>
                                </a:lnTo>
                                <a:lnTo>
                                  <a:pt x="106" y="548"/>
                                </a:lnTo>
                                <a:lnTo>
                                  <a:pt x="107" y="544"/>
                                </a:lnTo>
                                <a:lnTo>
                                  <a:pt x="109" y="542"/>
                                </a:lnTo>
                                <a:lnTo>
                                  <a:pt x="112" y="540"/>
                                </a:lnTo>
                                <a:lnTo>
                                  <a:pt x="117" y="534"/>
                                </a:lnTo>
                                <a:lnTo>
                                  <a:pt x="123" y="532"/>
                                </a:lnTo>
                                <a:lnTo>
                                  <a:pt x="135" y="532"/>
                                </a:lnTo>
                                <a:lnTo>
                                  <a:pt x="141" y="536"/>
                                </a:lnTo>
                                <a:lnTo>
                                  <a:pt x="147" y="542"/>
                                </a:lnTo>
                                <a:lnTo>
                                  <a:pt x="147" y="522"/>
                                </a:lnTo>
                                <a:lnTo>
                                  <a:pt x="143" y="520"/>
                                </a:lnTo>
                                <a:lnTo>
                                  <a:pt x="138" y="518"/>
                                </a:lnTo>
                                <a:lnTo>
                                  <a:pt x="128" y="516"/>
                                </a:lnTo>
                                <a:lnTo>
                                  <a:pt x="113" y="522"/>
                                </a:lnTo>
                                <a:lnTo>
                                  <a:pt x="108" y="524"/>
                                </a:lnTo>
                                <a:lnTo>
                                  <a:pt x="103" y="530"/>
                                </a:lnTo>
                                <a:lnTo>
                                  <a:pt x="99" y="534"/>
                                </a:lnTo>
                                <a:lnTo>
                                  <a:pt x="96" y="538"/>
                                </a:lnTo>
                                <a:lnTo>
                                  <a:pt x="94" y="544"/>
                                </a:lnTo>
                                <a:lnTo>
                                  <a:pt x="91" y="550"/>
                                </a:lnTo>
                                <a:lnTo>
                                  <a:pt x="91" y="554"/>
                                </a:lnTo>
                                <a:lnTo>
                                  <a:pt x="91" y="566"/>
                                </a:lnTo>
                                <a:lnTo>
                                  <a:pt x="93" y="572"/>
                                </a:lnTo>
                                <a:lnTo>
                                  <a:pt x="96" y="578"/>
                                </a:lnTo>
                                <a:lnTo>
                                  <a:pt x="103" y="588"/>
                                </a:lnTo>
                                <a:lnTo>
                                  <a:pt x="114" y="600"/>
                                </a:lnTo>
                                <a:lnTo>
                                  <a:pt x="119" y="604"/>
                                </a:lnTo>
                                <a:lnTo>
                                  <a:pt x="125" y="606"/>
                                </a:lnTo>
                                <a:lnTo>
                                  <a:pt x="130" y="610"/>
                                </a:lnTo>
                                <a:lnTo>
                                  <a:pt x="136" y="610"/>
                                </a:lnTo>
                                <a:lnTo>
                                  <a:pt x="147" y="612"/>
                                </a:lnTo>
                                <a:lnTo>
                                  <a:pt x="152" y="610"/>
                                </a:lnTo>
                                <a:lnTo>
                                  <a:pt x="162" y="606"/>
                                </a:lnTo>
                                <a:lnTo>
                                  <a:pt x="168" y="602"/>
                                </a:lnTo>
                                <a:lnTo>
                                  <a:pt x="174" y="596"/>
                                </a:lnTo>
                                <a:lnTo>
                                  <a:pt x="176" y="594"/>
                                </a:lnTo>
                                <a:lnTo>
                                  <a:pt x="178" y="590"/>
                                </a:lnTo>
                                <a:lnTo>
                                  <a:pt x="180" y="588"/>
                                </a:lnTo>
                                <a:lnTo>
                                  <a:pt x="184" y="582"/>
                                </a:lnTo>
                                <a:lnTo>
                                  <a:pt x="187" y="576"/>
                                </a:lnTo>
                                <a:lnTo>
                                  <a:pt x="188" y="574"/>
                                </a:lnTo>
                                <a:lnTo>
                                  <a:pt x="189" y="572"/>
                                </a:lnTo>
                                <a:lnTo>
                                  <a:pt x="190" y="570"/>
                                </a:lnTo>
                                <a:lnTo>
                                  <a:pt x="190" y="568"/>
                                </a:lnTo>
                                <a:close/>
                                <a:moveTo>
                                  <a:pt x="259" y="498"/>
                                </a:moveTo>
                                <a:lnTo>
                                  <a:pt x="258" y="492"/>
                                </a:lnTo>
                                <a:lnTo>
                                  <a:pt x="257" y="488"/>
                                </a:lnTo>
                                <a:lnTo>
                                  <a:pt x="255" y="482"/>
                                </a:lnTo>
                                <a:lnTo>
                                  <a:pt x="249" y="470"/>
                                </a:lnTo>
                                <a:lnTo>
                                  <a:pt x="245" y="466"/>
                                </a:lnTo>
                                <a:lnTo>
                                  <a:pt x="243" y="464"/>
                                </a:lnTo>
                                <a:lnTo>
                                  <a:pt x="243" y="500"/>
                                </a:lnTo>
                                <a:lnTo>
                                  <a:pt x="242" y="504"/>
                                </a:lnTo>
                                <a:lnTo>
                                  <a:pt x="241" y="506"/>
                                </a:lnTo>
                                <a:lnTo>
                                  <a:pt x="239" y="510"/>
                                </a:lnTo>
                                <a:lnTo>
                                  <a:pt x="233" y="516"/>
                                </a:lnTo>
                                <a:lnTo>
                                  <a:pt x="230" y="518"/>
                                </a:lnTo>
                                <a:lnTo>
                                  <a:pt x="220" y="520"/>
                                </a:lnTo>
                                <a:lnTo>
                                  <a:pt x="207" y="520"/>
                                </a:lnTo>
                                <a:lnTo>
                                  <a:pt x="182" y="494"/>
                                </a:lnTo>
                                <a:lnTo>
                                  <a:pt x="182" y="490"/>
                                </a:lnTo>
                                <a:lnTo>
                                  <a:pt x="182" y="480"/>
                                </a:lnTo>
                                <a:lnTo>
                                  <a:pt x="182" y="478"/>
                                </a:lnTo>
                                <a:lnTo>
                                  <a:pt x="183" y="472"/>
                                </a:lnTo>
                                <a:lnTo>
                                  <a:pt x="184" y="470"/>
                                </a:lnTo>
                                <a:lnTo>
                                  <a:pt x="186" y="466"/>
                                </a:lnTo>
                                <a:lnTo>
                                  <a:pt x="187" y="466"/>
                                </a:lnTo>
                                <a:lnTo>
                                  <a:pt x="189" y="464"/>
                                </a:lnTo>
                                <a:lnTo>
                                  <a:pt x="192" y="460"/>
                                </a:lnTo>
                                <a:lnTo>
                                  <a:pt x="195" y="460"/>
                                </a:lnTo>
                                <a:lnTo>
                                  <a:pt x="202" y="458"/>
                                </a:lnTo>
                                <a:lnTo>
                                  <a:pt x="205" y="458"/>
                                </a:lnTo>
                                <a:lnTo>
                                  <a:pt x="208" y="460"/>
                                </a:lnTo>
                                <a:lnTo>
                                  <a:pt x="212" y="460"/>
                                </a:lnTo>
                                <a:lnTo>
                                  <a:pt x="219" y="464"/>
                                </a:lnTo>
                                <a:lnTo>
                                  <a:pt x="222" y="468"/>
                                </a:lnTo>
                                <a:lnTo>
                                  <a:pt x="226" y="470"/>
                                </a:lnTo>
                                <a:lnTo>
                                  <a:pt x="229" y="474"/>
                                </a:lnTo>
                                <a:lnTo>
                                  <a:pt x="232" y="476"/>
                                </a:lnTo>
                                <a:lnTo>
                                  <a:pt x="234" y="480"/>
                                </a:lnTo>
                                <a:lnTo>
                                  <a:pt x="236" y="482"/>
                                </a:lnTo>
                                <a:lnTo>
                                  <a:pt x="239" y="486"/>
                                </a:lnTo>
                                <a:lnTo>
                                  <a:pt x="240" y="490"/>
                                </a:lnTo>
                                <a:lnTo>
                                  <a:pt x="242" y="496"/>
                                </a:lnTo>
                                <a:lnTo>
                                  <a:pt x="243" y="500"/>
                                </a:lnTo>
                                <a:lnTo>
                                  <a:pt x="243" y="464"/>
                                </a:lnTo>
                                <a:lnTo>
                                  <a:pt x="239" y="460"/>
                                </a:lnTo>
                                <a:lnTo>
                                  <a:pt x="237" y="458"/>
                                </a:lnTo>
                                <a:lnTo>
                                  <a:pt x="235" y="456"/>
                                </a:lnTo>
                                <a:lnTo>
                                  <a:pt x="230" y="452"/>
                                </a:lnTo>
                                <a:lnTo>
                                  <a:pt x="225" y="448"/>
                                </a:lnTo>
                                <a:lnTo>
                                  <a:pt x="220" y="446"/>
                                </a:lnTo>
                                <a:lnTo>
                                  <a:pt x="215" y="444"/>
                                </a:lnTo>
                                <a:lnTo>
                                  <a:pt x="205" y="442"/>
                                </a:lnTo>
                                <a:lnTo>
                                  <a:pt x="200" y="442"/>
                                </a:lnTo>
                                <a:lnTo>
                                  <a:pt x="195" y="444"/>
                                </a:lnTo>
                                <a:lnTo>
                                  <a:pt x="190" y="444"/>
                                </a:lnTo>
                                <a:lnTo>
                                  <a:pt x="186" y="448"/>
                                </a:lnTo>
                                <a:lnTo>
                                  <a:pt x="179" y="454"/>
                                </a:lnTo>
                                <a:lnTo>
                                  <a:pt x="177" y="456"/>
                                </a:lnTo>
                                <a:lnTo>
                                  <a:pt x="175" y="460"/>
                                </a:lnTo>
                                <a:lnTo>
                                  <a:pt x="174" y="464"/>
                                </a:lnTo>
                                <a:lnTo>
                                  <a:pt x="173" y="466"/>
                                </a:lnTo>
                                <a:lnTo>
                                  <a:pt x="172" y="468"/>
                                </a:lnTo>
                                <a:lnTo>
                                  <a:pt x="171" y="478"/>
                                </a:lnTo>
                                <a:lnTo>
                                  <a:pt x="171" y="486"/>
                                </a:lnTo>
                                <a:lnTo>
                                  <a:pt x="162" y="476"/>
                                </a:lnTo>
                                <a:lnTo>
                                  <a:pt x="159" y="476"/>
                                </a:lnTo>
                                <a:lnTo>
                                  <a:pt x="158" y="478"/>
                                </a:lnTo>
                                <a:lnTo>
                                  <a:pt x="157" y="478"/>
                                </a:lnTo>
                                <a:lnTo>
                                  <a:pt x="154" y="480"/>
                                </a:lnTo>
                                <a:lnTo>
                                  <a:pt x="153" y="482"/>
                                </a:lnTo>
                                <a:lnTo>
                                  <a:pt x="152" y="484"/>
                                </a:lnTo>
                                <a:lnTo>
                                  <a:pt x="151" y="484"/>
                                </a:lnTo>
                                <a:lnTo>
                                  <a:pt x="151" y="486"/>
                                </a:lnTo>
                                <a:lnTo>
                                  <a:pt x="152" y="486"/>
                                </a:lnTo>
                                <a:lnTo>
                                  <a:pt x="239" y="574"/>
                                </a:lnTo>
                                <a:lnTo>
                                  <a:pt x="243" y="574"/>
                                </a:lnTo>
                                <a:lnTo>
                                  <a:pt x="244" y="572"/>
                                </a:lnTo>
                                <a:lnTo>
                                  <a:pt x="245" y="572"/>
                                </a:lnTo>
                                <a:lnTo>
                                  <a:pt x="247" y="570"/>
                                </a:lnTo>
                                <a:lnTo>
                                  <a:pt x="248" y="568"/>
                                </a:lnTo>
                                <a:lnTo>
                                  <a:pt x="249" y="568"/>
                                </a:lnTo>
                                <a:lnTo>
                                  <a:pt x="250" y="566"/>
                                </a:lnTo>
                                <a:lnTo>
                                  <a:pt x="251" y="564"/>
                                </a:lnTo>
                                <a:lnTo>
                                  <a:pt x="250" y="562"/>
                                </a:lnTo>
                                <a:lnTo>
                                  <a:pt x="219" y="532"/>
                                </a:lnTo>
                                <a:lnTo>
                                  <a:pt x="222" y="532"/>
                                </a:lnTo>
                                <a:lnTo>
                                  <a:pt x="228" y="530"/>
                                </a:lnTo>
                                <a:lnTo>
                                  <a:pt x="235" y="530"/>
                                </a:lnTo>
                                <a:lnTo>
                                  <a:pt x="238" y="528"/>
                                </a:lnTo>
                                <a:lnTo>
                                  <a:pt x="240" y="528"/>
                                </a:lnTo>
                                <a:lnTo>
                                  <a:pt x="242" y="526"/>
                                </a:lnTo>
                                <a:lnTo>
                                  <a:pt x="244" y="526"/>
                                </a:lnTo>
                                <a:lnTo>
                                  <a:pt x="245" y="524"/>
                                </a:lnTo>
                                <a:lnTo>
                                  <a:pt x="250" y="520"/>
                                </a:lnTo>
                                <a:lnTo>
                                  <a:pt x="252" y="518"/>
                                </a:lnTo>
                                <a:lnTo>
                                  <a:pt x="255" y="512"/>
                                </a:lnTo>
                                <a:lnTo>
                                  <a:pt x="256" y="508"/>
                                </a:lnTo>
                                <a:lnTo>
                                  <a:pt x="258" y="502"/>
                                </a:lnTo>
                                <a:lnTo>
                                  <a:pt x="259" y="498"/>
                                </a:lnTo>
                                <a:close/>
                                <a:moveTo>
                                  <a:pt x="320" y="442"/>
                                </a:moveTo>
                                <a:lnTo>
                                  <a:pt x="319" y="440"/>
                                </a:lnTo>
                                <a:lnTo>
                                  <a:pt x="318" y="438"/>
                                </a:lnTo>
                                <a:lnTo>
                                  <a:pt x="316" y="438"/>
                                </a:lnTo>
                                <a:lnTo>
                                  <a:pt x="315" y="436"/>
                                </a:lnTo>
                                <a:lnTo>
                                  <a:pt x="314" y="436"/>
                                </a:lnTo>
                                <a:lnTo>
                                  <a:pt x="313" y="434"/>
                                </a:lnTo>
                                <a:lnTo>
                                  <a:pt x="311" y="434"/>
                                </a:lnTo>
                                <a:lnTo>
                                  <a:pt x="310" y="436"/>
                                </a:lnTo>
                                <a:lnTo>
                                  <a:pt x="310" y="438"/>
                                </a:lnTo>
                                <a:lnTo>
                                  <a:pt x="308" y="440"/>
                                </a:lnTo>
                                <a:lnTo>
                                  <a:pt x="307" y="442"/>
                                </a:lnTo>
                                <a:lnTo>
                                  <a:pt x="306" y="444"/>
                                </a:lnTo>
                                <a:lnTo>
                                  <a:pt x="305" y="444"/>
                                </a:lnTo>
                                <a:lnTo>
                                  <a:pt x="301" y="448"/>
                                </a:lnTo>
                                <a:lnTo>
                                  <a:pt x="298" y="450"/>
                                </a:lnTo>
                                <a:lnTo>
                                  <a:pt x="295" y="448"/>
                                </a:lnTo>
                                <a:lnTo>
                                  <a:pt x="291" y="448"/>
                                </a:lnTo>
                                <a:lnTo>
                                  <a:pt x="287" y="444"/>
                                </a:lnTo>
                                <a:lnTo>
                                  <a:pt x="249" y="406"/>
                                </a:lnTo>
                                <a:lnTo>
                                  <a:pt x="259" y="396"/>
                                </a:lnTo>
                                <a:lnTo>
                                  <a:pt x="265" y="390"/>
                                </a:lnTo>
                                <a:lnTo>
                                  <a:pt x="265" y="388"/>
                                </a:lnTo>
                                <a:lnTo>
                                  <a:pt x="265" y="386"/>
                                </a:lnTo>
                                <a:lnTo>
                                  <a:pt x="264" y="384"/>
                                </a:lnTo>
                                <a:lnTo>
                                  <a:pt x="262" y="384"/>
                                </a:lnTo>
                                <a:lnTo>
                                  <a:pt x="261" y="382"/>
                                </a:lnTo>
                                <a:lnTo>
                                  <a:pt x="260" y="382"/>
                                </a:lnTo>
                                <a:lnTo>
                                  <a:pt x="259" y="380"/>
                                </a:lnTo>
                                <a:lnTo>
                                  <a:pt x="255" y="380"/>
                                </a:lnTo>
                                <a:lnTo>
                                  <a:pt x="239" y="396"/>
                                </a:lnTo>
                                <a:lnTo>
                                  <a:pt x="224" y="382"/>
                                </a:lnTo>
                                <a:lnTo>
                                  <a:pt x="220" y="382"/>
                                </a:lnTo>
                                <a:lnTo>
                                  <a:pt x="219" y="384"/>
                                </a:lnTo>
                                <a:lnTo>
                                  <a:pt x="217" y="386"/>
                                </a:lnTo>
                                <a:lnTo>
                                  <a:pt x="215" y="386"/>
                                </a:lnTo>
                                <a:lnTo>
                                  <a:pt x="215" y="388"/>
                                </a:lnTo>
                                <a:lnTo>
                                  <a:pt x="213" y="390"/>
                                </a:lnTo>
                                <a:lnTo>
                                  <a:pt x="212" y="390"/>
                                </a:lnTo>
                                <a:lnTo>
                                  <a:pt x="212" y="392"/>
                                </a:lnTo>
                                <a:lnTo>
                                  <a:pt x="213" y="392"/>
                                </a:lnTo>
                                <a:lnTo>
                                  <a:pt x="228" y="408"/>
                                </a:lnTo>
                                <a:lnTo>
                                  <a:pt x="219" y="416"/>
                                </a:lnTo>
                                <a:lnTo>
                                  <a:pt x="219" y="418"/>
                                </a:lnTo>
                                <a:lnTo>
                                  <a:pt x="218" y="418"/>
                                </a:lnTo>
                                <a:lnTo>
                                  <a:pt x="219" y="420"/>
                                </a:lnTo>
                                <a:lnTo>
                                  <a:pt x="220" y="422"/>
                                </a:lnTo>
                                <a:lnTo>
                                  <a:pt x="223" y="426"/>
                                </a:lnTo>
                                <a:lnTo>
                                  <a:pt x="229" y="426"/>
                                </a:lnTo>
                                <a:lnTo>
                                  <a:pt x="237" y="418"/>
                                </a:lnTo>
                                <a:lnTo>
                                  <a:pt x="277" y="458"/>
                                </a:lnTo>
                                <a:lnTo>
                                  <a:pt x="284" y="462"/>
                                </a:lnTo>
                                <a:lnTo>
                                  <a:pt x="287" y="464"/>
                                </a:lnTo>
                                <a:lnTo>
                                  <a:pt x="290" y="464"/>
                                </a:lnTo>
                                <a:lnTo>
                                  <a:pt x="297" y="466"/>
                                </a:lnTo>
                                <a:lnTo>
                                  <a:pt x="300" y="464"/>
                                </a:lnTo>
                                <a:lnTo>
                                  <a:pt x="306" y="462"/>
                                </a:lnTo>
                                <a:lnTo>
                                  <a:pt x="309" y="460"/>
                                </a:lnTo>
                                <a:lnTo>
                                  <a:pt x="313" y="456"/>
                                </a:lnTo>
                                <a:lnTo>
                                  <a:pt x="314" y="456"/>
                                </a:lnTo>
                                <a:lnTo>
                                  <a:pt x="315" y="454"/>
                                </a:lnTo>
                                <a:lnTo>
                                  <a:pt x="315" y="452"/>
                                </a:lnTo>
                                <a:lnTo>
                                  <a:pt x="316" y="452"/>
                                </a:lnTo>
                                <a:lnTo>
                                  <a:pt x="317" y="450"/>
                                </a:lnTo>
                                <a:lnTo>
                                  <a:pt x="318" y="450"/>
                                </a:lnTo>
                                <a:lnTo>
                                  <a:pt x="319" y="448"/>
                                </a:lnTo>
                                <a:lnTo>
                                  <a:pt x="320" y="446"/>
                                </a:lnTo>
                                <a:lnTo>
                                  <a:pt x="320" y="442"/>
                                </a:lnTo>
                                <a:close/>
                                <a:moveTo>
                                  <a:pt x="382" y="376"/>
                                </a:moveTo>
                                <a:lnTo>
                                  <a:pt x="381" y="376"/>
                                </a:lnTo>
                                <a:lnTo>
                                  <a:pt x="381" y="374"/>
                                </a:lnTo>
                                <a:lnTo>
                                  <a:pt x="380" y="374"/>
                                </a:lnTo>
                                <a:lnTo>
                                  <a:pt x="379" y="372"/>
                                </a:lnTo>
                                <a:lnTo>
                                  <a:pt x="378" y="370"/>
                                </a:lnTo>
                                <a:lnTo>
                                  <a:pt x="376" y="370"/>
                                </a:lnTo>
                                <a:lnTo>
                                  <a:pt x="375" y="368"/>
                                </a:lnTo>
                                <a:lnTo>
                                  <a:pt x="372" y="368"/>
                                </a:lnTo>
                                <a:lnTo>
                                  <a:pt x="372" y="370"/>
                                </a:lnTo>
                                <a:lnTo>
                                  <a:pt x="371" y="370"/>
                                </a:lnTo>
                                <a:lnTo>
                                  <a:pt x="370" y="374"/>
                                </a:lnTo>
                                <a:lnTo>
                                  <a:pt x="369" y="376"/>
                                </a:lnTo>
                                <a:lnTo>
                                  <a:pt x="368" y="378"/>
                                </a:lnTo>
                                <a:lnTo>
                                  <a:pt x="367" y="380"/>
                                </a:lnTo>
                                <a:lnTo>
                                  <a:pt x="365" y="382"/>
                                </a:lnTo>
                                <a:lnTo>
                                  <a:pt x="364" y="386"/>
                                </a:lnTo>
                                <a:lnTo>
                                  <a:pt x="362" y="388"/>
                                </a:lnTo>
                                <a:lnTo>
                                  <a:pt x="359" y="392"/>
                                </a:lnTo>
                                <a:lnTo>
                                  <a:pt x="353" y="398"/>
                                </a:lnTo>
                                <a:lnTo>
                                  <a:pt x="345" y="402"/>
                                </a:lnTo>
                                <a:lnTo>
                                  <a:pt x="342" y="404"/>
                                </a:lnTo>
                                <a:lnTo>
                                  <a:pt x="331" y="404"/>
                                </a:lnTo>
                                <a:lnTo>
                                  <a:pt x="324" y="400"/>
                                </a:lnTo>
                                <a:lnTo>
                                  <a:pt x="320" y="398"/>
                                </a:lnTo>
                                <a:lnTo>
                                  <a:pt x="317" y="396"/>
                                </a:lnTo>
                                <a:lnTo>
                                  <a:pt x="314" y="392"/>
                                </a:lnTo>
                                <a:lnTo>
                                  <a:pt x="322" y="384"/>
                                </a:lnTo>
                                <a:lnTo>
                                  <a:pt x="356" y="350"/>
                                </a:lnTo>
                                <a:lnTo>
                                  <a:pt x="356" y="348"/>
                                </a:lnTo>
                                <a:lnTo>
                                  <a:pt x="356" y="346"/>
                                </a:lnTo>
                                <a:lnTo>
                                  <a:pt x="356" y="344"/>
                                </a:lnTo>
                                <a:lnTo>
                                  <a:pt x="354" y="342"/>
                                </a:lnTo>
                                <a:lnTo>
                                  <a:pt x="352" y="340"/>
                                </a:lnTo>
                                <a:lnTo>
                                  <a:pt x="348" y="336"/>
                                </a:lnTo>
                                <a:lnTo>
                                  <a:pt x="343" y="332"/>
                                </a:lnTo>
                                <a:lnTo>
                                  <a:pt x="339" y="330"/>
                                </a:lnTo>
                                <a:lnTo>
                                  <a:pt x="339" y="350"/>
                                </a:lnTo>
                                <a:lnTo>
                                  <a:pt x="305" y="384"/>
                                </a:lnTo>
                                <a:lnTo>
                                  <a:pt x="303" y="382"/>
                                </a:lnTo>
                                <a:lnTo>
                                  <a:pt x="301" y="378"/>
                                </a:lnTo>
                                <a:lnTo>
                                  <a:pt x="299" y="376"/>
                                </a:lnTo>
                                <a:lnTo>
                                  <a:pt x="298" y="372"/>
                                </a:lnTo>
                                <a:lnTo>
                                  <a:pt x="297" y="368"/>
                                </a:lnTo>
                                <a:lnTo>
                                  <a:pt x="296" y="362"/>
                                </a:lnTo>
                                <a:lnTo>
                                  <a:pt x="297" y="360"/>
                                </a:lnTo>
                                <a:lnTo>
                                  <a:pt x="298" y="356"/>
                                </a:lnTo>
                                <a:lnTo>
                                  <a:pt x="301" y="350"/>
                                </a:lnTo>
                                <a:lnTo>
                                  <a:pt x="304" y="348"/>
                                </a:lnTo>
                                <a:lnTo>
                                  <a:pt x="309" y="342"/>
                                </a:lnTo>
                                <a:lnTo>
                                  <a:pt x="315" y="340"/>
                                </a:lnTo>
                                <a:lnTo>
                                  <a:pt x="327" y="340"/>
                                </a:lnTo>
                                <a:lnTo>
                                  <a:pt x="333" y="344"/>
                                </a:lnTo>
                                <a:lnTo>
                                  <a:pt x="339" y="350"/>
                                </a:lnTo>
                                <a:lnTo>
                                  <a:pt x="339" y="330"/>
                                </a:lnTo>
                                <a:lnTo>
                                  <a:pt x="330" y="326"/>
                                </a:lnTo>
                                <a:lnTo>
                                  <a:pt x="315" y="326"/>
                                </a:lnTo>
                                <a:lnTo>
                                  <a:pt x="305" y="330"/>
                                </a:lnTo>
                                <a:lnTo>
                                  <a:pt x="300" y="332"/>
                                </a:lnTo>
                                <a:lnTo>
                                  <a:pt x="295" y="338"/>
                                </a:lnTo>
                                <a:lnTo>
                                  <a:pt x="291" y="342"/>
                                </a:lnTo>
                                <a:lnTo>
                                  <a:pt x="287" y="348"/>
                                </a:lnTo>
                                <a:lnTo>
                                  <a:pt x="285" y="352"/>
                                </a:lnTo>
                                <a:lnTo>
                                  <a:pt x="283" y="358"/>
                                </a:lnTo>
                                <a:lnTo>
                                  <a:pt x="282" y="364"/>
                                </a:lnTo>
                                <a:lnTo>
                                  <a:pt x="283" y="374"/>
                                </a:lnTo>
                                <a:lnTo>
                                  <a:pt x="285" y="380"/>
                                </a:lnTo>
                                <a:lnTo>
                                  <a:pt x="290" y="392"/>
                                </a:lnTo>
                                <a:lnTo>
                                  <a:pt x="295" y="396"/>
                                </a:lnTo>
                                <a:lnTo>
                                  <a:pt x="300" y="402"/>
                                </a:lnTo>
                                <a:lnTo>
                                  <a:pt x="305" y="408"/>
                                </a:lnTo>
                                <a:lnTo>
                                  <a:pt x="311" y="412"/>
                                </a:lnTo>
                                <a:lnTo>
                                  <a:pt x="317" y="414"/>
                                </a:lnTo>
                                <a:lnTo>
                                  <a:pt x="322" y="418"/>
                                </a:lnTo>
                                <a:lnTo>
                                  <a:pt x="328" y="418"/>
                                </a:lnTo>
                                <a:lnTo>
                                  <a:pt x="338" y="420"/>
                                </a:lnTo>
                                <a:lnTo>
                                  <a:pt x="344" y="418"/>
                                </a:lnTo>
                                <a:lnTo>
                                  <a:pt x="354" y="414"/>
                                </a:lnTo>
                                <a:lnTo>
                                  <a:pt x="359" y="410"/>
                                </a:lnTo>
                                <a:lnTo>
                                  <a:pt x="365" y="404"/>
                                </a:lnTo>
                                <a:lnTo>
                                  <a:pt x="367" y="402"/>
                                </a:lnTo>
                                <a:lnTo>
                                  <a:pt x="370" y="398"/>
                                </a:lnTo>
                                <a:lnTo>
                                  <a:pt x="374" y="392"/>
                                </a:lnTo>
                                <a:lnTo>
                                  <a:pt x="378" y="388"/>
                                </a:lnTo>
                                <a:lnTo>
                                  <a:pt x="379" y="384"/>
                                </a:lnTo>
                                <a:lnTo>
                                  <a:pt x="380" y="382"/>
                                </a:lnTo>
                                <a:lnTo>
                                  <a:pt x="381" y="380"/>
                                </a:lnTo>
                                <a:lnTo>
                                  <a:pt x="382" y="376"/>
                                </a:lnTo>
                                <a:close/>
                                <a:moveTo>
                                  <a:pt x="498" y="266"/>
                                </a:moveTo>
                                <a:lnTo>
                                  <a:pt x="498" y="266"/>
                                </a:lnTo>
                                <a:lnTo>
                                  <a:pt x="461" y="228"/>
                                </a:lnTo>
                                <a:lnTo>
                                  <a:pt x="455" y="222"/>
                                </a:lnTo>
                                <a:lnTo>
                                  <a:pt x="451" y="220"/>
                                </a:lnTo>
                                <a:lnTo>
                                  <a:pt x="444" y="214"/>
                                </a:lnTo>
                                <a:lnTo>
                                  <a:pt x="440" y="214"/>
                                </a:lnTo>
                                <a:lnTo>
                                  <a:pt x="436" y="212"/>
                                </a:lnTo>
                                <a:lnTo>
                                  <a:pt x="428" y="212"/>
                                </a:lnTo>
                                <a:lnTo>
                                  <a:pt x="424" y="214"/>
                                </a:lnTo>
                                <a:lnTo>
                                  <a:pt x="420" y="214"/>
                                </a:lnTo>
                                <a:lnTo>
                                  <a:pt x="415" y="218"/>
                                </a:lnTo>
                                <a:lnTo>
                                  <a:pt x="412" y="222"/>
                                </a:lnTo>
                                <a:lnTo>
                                  <a:pt x="410" y="224"/>
                                </a:lnTo>
                                <a:lnTo>
                                  <a:pt x="408" y="226"/>
                                </a:lnTo>
                                <a:lnTo>
                                  <a:pt x="406" y="230"/>
                                </a:lnTo>
                                <a:lnTo>
                                  <a:pt x="405" y="232"/>
                                </a:lnTo>
                                <a:lnTo>
                                  <a:pt x="404" y="234"/>
                                </a:lnTo>
                                <a:lnTo>
                                  <a:pt x="404" y="236"/>
                                </a:lnTo>
                                <a:lnTo>
                                  <a:pt x="403" y="240"/>
                                </a:lnTo>
                                <a:lnTo>
                                  <a:pt x="403" y="244"/>
                                </a:lnTo>
                                <a:lnTo>
                                  <a:pt x="403" y="254"/>
                                </a:lnTo>
                                <a:lnTo>
                                  <a:pt x="397" y="254"/>
                                </a:lnTo>
                                <a:lnTo>
                                  <a:pt x="392" y="252"/>
                                </a:lnTo>
                                <a:lnTo>
                                  <a:pt x="387" y="252"/>
                                </a:lnTo>
                                <a:lnTo>
                                  <a:pt x="384" y="254"/>
                                </a:lnTo>
                                <a:lnTo>
                                  <a:pt x="382" y="254"/>
                                </a:lnTo>
                                <a:lnTo>
                                  <a:pt x="379" y="256"/>
                                </a:lnTo>
                                <a:lnTo>
                                  <a:pt x="371" y="262"/>
                                </a:lnTo>
                                <a:lnTo>
                                  <a:pt x="368" y="266"/>
                                </a:lnTo>
                                <a:lnTo>
                                  <a:pt x="366" y="270"/>
                                </a:lnTo>
                                <a:lnTo>
                                  <a:pt x="364" y="274"/>
                                </a:lnTo>
                                <a:lnTo>
                                  <a:pt x="363" y="280"/>
                                </a:lnTo>
                                <a:lnTo>
                                  <a:pt x="362" y="284"/>
                                </a:lnTo>
                                <a:lnTo>
                                  <a:pt x="362" y="290"/>
                                </a:lnTo>
                                <a:lnTo>
                                  <a:pt x="362" y="294"/>
                                </a:lnTo>
                                <a:lnTo>
                                  <a:pt x="354" y="284"/>
                                </a:lnTo>
                                <a:lnTo>
                                  <a:pt x="350" y="284"/>
                                </a:lnTo>
                                <a:lnTo>
                                  <a:pt x="350" y="286"/>
                                </a:lnTo>
                                <a:lnTo>
                                  <a:pt x="348" y="286"/>
                                </a:lnTo>
                                <a:lnTo>
                                  <a:pt x="346" y="288"/>
                                </a:lnTo>
                                <a:lnTo>
                                  <a:pt x="345" y="290"/>
                                </a:lnTo>
                                <a:lnTo>
                                  <a:pt x="344" y="292"/>
                                </a:lnTo>
                                <a:lnTo>
                                  <a:pt x="343" y="294"/>
                                </a:lnTo>
                                <a:lnTo>
                                  <a:pt x="344" y="294"/>
                                </a:lnTo>
                                <a:lnTo>
                                  <a:pt x="344" y="296"/>
                                </a:lnTo>
                                <a:lnTo>
                                  <a:pt x="407" y="358"/>
                                </a:lnTo>
                                <a:lnTo>
                                  <a:pt x="409" y="358"/>
                                </a:lnTo>
                                <a:lnTo>
                                  <a:pt x="410" y="356"/>
                                </a:lnTo>
                                <a:lnTo>
                                  <a:pt x="412" y="356"/>
                                </a:lnTo>
                                <a:lnTo>
                                  <a:pt x="413" y="354"/>
                                </a:lnTo>
                                <a:lnTo>
                                  <a:pt x="416" y="352"/>
                                </a:lnTo>
                                <a:lnTo>
                                  <a:pt x="417" y="350"/>
                                </a:lnTo>
                                <a:lnTo>
                                  <a:pt x="418" y="348"/>
                                </a:lnTo>
                                <a:lnTo>
                                  <a:pt x="418" y="346"/>
                                </a:lnTo>
                                <a:lnTo>
                                  <a:pt x="374" y="302"/>
                                </a:lnTo>
                                <a:lnTo>
                                  <a:pt x="373" y="296"/>
                                </a:lnTo>
                                <a:lnTo>
                                  <a:pt x="373" y="290"/>
                                </a:lnTo>
                                <a:lnTo>
                                  <a:pt x="374" y="280"/>
                                </a:lnTo>
                                <a:lnTo>
                                  <a:pt x="376" y="276"/>
                                </a:lnTo>
                                <a:lnTo>
                                  <a:pt x="379" y="274"/>
                                </a:lnTo>
                                <a:lnTo>
                                  <a:pt x="381" y="272"/>
                                </a:lnTo>
                                <a:lnTo>
                                  <a:pt x="383" y="270"/>
                                </a:lnTo>
                                <a:lnTo>
                                  <a:pt x="388" y="270"/>
                                </a:lnTo>
                                <a:lnTo>
                                  <a:pt x="390" y="268"/>
                                </a:lnTo>
                                <a:lnTo>
                                  <a:pt x="395" y="270"/>
                                </a:lnTo>
                                <a:lnTo>
                                  <a:pt x="398" y="272"/>
                                </a:lnTo>
                                <a:lnTo>
                                  <a:pt x="401" y="272"/>
                                </a:lnTo>
                                <a:lnTo>
                                  <a:pt x="403" y="274"/>
                                </a:lnTo>
                                <a:lnTo>
                                  <a:pt x="406" y="276"/>
                                </a:lnTo>
                                <a:lnTo>
                                  <a:pt x="447" y="318"/>
                                </a:lnTo>
                                <a:lnTo>
                                  <a:pt x="450" y="318"/>
                                </a:lnTo>
                                <a:lnTo>
                                  <a:pt x="450" y="316"/>
                                </a:lnTo>
                                <a:lnTo>
                                  <a:pt x="452" y="316"/>
                                </a:lnTo>
                                <a:lnTo>
                                  <a:pt x="456" y="312"/>
                                </a:lnTo>
                                <a:lnTo>
                                  <a:pt x="457" y="310"/>
                                </a:lnTo>
                                <a:lnTo>
                                  <a:pt x="458" y="308"/>
                                </a:lnTo>
                                <a:lnTo>
                                  <a:pt x="458" y="306"/>
                                </a:lnTo>
                                <a:lnTo>
                                  <a:pt x="420" y="268"/>
                                </a:lnTo>
                                <a:lnTo>
                                  <a:pt x="414" y="262"/>
                                </a:lnTo>
                                <a:lnTo>
                                  <a:pt x="414" y="256"/>
                                </a:lnTo>
                                <a:lnTo>
                                  <a:pt x="413" y="250"/>
                                </a:lnTo>
                                <a:lnTo>
                                  <a:pt x="414" y="244"/>
                                </a:lnTo>
                                <a:lnTo>
                                  <a:pt x="415" y="240"/>
                                </a:lnTo>
                                <a:lnTo>
                                  <a:pt x="416" y="236"/>
                                </a:lnTo>
                                <a:lnTo>
                                  <a:pt x="421" y="232"/>
                                </a:lnTo>
                                <a:lnTo>
                                  <a:pt x="423" y="230"/>
                                </a:lnTo>
                                <a:lnTo>
                                  <a:pt x="428" y="228"/>
                                </a:lnTo>
                                <a:lnTo>
                                  <a:pt x="431" y="228"/>
                                </a:lnTo>
                                <a:lnTo>
                                  <a:pt x="433" y="230"/>
                                </a:lnTo>
                                <a:lnTo>
                                  <a:pt x="438" y="230"/>
                                </a:lnTo>
                                <a:lnTo>
                                  <a:pt x="443" y="234"/>
                                </a:lnTo>
                                <a:lnTo>
                                  <a:pt x="446" y="236"/>
                                </a:lnTo>
                                <a:lnTo>
                                  <a:pt x="487" y="278"/>
                                </a:lnTo>
                                <a:lnTo>
                                  <a:pt x="488" y="278"/>
                                </a:lnTo>
                                <a:lnTo>
                                  <a:pt x="490" y="276"/>
                                </a:lnTo>
                                <a:lnTo>
                                  <a:pt x="492" y="276"/>
                                </a:lnTo>
                                <a:lnTo>
                                  <a:pt x="495" y="272"/>
                                </a:lnTo>
                                <a:lnTo>
                                  <a:pt x="497" y="270"/>
                                </a:lnTo>
                                <a:lnTo>
                                  <a:pt x="498" y="270"/>
                                </a:lnTo>
                                <a:lnTo>
                                  <a:pt x="498" y="268"/>
                                </a:lnTo>
                                <a:lnTo>
                                  <a:pt x="498" y="266"/>
                                </a:lnTo>
                                <a:close/>
                                <a:moveTo>
                                  <a:pt x="564" y="192"/>
                                </a:moveTo>
                                <a:lnTo>
                                  <a:pt x="563" y="182"/>
                                </a:lnTo>
                                <a:lnTo>
                                  <a:pt x="561" y="176"/>
                                </a:lnTo>
                                <a:lnTo>
                                  <a:pt x="558" y="170"/>
                                </a:lnTo>
                                <a:lnTo>
                                  <a:pt x="554" y="166"/>
                                </a:lnTo>
                                <a:lnTo>
                                  <a:pt x="550" y="160"/>
                                </a:lnTo>
                                <a:lnTo>
                                  <a:pt x="548" y="157"/>
                                </a:lnTo>
                                <a:lnTo>
                                  <a:pt x="548" y="192"/>
                                </a:lnTo>
                                <a:lnTo>
                                  <a:pt x="548" y="194"/>
                                </a:lnTo>
                                <a:lnTo>
                                  <a:pt x="547" y="202"/>
                                </a:lnTo>
                                <a:lnTo>
                                  <a:pt x="545" y="204"/>
                                </a:lnTo>
                                <a:lnTo>
                                  <a:pt x="539" y="210"/>
                                </a:lnTo>
                                <a:lnTo>
                                  <a:pt x="535" y="212"/>
                                </a:lnTo>
                                <a:lnTo>
                                  <a:pt x="525" y="214"/>
                                </a:lnTo>
                                <a:lnTo>
                                  <a:pt x="513" y="214"/>
                                </a:lnTo>
                                <a:lnTo>
                                  <a:pt x="488" y="188"/>
                                </a:lnTo>
                                <a:lnTo>
                                  <a:pt x="487" y="184"/>
                                </a:lnTo>
                                <a:lnTo>
                                  <a:pt x="487" y="178"/>
                                </a:lnTo>
                                <a:lnTo>
                                  <a:pt x="488" y="172"/>
                                </a:lnTo>
                                <a:lnTo>
                                  <a:pt x="488" y="170"/>
                                </a:lnTo>
                                <a:lnTo>
                                  <a:pt x="489" y="168"/>
                                </a:lnTo>
                                <a:lnTo>
                                  <a:pt x="489" y="166"/>
                                </a:lnTo>
                                <a:lnTo>
                                  <a:pt x="491" y="162"/>
                                </a:lnTo>
                                <a:lnTo>
                                  <a:pt x="493" y="160"/>
                                </a:lnTo>
                                <a:lnTo>
                                  <a:pt x="494" y="158"/>
                                </a:lnTo>
                                <a:lnTo>
                                  <a:pt x="500" y="154"/>
                                </a:lnTo>
                                <a:lnTo>
                                  <a:pt x="507" y="152"/>
                                </a:lnTo>
                                <a:lnTo>
                                  <a:pt x="510" y="152"/>
                                </a:lnTo>
                                <a:lnTo>
                                  <a:pt x="514" y="154"/>
                                </a:lnTo>
                                <a:lnTo>
                                  <a:pt x="517" y="154"/>
                                </a:lnTo>
                                <a:lnTo>
                                  <a:pt x="521" y="156"/>
                                </a:lnTo>
                                <a:lnTo>
                                  <a:pt x="524" y="160"/>
                                </a:lnTo>
                                <a:lnTo>
                                  <a:pt x="531" y="164"/>
                                </a:lnTo>
                                <a:lnTo>
                                  <a:pt x="534" y="168"/>
                                </a:lnTo>
                                <a:lnTo>
                                  <a:pt x="537" y="170"/>
                                </a:lnTo>
                                <a:lnTo>
                                  <a:pt x="540" y="174"/>
                                </a:lnTo>
                                <a:lnTo>
                                  <a:pt x="542" y="178"/>
                                </a:lnTo>
                                <a:lnTo>
                                  <a:pt x="544" y="180"/>
                                </a:lnTo>
                                <a:lnTo>
                                  <a:pt x="546" y="184"/>
                                </a:lnTo>
                                <a:lnTo>
                                  <a:pt x="548" y="192"/>
                                </a:lnTo>
                                <a:lnTo>
                                  <a:pt x="548" y="157"/>
                                </a:lnTo>
                                <a:lnTo>
                                  <a:pt x="545" y="154"/>
                                </a:lnTo>
                                <a:lnTo>
                                  <a:pt x="543" y="152"/>
                                </a:lnTo>
                                <a:lnTo>
                                  <a:pt x="540" y="150"/>
                                </a:lnTo>
                                <a:lnTo>
                                  <a:pt x="536" y="146"/>
                                </a:lnTo>
                                <a:lnTo>
                                  <a:pt x="531" y="144"/>
                                </a:lnTo>
                                <a:lnTo>
                                  <a:pt x="526" y="140"/>
                                </a:lnTo>
                                <a:lnTo>
                                  <a:pt x="521" y="138"/>
                                </a:lnTo>
                                <a:lnTo>
                                  <a:pt x="511" y="136"/>
                                </a:lnTo>
                                <a:lnTo>
                                  <a:pt x="506" y="136"/>
                                </a:lnTo>
                                <a:lnTo>
                                  <a:pt x="496" y="140"/>
                                </a:lnTo>
                                <a:lnTo>
                                  <a:pt x="491" y="142"/>
                                </a:lnTo>
                                <a:lnTo>
                                  <a:pt x="487" y="146"/>
                                </a:lnTo>
                                <a:lnTo>
                                  <a:pt x="485" y="148"/>
                                </a:lnTo>
                                <a:lnTo>
                                  <a:pt x="483" y="150"/>
                                </a:lnTo>
                                <a:lnTo>
                                  <a:pt x="482" y="152"/>
                                </a:lnTo>
                                <a:lnTo>
                                  <a:pt x="481" y="154"/>
                                </a:lnTo>
                                <a:lnTo>
                                  <a:pt x="479" y="158"/>
                                </a:lnTo>
                                <a:lnTo>
                                  <a:pt x="478" y="162"/>
                                </a:lnTo>
                                <a:lnTo>
                                  <a:pt x="477" y="164"/>
                                </a:lnTo>
                                <a:lnTo>
                                  <a:pt x="476" y="170"/>
                                </a:lnTo>
                                <a:lnTo>
                                  <a:pt x="476" y="178"/>
                                </a:lnTo>
                                <a:lnTo>
                                  <a:pt x="439" y="140"/>
                                </a:lnTo>
                                <a:lnTo>
                                  <a:pt x="434" y="140"/>
                                </a:lnTo>
                                <a:lnTo>
                                  <a:pt x="433" y="142"/>
                                </a:lnTo>
                                <a:lnTo>
                                  <a:pt x="432" y="142"/>
                                </a:lnTo>
                                <a:lnTo>
                                  <a:pt x="431" y="144"/>
                                </a:lnTo>
                                <a:lnTo>
                                  <a:pt x="430" y="144"/>
                                </a:lnTo>
                                <a:lnTo>
                                  <a:pt x="429" y="146"/>
                                </a:lnTo>
                                <a:lnTo>
                                  <a:pt x="427" y="148"/>
                                </a:lnTo>
                                <a:lnTo>
                                  <a:pt x="427" y="150"/>
                                </a:lnTo>
                                <a:lnTo>
                                  <a:pt x="427" y="152"/>
                                </a:lnTo>
                                <a:lnTo>
                                  <a:pt x="520" y="244"/>
                                </a:lnTo>
                                <a:lnTo>
                                  <a:pt x="524" y="244"/>
                                </a:lnTo>
                                <a:lnTo>
                                  <a:pt x="524" y="242"/>
                                </a:lnTo>
                                <a:lnTo>
                                  <a:pt x="525" y="242"/>
                                </a:lnTo>
                                <a:lnTo>
                                  <a:pt x="528" y="240"/>
                                </a:lnTo>
                                <a:lnTo>
                                  <a:pt x="528" y="238"/>
                                </a:lnTo>
                                <a:lnTo>
                                  <a:pt x="529" y="238"/>
                                </a:lnTo>
                                <a:lnTo>
                                  <a:pt x="530" y="236"/>
                                </a:lnTo>
                                <a:lnTo>
                                  <a:pt x="530" y="234"/>
                                </a:lnTo>
                                <a:lnTo>
                                  <a:pt x="522" y="226"/>
                                </a:lnTo>
                                <a:lnTo>
                                  <a:pt x="535" y="226"/>
                                </a:lnTo>
                                <a:lnTo>
                                  <a:pt x="538" y="224"/>
                                </a:lnTo>
                                <a:lnTo>
                                  <a:pt x="543" y="224"/>
                                </a:lnTo>
                                <a:lnTo>
                                  <a:pt x="547" y="220"/>
                                </a:lnTo>
                                <a:lnTo>
                                  <a:pt x="549" y="220"/>
                                </a:lnTo>
                                <a:lnTo>
                                  <a:pt x="551" y="218"/>
                                </a:lnTo>
                                <a:lnTo>
                                  <a:pt x="555" y="214"/>
                                </a:lnTo>
                                <a:lnTo>
                                  <a:pt x="557" y="212"/>
                                </a:lnTo>
                                <a:lnTo>
                                  <a:pt x="560" y="208"/>
                                </a:lnTo>
                                <a:lnTo>
                                  <a:pt x="562" y="202"/>
                                </a:lnTo>
                                <a:lnTo>
                                  <a:pt x="564" y="198"/>
                                </a:lnTo>
                                <a:lnTo>
                                  <a:pt x="564" y="192"/>
                                </a:lnTo>
                                <a:close/>
                                <a:moveTo>
                                  <a:pt x="640" y="118"/>
                                </a:moveTo>
                                <a:lnTo>
                                  <a:pt x="639" y="118"/>
                                </a:lnTo>
                                <a:lnTo>
                                  <a:pt x="639" y="116"/>
                                </a:lnTo>
                                <a:lnTo>
                                  <a:pt x="638" y="116"/>
                                </a:lnTo>
                                <a:lnTo>
                                  <a:pt x="637" y="114"/>
                                </a:lnTo>
                                <a:lnTo>
                                  <a:pt x="636" y="112"/>
                                </a:lnTo>
                                <a:lnTo>
                                  <a:pt x="634" y="112"/>
                                </a:lnTo>
                                <a:lnTo>
                                  <a:pt x="633" y="110"/>
                                </a:lnTo>
                                <a:lnTo>
                                  <a:pt x="630" y="110"/>
                                </a:lnTo>
                                <a:lnTo>
                                  <a:pt x="630" y="112"/>
                                </a:lnTo>
                                <a:lnTo>
                                  <a:pt x="629" y="112"/>
                                </a:lnTo>
                                <a:lnTo>
                                  <a:pt x="628" y="116"/>
                                </a:lnTo>
                                <a:lnTo>
                                  <a:pt x="627" y="118"/>
                                </a:lnTo>
                                <a:lnTo>
                                  <a:pt x="626" y="120"/>
                                </a:lnTo>
                                <a:lnTo>
                                  <a:pt x="625" y="122"/>
                                </a:lnTo>
                                <a:lnTo>
                                  <a:pt x="623" y="124"/>
                                </a:lnTo>
                                <a:lnTo>
                                  <a:pt x="617" y="134"/>
                                </a:lnTo>
                                <a:lnTo>
                                  <a:pt x="614" y="136"/>
                                </a:lnTo>
                                <a:lnTo>
                                  <a:pt x="611" y="140"/>
                                </a:lnTo>
                                <a:lnTo>
                                  <a:pt x="607" y="142"/>
                                </a:lnTo>
                                <a:lnTo>
                                  <a:pt x="600" y="146"/>
                                </a:lnTo>
                                <a:lnTo>
                                  <a:pt x="589" y="146"/>
                                </a:lnTo>
                                <a:lnTo>
                                  <a:pt x="585" y="144"/>
                                </a:lnTo>
                                <a:lnTo>
                                  <a:pt x="582" y="142"/>
                                </a:lnTo>
                                <a:lnTo>
                                  <a:pt x="575" y="138"/>
                                </a:lnTo>
                                <a:lnTo>
                                  <a:pt x="572" y="134"/>
                                </a:lnTo>
                                <a:lnTo>
                                  <a:pt x="580" y="126"/>
                                </a:lnTo>
                                <a:lnTo>
                                  <a:pt x="612" y="94"/>
                                </a:lnTo>
                                <a:lnTo>
                                  <a:pt x="613" y="92"/>
                                </a:lnTo>
                                <a:lnTo>
                                  <a:pt x="614" y="90"/>
                                </a:lnTo>
                                <a:lnTo>
                                  <a:pt x="614" y="88"/>
                                </a:lnTo>
                                <a:lnTo>
                                  <a:pt x="614" y="86"/>
                                </a:lnTo>
                                <a:lnTo>
                                  <a:pt x="612" y="84"/>
                                </a:lnTo>
                                <a:lnTo>
                                  <a:pt x="610" y="82"/>
                                </a:lnTo>
                                <a:lnTo>
                                  <a:pt x="606" y="78"/>
                                </a:lnTo>
                                <a:lnTo>
                                  <a:pt x="601" y="74"/>
                                </a:lnTo>
                                <a:lnTo>
                                  <a:pt x="597" y="72"/>
                                </a:lnTo>
                                <a:lnTo>
                                  <a:pt x="597" y="92"/>
                                </a:lnTo>
                                <a:lnTo>
                                  <a:pt x="563" y="126"/>
                                </a:lnTo>
                                <a:lnTo>
                                  <a:pt x="561" y="124"/>
                                </a:lnTo>
                                <a:lnTo>
                                  <a:pt x="559" y="120"/>
                                </a:lnTo>
                                <a:lnTo>
                                  <a:pt x="557" y="118"/>
                                </a:lnTo>
                                <a:lnTo>
                                  <a:pt x="556" y="114"/>
                                </a:lnTo>
                                <a:lnTo>
                                  <a:pt x="555" y="110"/>
                                </a:lnTo>
                                <a:lnTo>
                                  <a:pt x="554" y="104"/>
                                </a:lnTo>
                                <a:lnTo>
                                  <a:pt x="555" y="102"/>
                                </a:lnTo>
                                <a:lnTo>
                                  <a:pt x="556" y="98"/>
                                </a:lnTo>
                                <a:lnTo>
                                  <a:pt x="557" y="96"/>
                                </a:lnTo>
                                <a:lnTo>
                                  <a:pt x="559" y="92"/>
                                </a:lnTo>
                                <a:lnTo>
                                  <a:pt x="561" y="90"/>
                                </a:lnTo>
                                <a:lnTo>
                                  <a:pt x="567" y="84"/>
                                </a:lnTo>
                                <a:lnTo>
                                  <a:pt x="573" y="82"/>
                                </a:lnTo>
                                <a:lnTo>
                                  <a:pt x="585" y="82"/>
                                </a:lnTo>
                                <a:lnTo>
                                  <a:pt x="591" y="86"/>
                                </a:lnTo>
                                <a:lnTo>
                                  <a:pt x="597" y="92"/>
                                </a:lnTo>
                                <a:lnTo>
                                  <a:pt x="597" y="72"/>
                                </a:lnTo>
                                <a:lnTo>
                                  <a:pt x="588" y="68"/>
                                </a:lnTo>
                                <a:lnTo>
                                  <a:pt x="573" y="68"/>
                                </a:lnTo>
                                <a:lnTo>
                                  <a:pt x="558" y="74"/>
                                </a:lnTo>
                                <a:lnTo>
                                  <a:pt x="553" y="80"/>
                                </a:lnTo>
                                <a:lnTo>
                                  <a:pt x="549" y="84"/>
                                </a:lnTo>
                                <a:lnTo>
                                  <a:pt x="545" y="90"/>
                                </a:lnTo>
                                <a:lnTo>
                                  <a:pt x="543" y="94"/>
                                </a:lnTo>
                                <a:lnTo>
                                  <a:pt x="541" y="100"/>
                                </a:lnTo>
                                <a:lnTo>
                                  <a:pt x="541" y="104"/>
                                </a:lnTo>
                                <a:lnTo>
                                  <a:pt x="541" y="110"/>
                                </a:lnTo>
                                <a:lnTo>
                                  <a:pt x="541" y="116"/>
                                </a:lnTo>
                                <a:lnTo>
                                  <a:pt x="543" y="122"/>
                                </a:lnTo>
                                <a:lnTo>
                                  <a:pt x="546" y="128"/>
                                </a:lnTo>
                                <a:lnTo>
                                  <a:pt x="548" y="134"/>
                                </a:lnTo>
                                <a:lnTo>
                                  <a:pt x="552" y="138"/>
                                </a:lnTo>
                                <a:lnTo>
                                  <a:pt x="563" y="150"/>
                                </a:lnTo>
                                <a:lnTo>
                                  <a:pt x="569" y="154"/>
                                </a:lnTo>
                                <a:lnTo>
                                  <a:pt x="575" y="156"/>
                                </a:lnTo>
                                <a:lnTo>
                                  <a:pt x="580" y="160"/>
                                </a:lnTo>
                                <a:lnTo>
                                  <a:pt x="586" y="162"/>
                                </a:lnTo>
                                <a:lnTo>
                                  <a:pt x="596" y="162"/>
                                </a:lnTo>
                                <a:lnTo>
                                  <a:pt x="602" y="160"/>
                                </a:lnTo>
                                <a:lnTo>
                                  <a:pt x="612" y="156"/>
                                </a:lnTo>
                                <a:lnTo>
                                  <a:pt x="617" y="152"/>
                                </a:lnTo>
                                <a:lnTo>
                                  <a:pt x="623" y="146"/>
                                </a:lnTo>
                                <a:lnTo>
                                  <a:pt x="625" y="144"/>
                                </a:lnTo>
                                <a:lnTo>
                                  <a:pt x="628" y="140"/>
                                </a:lnTo>
                                <a:lnTo>
                                  <a:pt x="630" y="138"/>
                                </a:lnTo>
                                <a:lnTo>
                                  <a:pt x="632" y="134"/>
                                </a:lnTo>
                                <a:lnTo>
                                  <a:pt x="634" y="132"/>
                                </a:lnTo>
                                <a:lnTo>
                                  <a:pt x="635" y="130"/>
                                </a:lnTo>
                                <a:lnTo>
                                  <a:pt x="637" y="126"/>
                                </a:lnTo>
                                <a:lnTo>
                                  <a:pt x="638" y="124"/>
                                </a:lnTo>
                                <a:lnTo>
                                  <a:pt x="640" y="120"/>
                                </a:lnTo>
                                <a:lnTo>
                                  <a:pt x="640" y="118"/>
                                </a:lnTo>
                                <a:close/>
                                <a:moveTo>
                                  <a:pt x="658" y="590"/>
                                </a:moveTo>
                                <a:lnTo>
                                  <a:pt x="658" y="588"/>
                                </a:lnTo>
                                <a:lnTo>
                                  <a:pt x="657" y="586"/>
                                </a:lnTo>
                                <a:lnTo>
                                  <a:pt x="656" y="586"/>
                                </a:lnTo>
                                <a:lnTo>
                                  <a:pt x="573" y="504"/>
                                </a:lnTo>
                                <a:lnTo>
                                  <a:pt x="569" y="504"/>
                                </a:lnTo>
                                <a:lnTo>
                                  <a:pt x="568" y="506"/>
                                </a:lnTo>
                                <a:lnTo>
                                  <a:pt x="564" y="510"/>
                                </a:lnTo>
                                <a:lnTo>
                                  <a:pt x="563" y="510"/>
                                </a:lnTo>
                                <a:lnTo>
                                  <a:pt x="563" y="512"/>
                                </a:lnTo>
                                <a:lnTo>
                                  <a:pt x="562" y="512"/>
                                </a:lnTo>
                                <a:lnTo>
                                  <a:pt x="562" y="516"/>
                                </a:lnTo>
                                <a:lnTo>
                                  <a:pt x="610" y="564"/>
                                </a:lnTo>
                                <a:lnTo>
                                  <a:pt x="614" y="568"/>
                                </a:lnTo>
                                <a:lnTo>
                                  <a:pt x="618" y="572"/>
                                </a:lnTo>
                                <a:lnTo>
                                  <a:pt x="626" y="580"/>
                                </a:lnTo>
                                <a:lnTo>
                                  <a:pt x="630" y="582"/>
                                </a:lnTo>
                                <a:lnTo>
                                  <a:pt x="633" y="586"/>
                                </a:lnTo>
                                <a:lnTo>
                                  <a:pt x="630" y="586"/>
                                </a:lnTo>
                                <a:lnTo>
                                  <a:pt x="620" y="582"/>
                                </a:lnTo>
                                <a:lnTo>
                                  <a:pt x="617" y="580"/>
                                </a:lnTo>
                                <a:lnTo>
                                  <a:pt x="614" y="580"/>
                                </a:lnTo>
                                <a:lnTo>
                                  <a:pt x="610" y="578"/>
                                </a:lnTo>
                                <a:lnTo>
                                  <a:pt x="604" y="576"/>
                                </a:lnTo>
                                <a:lnTo>
                                  <a:pt x="600" y="576"/>
                                </a:lnTo>
                                <a:lnTo>
                                  <a:pt x="597" y="574"/>
                                </a:lnTo>
                                <a:lnTo>
                                  <a:pt x="593" y="574"/>
                                </a:lnTo>
                                <a:lnTo>
                                  <a:pt x="580" y="570"/>
                                </a:lnTo>
                                <a:lnTo>
                                  <a:pt x="533" y="556"/>
                                </a:lnTo>
                                <a:lnTo>
                                  <a:pt x="531" y="554"/>
                                </a:lnTo>
                                <a:lnTo>
                                  <a:pt x="520" y="554"/>
                                </a:lnTo>
                                <a:lnTo>
                                  <a:pt x="519" y="556"/>
                                </a:lnTo>
                                <a:lnTo>
                                  <a:pt x="517" y="556"/>
                                </a:lnTo>
                                <a:lnTo>
                                  <a:pt x="508" y="566"/>
                                </a:lnTo>
                                <a:lnTo>
                                  <a:pt x="507" y="568"/>
                                </a:lnTo>
                                <a:lnTo>
                                  <a:pt x="507" y="570"/>
                                </a:lnTo>
                                <a:lnTo>
                                  <a:pt x="508" y="572"/>
                                </a:lnTo>
                                <a:lnTo>
                                  <a:pt x="592" y="656"/>
                                </a:lnTo>
                                <a:lnTo>
                                  <a:pt x="597" y="656"/>
                                </a:lnTo>
                                <a:lnTo>
                                  <a:pt x="599" y="654"/>
                                </a:lnTo>
                                <a:lnTo>
                                  <a:pt x="602" y="650"/>
                                </a:lnTo>
                                <a:lnTo>
                                  <a:pt x="603" y="650"/>
                                </a:lnTo>
                                <a:lnTo>
                                  <a:pt x="603" y="648"/>
                                </a:lnTo>
                                <a:lnTo>
                                  <a:pt x="604" y="648"/>
                                </a:lnTo>
                                <a:lnTo>
                                  <a:pt x="604" y="644"/>
                                </a:lnTo>
                                <a:lnTo>
                                  <a:pt x="550" y="590"/>
                                </a:lnTo>
                                <a:lnTo>
                                  <a:pt x="540" y="580"/>
                                </a:lnTo>
                                <a:lnTo>
                                  <a:pt x="536" y="578"/>
                                </a:lnTo>
                                <a:lnTo>
                                  <a:pt x="529" y="570"/>
                                </a:lnTo>
                                <a:lnTo>
                                  <a:pt x="530" y="570"/>
                                </a:lnTo>
                                <a:lnTo>
                                  <a:pt x="538" y="574"/>
                                </a:lnTo>
                                <a:lnTo>
                                  <a:pt x="542" y="574"/>
                                </a:lnTo>
                                <a:lnTo>
                                  <a:pt x="550" y="578"/>
                                </a:lnTo>
                                <a:lnTo>
                                  <a:pt x="632" y="602"/>
                                </a:lnTo>
                                <a:lnTo>
                                  <a:pt x="635" y="604"/>
                                </a:lnTo>
                                <a:lnTo>
                                  <a:pt x="649" y="604"/>
                                </a:lnTo>
                                <a:lnTo>
                                  <a:pt x="650" y="602"/>
                                </a:lnTo>
                                <a:lnTo>
                                  <a:pt x="651" y="602"/>
                                </a:lnTo>
                                <a:lnTo>
                                  <a:pt x="657" y="596"/>
                                </a:lnTo>
                                <a:lnTo>
                                  <a:pt x="657" y="594"/>
                                </a:lnTo>
                                <a:lnTo>
                                  <a:pt x="658" y="592"/>
                                </a:lnTo>
                                <a:lnTo>
                                  <a:pt x="658" y="590"/>
                                </a:lnTo>
                                <a:close/>
                                <a:moveTo>
                                  <a:pt x="676" y="90"/>
                                </a:moveTo>
                                <a:lnTo>
                                  <a:pt x="676" y="88"/>
                                </a:lnTo>
                                <a:lnTo>
                                  <a:pt x="635" y="48"/>
                                </a:lnTo>
                                <a:lnTo>
                                  <a:pt x="634" y="42"/>
                                </a:lnTo>
                                <a:lnTo>
                                  <a:pt x="633" y="40"/>
                                </a:lnTo>
                                <a:lnTo>
                                  <a:pt x="632" y="34"/>
                                </a:lnTo>
                                <a:lnTo>
                                  <a:pt x="632" y="30"/>
                                </a:lnTo>
                                <a:lnTo>
                                  <a:pt x="632" y="26"/>
                                </a:lnTo>
                                <a:lnTo>
                                  <a:pt x="633" y="24"/>
                                </a:lnTo>
                                <a:lnTo>
                                  <a:pt x="634" y="20"/>
                                </a:lnTo>
                                <a:lnTo>
                                  <a:pt x="635" y="20"/>
                                </a:lnTo>
                                <a:lnTo>
                                  <a:pt x="637" y="18"/>
                                </a:lnTo>
                                <a:lnTo>
                                  <a:pt x="638" y="16"/>
                                </a:lnTo>
                                <a:lnTo>
                                  <a:pt x="641" y="14"/>
                                </a:lnTo>
                                <a:lnTo>
                                  <a:pt x="644" y="14"/>
                                </a:lnTo>
                                <a:lnTo>
                                  <a:pt x="645" y="12"/>
                                </a:lnTo>
                                <a:lnTo>
                                  <a:pt x="646" y="12"/>
                                </a:lnTo>
                                <a:lnTo>
                                  <a:pt x="646" y="10"/>
                                </a:lnTo>
                                <a:lnTo>
                                  <a:pt x="645" y="8"/>
                                </a:lnTo>
                                <a:lnTo>
                                  <a:pt x="644" y="8"/>
                                </a:lnTo>
                                <a:lnTo>
                                  <a:pt x="643" y="6"/>
                                </a:lnTo>
                                <a:lnTo>
                                  <a:pt x="642" y="6"/>
                                </a:lnTo>
                                <a:lnTo>
                                  <a:pt x="640" y="4"/>
                                </a:lnTo>
                                <a:lnTo>
                                  <a:pt x="640" y="2"/>
                                </a:lnTo>
                                <a:lnTo>
                                  <a:pt x="638" y="2"/>
                                </a:lnTo>
                                <a:lnTo>
                                  <a:pt x="637" y="0"/>
                                </a:lnTo>
                                <a:lnTo>
                                  <a:pt x="635" y="0"/>
                                </a:lnTo>
                                <a:lnTo>
                                  <a:pt x="633" y="2"/>
                                </a:lnTo>
                                <a:lnTo>
                                  <a:pt x="629" y="4"/>
                                </a:lnTo>
                                <a:lnTo>
                                  <a:pt x="628" y="6"/>
                                </a:lnTo>
                                <a:lnTo>
                                  <a:pt x="626" y="6"/>
                                </a:lnTo>
                                <a:lnTo>
                                  <a:pt x="624" y="10"/>
                                </a:lnTo>
                                <a:lnTo>
                                  <a:pt x="622" y="14"/>
                                </a:lnTo>
                                <a:lnTo>
                                  <a:pt x="621" y="16"/>
                                </a:lnTo>
                                <a:lnTo>
                                  <a:pt x="621" y="18"/>
                                </a:lnTo>
                                <a:lnTo>
                                  <a:pt x="620" y="20"/>
                                </a:lnTo>
                                <a:lnTo>
                                  <a:pt x="620" y="30"/>
                                </a:lnTo>
                                <a:lnTo>
                                  <a:pt x="620" y="32"/>
                                </a:lnTo>
                                <a:lnTo>
                                  <a:pt x="621" y="36"/>
                                </a:lnTo>
                                <a:lnTo>
                                  <a:pt x="612" y="26"/>
                                </a:lnTo>
                                <a:lnTo>
                                  <a:pt x="608" y="26"/>
                                </a:lnTo>
                                <a:lnTo>
                                  <a:pt x="607" y="28"/>
                                </a:lnTo>
                                <a:lnTo>
                                  <a:pt x="605" y="30"/>
                                </a:lnTo>
                                <a:lnTo>
                                  <a:pt x="604" y="32"/>
                                </a:lnTo>
                                <a:lnTo>
                                  <a:pt x="603" y="32"/>
                                </a:lnTo>
                                <a:lnTo>
                                  <a:pt x="602" y="34"/>
                                </a:lnTo>
                                <a:lnTo>
                                  <a:pt x="601" y="34"/>
                                </a:lnTo>
                                <a:lnTo>
                                  <a:pt x="601" y="36"/>
                                </a:lnTo>
                                <a:lnTo>
                                  <a:pt x="602" y="36"/>
                                </a:lnTo>
                                <a:lnTo>
                                  <a:pt x="664" y="100"/>
                                </a:lnTo>
                                <a:lnTo>
                                  <a:pt x="667" y="100"/>
                                </a:lnTo>
                                <a:lnTo>
                                  <a:pt x="668" y="98"/>
                                </a:lnTo>
                                <a:lnTo>
                                  <a:pt x="670" y="98"/>
                                </a:lnTo>
                                <a:lnTo>
                                  <a:pt x="674" y="94"/>
                                </a:lnTo>
                                <a:lnTo>
                                  <a:pt x="675" y="92"/>
                                </a:lnTo>
                                <a:lnTo>
                                  <a:pt x="676" y="90"/>
                                </a:lnTo>
                                <a:close/>
                                <a:moveTo>
                                  <a:pt x="726" y="516"/>
                                </a:moveTo>
                                <a:lnTo>
                                  <a:pt x="725" y="504"/>
                                </a:lnTo>
                                <a:lnTo>
                                  <a:pt x="723" y="498"/>
                                </a:lnTo>
                                <a:lnTo>
                                  <a:pt x="720" y="492"/>
                                </a:lnTo>
                                <a:lnTo>
                                  <a:pt x="717" y="488"/>
                                </a:lnTo>
                                <a:lnTo>
                                  <a:pt x="713" y="482"/>
                                </a:lnTo>
                                <a:lnTo>
                                  <a:pt x="711" y="478"/>
                                </a:lnTo>
                                <a:lnTo>
                                  <a:pt x="711" y="516"/>
                                </a:lnTo>
                                <a:lnTo>
                                  <a:pt x="710" y="518"/>
                                </a:lnTo>
                                <a:lnTo>
                                  <a:pt x="708" y="526"/>
                                </a:lnTo>
                                <a:lnTo>
                                  <a:pt x="706" y="530"/>
                                </a:lnTo>
                                <a:lnTo>
                                  <a:pt x="702" y="534"/>
                                </a:lnTo>
                                <a:lnTo>
                                  <a:pt x="699" y="536"/>
                                </a:lnTo>
                                <a:lnTo>
                                  <a:pt x="695" y="540"/>
                                </a:lnTo>
                                <a:lnTo>
                                  <a:pt x="691" y="540"/>
                                </a:lnTo>
                                <a:lnTo>
                                  <a:pt x="687" y="542"/>
                                </a:lnTo>
                                <a:lnTo>
                                  <a:pt x="684" y="542"/>
                                </a:lnTo>
                                <a:lnTo>
                                  <a:pt x="680" y="540"/>
                                </a:lnTo>
                                <a:lnTo>
                                  <a:pt x="676" y="540"/>
                                </a:lnTo>
                                <a:lnTo>
                                  <a:pt x="666" y="534"/>
                                </a:lnTo>
                                <a:lnTo>
                                  <a:pt x="662" y="530"/>
                                </a:lnTo>
                                <a:lnTo>
                                  <a:pt x="659" y="528"/>
                                </a:lnTo>
                                <a:lnTo>
                                  <a:pt x="655" y="524"/>
                                </a:lnTo>
                                <a:lnTo>
                                  <a:pt x="652" y="520"/>
                                </a:lnTo>
                                <a:lnTo>
                                  <a:pt x="648" y="512"/>
                                </a:lnTo>
                                <a:lnTo>
                                  <a:pt x="646" y="510"/>
                                </a:lnTo>
                                <a:lnTo>
                                  <a:pt x="645" y="502"/>
                                </a:lnTo>
                                <a:lnTo>
                                  <a:pt x="645" y="498"/>
                                </a:lnTo>
                                <a:lnTo>
                                  <a:pt x="647" y="494"/>
                                </a:lnTo>
                                <a:lnTo>
                                  <a:pt x="648" y="490"/>
                                </a:lnTo>
                                <a:lnTo>
                                  <a:pt x="650" y="486"/>
                                </a:lnTo>
                                <a:lnTo>
                                  <a:pt x="654" y="484"/>
                                </a:lnTo>
                                <a:lnTo>
                                  <a:pt x="657" y="480"/>
                                </a:lnTo>
                                <a:lnTo>
                                  <a:pt x="661" y="478"/>
                                </a:lnTo>
                                <a:lnTo>
                                  <a:pt x="665" y="476"/>
                                </a:lnTo>
                                <a:lnTo>
                                  <a:pt x="680" y="476"/>
                                </a:lnTo>
                                <a:lnTo>
                                  <a:pt x="683" y="478"/>
                                </a:lnTo>
                                <a:lnTo>
                                  <a:pt x="690" y="484"/>
                                </a:lnTo>
                                <a:lnTo>
                                  <a:pt x="694" y="486"/>
                                </a:lnTo>
                                <a:lnTo>
                                  <a:pt x="697" y="490"/>
                                </a:lnTo>
                                <a:lnTo>
                                  <a:pt x="701" y="492"/>
                                </a:lnTo>
                                <a:lnTo>
                                  <a:pt x="704" y="496"/>
                                </a:lnTo>
                                <a:lnTo>
                                  <a:pt x="708" y="504"/>
                                </a:lnTo>
                                <a:lnTo>
                                  <a:pt x="710" y="508"/>
                                </a:lnTo>
                                <a:lnTo>
                                  <a:pt x="711" y="516"/>
                                </a:lnTo>
                                <a:lnTo>
                                  <a:pt x="711" y="478"/>
                                </a:lnTo>
                                <a:lnTo>
                                  <a:pt x="708" y="476"/>
                                </a:lnTo>
                                <a:lnTo>
                                  <a:pt x="703" y="472"/>
                                </a:lnTo>
                                <a:lnTo>
                                  <a:pt x="692" y="464"/>
                                </a:lnTo>
                                <a:lnTo>
                                  <a:pt x="682" y="460"/>
                                </a:lnTo>
                                <a:lnTo>
                                  <a:pt x="665" y="460"/>
                                </a:lnTo>
                                <a:lnTo>
                                  <a:pt x="660" y="462"/>
                                </a:lnTo>
                                <a:lnTo>
                                  <a:pt x="655" y="464"/>
                                </a:lnTo>
                                <a:lnTo>
                                  <a:pt x="650" y="468"/>
                                </a:lnTo>
                                <a:lnTo>
                                  <a:pt x="639" y="480"/>
                                </a:lnTo>
                                <a:lnTo>
                                  <a:pt x="636" y="484"/>
                                </a:lnTo>
                                <a:lnTo>
                                  <a:pt x="633" y="490"/>
                                </a:lnTo>
                                <a:lnTo>
                                  <a:pt x="631" y="496"/>
                                </a:lnTo>
                                <a:lnTo>
                                  <a:pt x="630" y="502"/>
                                </a:lnTo>
                                <a:lnTo>
                                  <a:pt x="631" y="512"/>
                                </a:lnTo>
                                <a:lnTo>
                                  <a:pt x="633" y="518"/>
                                </a:lnTo>
                                <a:lnTo>
                                  <a:pt x="636" y="524"/>
                                </a:lnTo>
                                <a:lnTo>
                                  <a:pt x="639" y="530"/>
                                </a:lnTo>
                                <a:lnTo>
                                  <a:pt x="643" y="534"/>
                                </a:lnTo>
                                <a:lnTo>
                                  <a:pt x="648" y="540"/>
                                </a:lnTo>
                                <a:lnTo>
                                  <a:pt x="653" y="546"/>
                                </a:lnTo>
                                <a:lnTo>
                                  <a:pt x="658" y="550"/>
                                </a:lnTo>
                                <a:lnTo>
                                  <a:pt x="664" y="552"/>
                                </a:lnTo>
                                <a:lnTo>
                                  <a:pt x="669" y="554"/>
                                </a:lnTo>
                                <a:lnTo>
                                  <a:pt x="674" y="556"/>
                                </a:lnTo>
                                <a:lnTo>
                                  <a:pt x="685" y="558"/>
                                </a:lnTo>
                                <a:lnTo>
                                  <a:pt x="696" y="554"/>
                                </a:lnTo>
                                <a:lnTo>
                                  <a:pt x="701" y="552"/>
                                </a:lnTo>
                                <a:lnTo>
                                  <a:pt x="706" y="548"/>
                                </a:lnTo>
                                <a:lnTo>
                                  <a:pt x="712" y="542"/>
                                </a:lnTo>
                                <a:lnTo>
                                  <a:pt x="717" y="538"/>
                                </a:lnTo>
                                <a:lnTo>
                                  <a:pt x="720" y="532"/>
                                </a:lnTo>
                                <a:lnTo>
                                  <a:pt x="723" y="526"/>
                                </a:lnTo>
                                <a:lnTo>
                                  <a:pt x="725" y="520"/>
                                </a:lnTo>
                                <a:lnTo>
                                  <a:pt x="726" y="516"/>
                                </a:lnTo>
                                <a:close/>
                                <a:moveTo>
                                  <a:pt x="786" y="462"/>
                                </a:moveTo>
                                <a:lnTo>
                                  <a:pt x="786" y="462"/>
                                </a:lnTo>
                                <a:lnTo>
                                  <a:pt x="785" y="460"/>
                                </a:lnTo>
                                <a:lnTo>
                                  <a:pt x="748" y="382"/>
                                </a:lnTo>
                                <a:lnTo>
                                  <a:pt x="747" y="380"/>
                                </a:lnTo>
                                <a:lnTo>
                                  <a:pt x="746" y="380"/>
                                </a:lnTo>
                                <a:lnTo>
                                  <a:pt x="746" y="378"/>
                                </a:lnTo>
                                <a:lnTo>
                                  <a:pt x="742" y="378"/>
                                </a:lnTo>
                                <a:lnTo>
                                  <a:pt x="740" y="380"/>
                                </a:lnTo>
                                <a:lnTo>
                                  <a:pt x="738" y="382"/>
                                </a:lnTo>
                                <a:lnTo>
                                  <a:pt x="736" y="384"/>
                                </a:lnTo>
                                <a:lnTo>
                                  <a:pt x="735" y="386"/>
                                </a:lnTo>
                                <a:lnTo>
                                  <a:pt x="734" y="386"/>
                                </a:lnTo>
                                <a:lnTo>
                                  <a:pt x="734" y="388"/>
                                </a:lnTo>
                                <a:lnTo>
                                  <a:pt x="734" y="390"/>
                                </a:lnTo>
                                <a:lnTo>
                                  <a:pt x="768" y="458"/>
                                </a:lnTo>
                                <a:lnTo>
                                  <a:pt x="769" y="460"/>
                                </a:lnTo>
                                <a:lnTo>
                                  <a:pt x="768" y="460"/>
                                </a:lnTo>
                                <a:lnTo>
                                  <a:pt x="699" y="426"/>
                                </a:lnTo>
                                <a:lnTo>
                                  <a:pt x="698" y="426"/>
                                </a:lnTo>
                                <a:lnTo>
                                  <a:pt x="698" y="424"/>
                                </a:lnTo>
                                <a:lnTo>
                                  <a:pt x="697" y="424"/>
                                </a:lnTo>
                                <a:lnTo>
                                  <a:pt x="696" y="426"/>
                                </a:lnTo>
                                <a:lnTo>
                                  <a:pt x="694" y="426"/>
                                </a:lnTo>
                                <a:lnTo>
                                  <a:pt x="689" y="430"/>
                                </a:lnTo>
                                <a:lnTo>
                                  <a:pt x="688" y="432"/>
                                </a:lnTo>
                                <a:lnTo>
                                  <a:pt x="687" y="434"/>
                                </a:lnTo>
                                <a:lnTo>
                                  <a:pt x="686" y="436"/>
                                </a:lnTo>
                                <a:lnTo>
                                  <a:pt x="686" y="438"/>
                                </a:lnTo>
                                <a:lnTo>
                                  <a:pt x="689" y="438"/>
                                </a:lnTo>
                                <a:lnTo>
                                  <a:pt x="689" y="440"/>
                                </a:lnTo>
                                <a:lnTo>
                                  <a:pt x="690" y="440"/>
                                </a:lnTo>
                                <a:lnTo>
                                  <a:pt x="770" y="478"/>
                                </a:lnTo>
                                <a:lnTo>
                                  <a:pt x="774" y="478"/>
                                </a:lnTo>
                                <a:lnTo>
                                  <a:pt x="775" y="476"/>
                                </a:lnTo>
                                <a:lnTo>
                                  <a:pt x="776" y="476"/>
                                </a:lnTo>
                                <a:lnTo>
                                  <a:pt x="779" y="474"/>
                                </a:lnTo>
                                <a:lnTo>
                                  <a:pt x="780" y="472"/>
                                </a:lnTo>
                                <a:lnTo>
                                  <a:pt x="783" y="470"/>
                                </a:lnTo>
                                <a:lnTo>
                                  <a:pt x="785" y="468"/>
                                </a:lnTo>
                                <a:lnTo>
                                  <a:pt x="785" y="466"/>
                                </a:lnTo>
                                <a:lnTo>
                                  <a:pt x="786" y="466"/>
                                </a:lnTo>
                                <a:lnTo>
                                  <a:pt x="786" y="462"/>
                                </a:lnTo>
                                <a:close/>
                                <a:moveTo>
                                  <a:pt x="867" y="376"/>
                                </a:moveTo>
                                <a:lnTo>
                                  <a:pt x="866" y="376"/>
                                </a:lnTo>
                                <a:lnTo>
                                  <a:pt x="866" y="374"/>
                                </a:lnTo>
                                <a:lnTo>
                                  <a:pt x="865" y="374"/>
                                </a:lnTo>
                                <a:lnTo>
                                  <a:pt x="864" y="372"/>
                                </a:lnTo>
                                <a:lnTo>
                                  <a:pt x="863" y="370"/>
                                </a:lnTo>
                                <a:lnTo>
                                  <a:pt x="860" y="370"/>
                                </a:lnTo>
                                <a:lnTo>
                                  <a:pt x="860" y="368"/>
                                </a:lnTo>
                                <a:lnTo>
                                  <a:pt x="858" y="368"/>
                                </a:lnTo>
                                <a:lnTo>
                                  <a:pt x="858" y="370"/>
                                </a:lnTo>
                                <a:lnTo>
                                  <a:pt x="856" y="370"/>
                                </a:lnTo>
                                <a:lnTo>
                                  <a:pt x="855" y="374"/>
                                </a:lnTo>
                                <a:lnTo>
                                  <a:pt x="854" y="376"/>
                                </a:lnTo>
                                <a:lnTo>
                                  <a:pt x="853" y="378"/>
                                </a:lnTo>
                                <a:lnTo>
                                  <a:pt x="852" y="380"/>
                                </a:lnTo>
                                <a:lnTo>
                                  <a:pt x="851" y="384"/>
                                </a:lnTo>
                                <a:lnTo>
                                  <a:pt x="849" y="386"/>
                                </a:lnTo>
                                <a:lnTo>
                                  <a:pt x="847" y="388"/>
                                </a:lnTo>
                                <a:lnTo>
                                  <a:pt x="844" y="392"/>
                                </a:lnTo>
                                <a:lnTo>
                                  <a:pt x="838" y="398"/>
                                </a:lnTo>
                                <a:lnTo>
                                  <a:pt x="834" y="400"/>
                                </a:lnTo>
                                <a:lnTo>
                                  <a:pt x="830" y="402"/>
                                </a:lnTo>
                                <a:lnTo>
                                  <a:pt x="827" y="404"/>
                                </a:lnTo>
                                <a:lnTo>
                                  <a:pt x="816" y="404"/>
                                </a:lnTo>
                                <a:lnTo>
                                  <a:pt x="809" y="400"/>
                                </a:lnTo>
                                <a:lnTo>
                                  <a:pt x="806" y="398"/>
                                </a:lnTo>
                                <a:lnTo>
                                  <a:pt x="802" y="396"/>
                                </a:lnTo>
                                <a:lnTo>
                                  <a:pt x="799" y="392"/>
                                </a:lnTo>
                                <a:lnTo>
                                  <a:pt x="807" y="384"/>
                                </a:lnTo>
                                <a:lnTo>
                                  <a:pt x="840" y="352"/>
                                </a:lnTo>
                                <a:lnTo>
                                  <a:pt x="841" y="350"/>
                                </a:lnTo>
                                <a:lnTo>
                                  <a:pt x="841" y="348"/>
                                </a:lnTo>
                                <a:lnTo>
                                  <a:pt x="842" y="346"/>
                                </a:lnTo>
                                <a:lnTo>
                                  <a:pt x="841" y="344"/>
                                </a:lnTo>
                                <a:lnTo>
                                  <a:pt x="839" y="342"/>
                                </a:lnTo>
                                <a:lnTo>
                                  <a:pt x="837" y="340"/>
                                </a:lnTo>
                                <a:lnTo>
                                  <a:pt x="833" y="336"/>
                                </a:lnTo>
                                <a:lnTo>
                                  <a:pt x="829" y="332"/>
                                </a:lnTo>
                                <a:lnTo>
                                  <a:pt x="824" y="330"/>
                                </a:lnTo>
                                <a:lnTo>
                                  <a:pt x="824" y="350"/>
                                </a:lnTo>
                                <a:lnTo>
                                  <a:pt x="790" y="384"/>
                                </a:lnTo>
                                <a:lnTo>
                                  <a:pt x="788" y="382"/>
                                </a:lnTo>
                                <a:lnTo>
                                  <a:pt x="786" y="378"/>
                                </a:lnTo>
                                <a:lnTo>
                                  <a:pt x="785" y="376"/>
                                </a:lnTo>
                                <a:lnTo>
                                  <a:pt x="783" y="372"/>
                                </a:lnTo>
                                <a:lnTo>
                                  <a:pt x="782" y="370"/>
                                </a:lnTo>
                                <a:lnTo>
                                  <a:pt x="782" y="366"/>
                                </a:lnTo>
                                <a:lnTo>
                                  <a:pt x="781" y="362"/>
                                </a:lnTo>
                                <a:lnTo>
                                  <a:pt x="782" y="360"/>
                                </a:lnTo>
                                <a:lnTo>
                                  <a:pt x="783" y="356"/>
                                </a:lnTo>
                                <a:lnTo>
                                  <a:pt x="784" y="354"/>
                                </a:lnTo>
                                <a:lnTo>
                                  <a:pt x="786" y="350"/>
                                </a:lnTo>
                                <a:lnTo>
                                  <a:pt x="794" y="342"/>
                                </a:lnTo>
                                <a:lnTo>
                                  <a:pt x="800" y="340"/>
                                </a:lnTo>
                                <a:lnTo>
                                  <a:pt x="812" y="340"/>
                                </a:lnTo>
                                <a:lnTo>
                                  <a:pt x="818" y="344"/>
                                </a:lnTo>
                                <a:lnTo>
                                  <a:pt x="824" y="350"/>
                                </a:lnTo>
                                <a:lnTo>
                                  <a:pt x="824" y="330"/>
                                </a:lnTo>
                                <a:lnTo>
                                  <a:pt x="815" y="326"/>
                                </a:lnTo>
                                <a:lnTo>
                                  <a:pt x="800" y="326"/>
                                </a:lnTo>
                                <a:lnTo>
                                  <a:pt x="790" y="330"/>
                                </a:lnTo>
                                <a:lnTo>
                                  <a:pt x="785" y="334"/>
                                </a:lnTo>
                                <a:lnTo>
                                  <a:pt x="780" y="338"/>
                                </a:lnTo>
                                <a:lnTo>
                                  <a:pt x="776" y="342"/>
                                </a:lnTo>
                                <a:lnTo>
                                  <a:pt x="773" y="348"/>
                                </a:lnTo>
                                <a:lnTo>
                                  <a:pt x="770" y="352"/>
                                </a:lnTo>
                                <a:lnTo>
                                  <a:pt x="768" y="358"/>
                                </a:lnTo>
                                <a:lnTo>
                                  <a:pt x="768" y="362"/>
                                </a:lnTo>
                                <a:lnTo>
                                  <a:pt x="768" y="366"/>
                                </a:lnTo>
                                <a:lnTo>
                                  <a:pt x="768" y="368"/>
                                </a:lnTo>
                                <a:lnTo>
                                  <a:pt x="768" y="374"/>
                                </a:lnTo>
                                <a:lnTo>
                                  <a:pt x="770" y="380"/>
                                </a:lnTo>
                                <a:lnTo>
                                  <a:pt x="773" y="386"/>
                                </a:lnTo>
                                <a:lnTo>
                                  <a:pt x="776" y="392"/>
                                </a:lnTo>
                                <a:lnTo>
                                  <a:pt x="780" y="396"/>
                                </a:lnTo>
                                <a:lnTo>
                                  <a:pt x="785" y="402"/>
                                </a:lnTo>
                                <a:lnTo>
                                  <a:pt x="791" y="408"/>
                                </a:lnTo>
                                <a:lnTo>
                                  <a:pt x="796" y="412"/>
                                </a:lnTo>
                                <a:lnTo>
                                  <a:pt x="802" y="414"/>
                                </a:lnTo>
                                <a:lnTo>
                                  <a:pt x="807" y="418"/>
                                </a:lnTo>
                                <a:lnTo>
                                  <a:pt x="813" y="420"/>
                                </a:lnTo>
                                <a:lnTo>
                                  <a:pt x="824" y="420"/>
                                </a:lnTo>
                                <a:lnTo>
                                  <a:pt x="829" y="418"/>
                                </a:lnTo>
                                <a:lnTo>
                                  <a:pt x="839" y="414"/>
                                </a:lnTo>
                                <a:lnTo>
                                  <a:pt x="845" y="410"/>
                                </a:lnTo>
                                <a:lnTo>
                                  <a:pt x="851" y="404"/>
                                </a:lnTo>
                                <a:lnTo>
                                  <a:pt x="853" y="402"/>
                                </a:lnTo>
                                <a:lnTo>
                                  <a:pt x="855" y="398"/>
                                </a:lnTo>
                                <a:lnTo>
                                  <a:pt x="857" y="396"/>
                                </a:lnTo>
                                <a:lnTo>
                                  <a:pt x="859" y="392"/>
                                </a:lnTo>
                                <a:lnTo>
                                  <a:pt x="861" y="390"/>
                                </a:lnTo>
                                <a:lnTo>
                                  <a:pt x="863" y="388"/>
                                </a:lnTo>
                                <a:lnTo>
                                  <a:pt x="864" y="384"/>
                                </a:lnTo>
                                <a:lnTo>
                                  <a:pt x="865" y="382"/>
                                </a:lnTo>
                                <a:lnTo>
                                  <a:pt x="867" y="378"/>
                                </a:lnTo>
                                <a:lnTo>
                                  <a:pt x="867" y="376"/>
                                </a:lnTo>
                                <a:close/>
                                <a:moveTo>
                                  <a:pt x="984" y="266"/>
                                </a:moveTo>
                                <a:lnTo>
                                  <a:pt x="983" y="266"/>
                                </a:lnTo>
                                <a:lnTo>
                                  <a:pt x="946" y="228"/>
                                </a:lnTo>
                                <a:lnTo>
                                  <a:pt x="944" y="226"/>
                                </a:lnTo>
                                <a:lnTo>
                                  <a:pt x="940" y="222"/>
                                </a:lnTo>
                                <a:lnTo>
                                  <a:pt x="937" y="220"/>
                                </a:lnTo>
                                <a:lnTo>
                                  <a:pt x="929" y="214"/>
                                </a:lnTo>
                                <a:lnTo>
                                  <a:pt x="925" y="214"/>
                                </a:lnTo>
                                <a:lnTo>
                                  <a:pt x="917" y="212"/>
                                </a:lnTo>
                                <a:lnTo>
                                  <a:pt x="913" y="212"/>
                                </a:lnTo>
                                <a:lnTo>
                                  <a:pt x="909" y="214"/>
                                </a:lnTo>
                                <a:lnTo>
                                  <a:pt x="905" y="214"/>
                                </a:lnTo>
                                <a:lnTo>
                                  <a:pt x="901" y="218"/>
                                </a:lnTo>
                                <a:lnTo>
                                  <a:pt x="897" y="222"/>
                                </a:lnTo>
                                <a:lnTo>
                                  <a:pt x="895" y="224"/>
                                </a:lnTo>
                                <a:lnTo>
                                  <a:pt x="894" y="226"/>
                                </a:lnTo>
                                <a:lnTo>
                                  <a:pt x="891" y="230"/>
                                </a:lnTo>
                                <a:lnTo>
                                  <a:pt x="890" y="232"/>
                                </a:lnTo>
                                <a:lnTo>
                                  <a:pt x="889" y="234"/>
                                </a:lnTo>
                                <a:lnTo>
                                  <a:pt x="889" y="236"/>
                                </a:lnTo>
                                <a:lnTo>
                                  <a:pt x="888" y="240"/>
                                </a:lnTo>
                                <a:lnTo>
                                  <a:pt x="888" y="244"/>
                                </a:lnTo>
                                <a:lnTo>
                                  <a:pt x="888" y="256"/>
                                </a:lnTo>
                                <a:lnTo>
                                  <a:pt x="885" y="254"/>
                                </a:lnTo>
                                <a:lnTo>
                                  <a:pt x="883" y="254"/>
                                </a:lnTo>
                                <a:lnTo>
                                  <a:pt x="877" y="252"/>
                                </a:lnTo>
                                <a:lnTo>
                                  <a:pt x="875" y="252"/>
                                </a:lnTo>
                                <a:lnTo>
                                  <a:pt x="872" y="254"/>
                                </a:lnTo>
                                <a:lnTo>
                                  <a:pt x="867" y="254"/>
                                </a:lnTo>
                                <a:lnTo>
                                  <a:pt x="856" y="262"/>
                                </a:lnTo>
                                <a:lnTo>
                                  <a:pt x="853" y="266"/>
                                </a:lnTo>
                                <a:lnTo>
                                  <a:pt x="851" y="270"/>
                                </a:lnTo>
                                <a:lnTo>
                                  <a:pt x="849" y="274"/>
                                </a:lnTo>
                                <a:lnTo>
                                  <a:pt x="848" y="280"/>
                                </a:lnTo>
                                <a:lnTo>
                                  <a:pt x="847" y="284"/>
                                </a:lnTo>
                                <a:lnTo>
                                  <a:pt x="847" y="290"/>
                                </a:lnTo>
                                <a:lnTo>
                                  <a:pt x="848" y="294"/>
                                </a:lnTo>
                                <a:lnTo>
                                  <a:pt x="839" y="284"/>
                                </a:lnTo>
                                <a:lnTo>
                                  <a:pt x="836" y="284"/>
                                </a:lnTo>
                                <a:lnTo>
                                  <a:pt x="835" y="286"/>
                                </a:lnTo>
                                <a:lnTo>
                                  <a:pt x="833" y="286"/>
                                </a:lnTo>
                                <a:lnTo>
                                  <a:pt x="831" y="290"/>
                                </a:lnTo>
                                <a:lnTo>
                                  <a:pt x="830" y="290"/>
                                </a:lnTo>
                                <a:lnTo>
                                  <a:pt x="829" y="292"/>
                                </a:lnTo>
                                <a:lnTo>
                                  <a:pt x="828" y="294"/>
                                </a:lnTo>
                                <a:lnTo>
                                  <a:pt x="829" y="294"/>
                                </a:lnTo>
                                <a:lnTo>
                                  <a:pt x="891" y="358"/>
                                </a:lnTo>
                                <a:lnTo>
                                  <a:pt x="894" y="358"/>
                                </a:lnTo>
                                <a:lnTo>
                                  <a:pt x="895" y="356"/>
                                </a:lnTo>
                                <a:lnTo>
                                  <a:pt x="897" y="356"/>
                                </a:lnTo>
                                <a:lnTo>
                                  <a:pt x="901" y="352"/>
                                </a:lnTo>
                                <a:lnTo>
                                  <a:pt x="902" y="350"/>
                                </a:lnTo>
                                <a:lnTo>
                                  <a:pt x="903" y="350"/>
                                </a:lnTo>
                                <a:lnTo>
                                  <a:pt x="903" y="348"/>
                                </a:lnTo>
                                <a:lnTo>
                                  <a:pt x="903" y="346"/>
                                </a:lnTo>
                                <a:lnTo>
                                  <a:pt x="902" y="346"/>
                                </a:lnTo>
                                <a:lnTo>
                                  <a:pt x="859" y="302"/>
                                </a:lnTo>
                                <a:lnTo>
                                  <a:pt x="858" y="296"/>
                                </a:lnTo>
                                <a:lnTo>
                                  <a:pt x="858" y="290"/>
                                </a:lnTo>
                                <a:lnTo>
                                  <a:pt x="860" y="280"/>
                                </a:lnTo>
                                <a:lnTo>
                                  <a:pt x="861" y="276"/>
                                </a:lnTo>
                                <a:lnTo>
                                  <a:pt x="866" y="272"/>
                                </a:lnTo>
                                <a:lnTo>
                                  <a:pt x="868" y="270"/>
                                </a:lnTo>
                                <a:lnTo>
                                  <a:pt x="881" y="270"/>
                                </a:lnTo>
                                <a:lnTo>
                                  <a:pt x="883" y="272"/>
                                </a:lnTo>
                                <a:lnTo>
                                  <a:pt x="888" y="274"/>
                                </a:lnTo>
                                <a:lnTo>
                                  <a:pt x="891" y="276"/>
                                </a:lnTo>
                                <a:lnTo>
                                  <a:pt x="932" y="318"/>
                                </a:lnTo>
                                <a:lnTo>
                                  <a:pt x="935" y="318"/>
                                </a:lnTo>
                                <a:lnTo>
                                  <a:pt x="935" y="316"/>
                                </a:lnTo>
                                <a:lnTo>
                                  <a:pt x="937" y="316"/>
                                </a:lnTo>
                                <a:lnTo>
                                  <a:pt x="938" y="314"/>
                                </a:lnTo>
                                <a:lnTo>
                                  <a:pt x="939" y="314"/>
                                </a:lnTo>
                                <a:lnTo>
                                  <a:pt x="941" y="312"/>
                                </a:lnTo>
                                <a:lnTo>
                                  <a:pt x="942" y="310"/>
                                </a:lnTo>
                                <a:lnTo>
                                  <a:pt x="943" y="310"/>
                                </a:lnTo>
                                <a:lnTo>
                                  <a:pt x="943" y="308"/>
                                </a:lnTo>
                                <a:lnTo>
                                  <a:pt x="943" y="306"/>
                                </a:lnTo>
                                <a:lnTo>
                                  <a:pt x="907" y="270"/>
                                </a:lnTo>
                                <a:lnTo>
                                  <a:pt x="899" y="262"/>
                                </a:lnTo>
                                <a:lnTo>
                                  <a:pt x="899" y="256"/>
                                </a:lnTo>
                                <a:lnTo>
                                  <a:pt x="899" y="250"/>
                                </a:lnTo>
                                <a:lnTo>
                                  <a:pt x="900" y="240"/>
                                </a:lnTo>
                                <a:lnTo>
                                  <a:pt x="901" y="236"/>
                                </a:lnTo>
                                <a:lnTo>
                                  <a:pt x="904" y="234"/>
                                </a:lnTo>
                                <a:lnTo>
                                  <a:pt x="906" y="232"/>
                                </a:lnTo>
                                <a:lnTo>
                                  <a:pt x="908" y="230"/>
                                </a:lnTo>
                                <a:lnTo>
                                  <a:pt x="913" y="230"/>
                                </a:lnTo>
                                <a:lnTo>
                                  <a:pt x="916" y="228"/>
                                </a:lnTo>
                                <a:lnTo>
                                  <a:pt x="918" y="230"/>
                                </a:lnTo>
                                <a:lnTo>
                                  <a:pt x="923" y="230"/>
                                </a:lnTo>
                                <a:lnTo>
                                  <a:pt x="931" y="236"/>
                                </a:lnTo>
                                <a:lnTo>
                                  <a:pt x="972" y="276"/>
                                </a:lnTo>
                                <a:lnTo>
                                  <a:pt x="972" y="278"/>
                                </a:lnTo>
                                <a:lnTo>
                                  <a:pt x="974" y="278"/>
                                </a:lnTo>
                                <a:lnTo>
                                  <a:pt x="975" y="276"/>
                                </a:lnTo>
                                <a:lnTo>
                                  <a:pt x="976" y="276"/>
                                </a:lnTo>
                                <a:lnTo>
                                  <a:pt x="978" y="274"/>
                                </a:lnTo>
                                <a:lnTo>
                                  <a:pt x="979" y="274"/>
                                </a:lnTo>
                                <a:lnTo>
                                  <a:pt x="981" y="272"/>
                                </a:lnTo>
                                <a:lnTo>
                                  <a:pt x="982" y="270"/>
                                </a:lnTo>
                                <a:lnTo>
                                  <a:pt x="983" y="270"/>
                                </a:lnTo>
                                <a:lnTo>
                                  <a:pt x="983" y="268"/>
                                </a:lnTo>
                                <a:lnTo>
                                  <a:pt x="984" y="268"/>
                                </a:lnTo>
                                <a:lnTo>
                                  <a:pt x="984" y="266"/>
                                </a:lnTo>
                                <a:close/>
                                <a:moveTo>
                                  <a:pt x="1048" y="194"/>
                                </a:moveTo>
                                <a:lnTo>
                                  <a:pt x="1046" y="184"/>
                                </a:lnTo>
                                <a:lnTo>
                                  <a:pt x="1044" y="178"/>
                                </a:lnTo>
                                <a:lnTo>
                                  <a:pt x="1038" y="168"/>
                                </a:lnTo>
                                <a:lnTo>
                                  <a:pt x="1034" y="162"/>
                                </a:lnTo>
                                <a:lnTo>
                                  <a:pt x="1032" y="159"/>
                                </a:lnTo>
                                <a:lnTo>
                                  <a:pt x="1032" y="196"/>
                                </a:lnTo>
                                <a:lnTo>
                                  <a:pt x="1031" y="200"/>
                                </a:lnTo>
                                <a:lnTo>
                                  <a:pt x="1030" y="204"/>
                                </a:lnTo>
                                <a:lnTo>
                                  <a:pt x="1029" y="206"/>
                                </a:lnTo>
                                <a:lnTo>
                                  <a:pt x="1026" y="210"/>
                                </a:lnTo>
                                <a:lnTo>
                                  <a:pt x="1023" y="212"/>
                                </a:lnTo>
                                <a:lnTo>
                                  <a:pt x="1019" y="214"/>
                                </a:lnTo>
                                <a:lnTo>
                                  <a:pt x="1009" y="216"/>
                                </a:lnTo>
                                <a:lnTo>
                                  <a:pt x="996" y="216"/>
                                </a:lnTo>
                                <a:lnTo>
                                  <a:pt x="971" y="190"/>
                                </a:lnTo>
                                <a:lnTo>
                                  <a:pt x="971" y="186"/>
                                </a:lnTo>
                                <a:lnTo>
                                  <a:pt x="971" y="180"/>
                                </a:lnTo>
                                <a:lnTo>
                                  <a:pt x="971" y="176"/>
                                </a:lnTo>
                                <a:lnTo>
                                  <a:pt x="971" y="174"/>
                                </a:lnTo>
                                <a:lnTo>
                                  <a:pt x="972" y="170"/>
                                </a:lnTo>
                                <a:lnTo>
                                  <a:pt x="973" y="166"/>
                                </a:lnTo>
                                <a:lnTo>
                                  <a:pt x="974" y="166"/>
                                </a:lnTo>
                                <a:lnTo>
                                  <a:pt x="975" y="164"/>
                                </a:lnTo>
                                <a:lnTo>
                                  <a:pt x="976" y="162"/>
                                </a:lnTo>
                                <a:lnTo>
                                  <a:pt x="978" y="160"/>
                                </a:lnTo>
                                <a:lnTo>
                                  <a:pt x="981" y="158"/>
                                </a:lnTo>
                                <a:lnTo>
                                  <a:pt x="984" y="156"/>
                                </a:lnTo>
                                <a:lnTo>
                                  <a:pt x="991" y="154"/>
                                </a:lnTo>
                                <a:lnTo>
                                  <a:pt x="994" y="154"/>
                                </a:lnTo>
                                <a:lnTo>
                                  <a:pt x="997" y="156"/>
                                </a:lnTo>
                                <a:lnTo>
                                  <a:pt x="1001" y="156"/>
                                </a:lnTo>
                                <a:lnTo>
                                  <a:pt x="1004" y="158"/>
                                </a:lnTo>
                                <a:lnTo>
                                  <a:pt x="1008" y="162"/>
                                </a:lnTo>
                                <a:lnTo>
                                  <a:pt x="1011" y="164"/>
                                </a:lnTo>
                                <a:lnTo>
                                  <a:pt x="1015" y="166"/>
                                </a:lnTo>
                                <a:lnTo>
                                  <a:pt x="1018" y="170"/>
                                </a:lnTo>
                                <a:lnTo>
                                  <a:pt x="1021" y="172"/>
                                </a:lnTo>
                                <a:lnTo>
                                  <a:pt x="1026" y="180"/>
                                </a:lnTo>
                                <a:lnTo>
                                  <a:pt x="1028" y="182"/>
                                </a:lnTo>
                                <a:lnTo>
                                  <a:pt x="1029" y="186"/>
                                </a:lnTo>
                                <a:lnTo>
                                  <a:pt x="1031" y="194"/>
                                </a:lnTo>
                                <a:lnTo>
                                  <a:pt x="1032" y="196"/>
                                </a:lnTo>
                                <a:lnTo>
                                  <a:pt x="1032" y="159"/>
                                </a:lnTo>
                                <a:lnTo>
                                  <a:pt x="1028" y="156"/>
                                </a:lnTo>
                                <a:lnTo>
                                  <a:pt x="1026" y="154"/>
                                </a:lnTo>
                                <a:lnTo>
                                  <a:pt x="1024" y="152"/>
                                </a:lnTo>
                                <a:lnTo>
                                  <a:pt x="1019" y="148"/>
                                </a:lnTo>
                                <a:lnTo>
                                  <a:pt x="1014" y="146"/>
                                </a:lnTo>
                                <a:lnTo>
                                  <a:pt x="1009" y="142"/>
                                </a:lnTo>
                                <a:lnTo>
                                  <a:pt x="1004" y="140"/>
                                </a:lnTo>
                                <a:lnTo>
                                  <a:pt x="994" y="138"/>
                                </a:lnTo>
                                <a:lnTo>
                                  <a:pt x="989" y="138"/>
                                </a:lnTo>
                                <a:lnTo>
                                  <a:pt x="979" y="140"/>
                                </a:lnTo>
                                <a:lnTo>
                                  <a:pt x="975" y="144"/>
                                </a:lnTo>
                                <a:lnTo>
                                  <a:pt x="968" y="150"/>
                                </a:lnTo>
                                <a:lnTo>
                                  <a:pt x="967" y="152"/>
                                </a:lnTo>
                                <a:lnTo>
                                  <a:pt x="965" y="154"/>
                                </a:lnTo>
                                <a:lnTo>
                                  <a:pt x="964" y="156"/>
                                </a:lnTo>
                                <a:lnTo>
                                  <a:pt x="963" y="158"/>
                                </a:lnTo>
                                <a:lnTo>
                                  <a:pt x="961" y="164"/>
                                </a:lnTo>
                                <a:lnTo>
                                  <a:pt x="961" y="166"/>
                                </a:lnTo>
                                <a:lnTo>
                                  <a:pt x="960" y="172"/>
                                </a:lnTo>
                                <a:lnTo>
                                  <a:pt x="960" y="174"/>
                                </a:lnTo>
                                <a:lnTo>
                                  <a:pt x="960" y="180"/>
                                </a:lnTo>
                                <a:lnTo>
                                  <a:pt x="922" y="142"/>
                                </a:lnTo>
                                <a:lnTo>
                                  <a:pt x="918" y="142"/>
                                </a:lnTo>
                                <a:lnTo>
                                  <a:pt x="917" y="144"/>
                                </a:lnTo>
                                <a:lnTo>
                                  <a:pt x="913" y="148"/>
                                </a:lnTo>
                                <a:lnTo>
                                  <a:pt x="911" y="150"/>
                                </a:lnTo>
                                <a:lnTo>
                                  <a:pt x="910" y="152"/>
                                </a:lnTo>
                                <a:lnTo>
                                  <a:pt x="911" y="152"/>
                                </a:lnTo>
                                <a:lnTo>
                                  <a:pt x="911" y="154"/>
                                </a:lnTo>
                                <a:lnTo>
                                  <a:pt x="1003" y="246"/>
                                </a:lnTo>
                                <a:lnTo>
                                  <a:pt x="1007" y="246"/>
                                </a:lnTo>
                                <a:lnTo>
                                  <a:pt x="1008" y="244"/>
                                </a:lnTo>
                                <a:lnTo>
                                  <a:pt x="1009" y="244"/>
                                </a:lnTo>
                                <a:lnTo>
                                  <a:pt x="1012" y="240"/>
                                </a:lnTo>
                                <a:lnTo>
                                  <a:pt x="1013" y="240"/>
                                </a:lnTo>
                                <a:lnTo>
                                  <a:pt x="1013" y="238"/>
                                </a:lnTo>
                                <a:lnTo>
                                  <a:pt x="1014" y="238"/>
                                </a:lnTo>
                                <a:lnTo>
                                  <a:pt x="1014" y="236"/>
                                </a:lnTo>
                                <a:lnTo>
                                  <a:pt x="1006" y="228"/>
                                </a:lnTo>
                                <a:lnTo>
                                  <a:pt x="1015" y="228"/>
                                </a:lnTo>
                                <a:lnTo>
                                  <a:pt x="1021" y="226"/>
                                </a:lnTo>
                                <a:lnTo>
                                  <a:pt x="1026" y="226"/>
                                </a:lnTo>
                                <a:lnTo>
                                  <a:pt x="1028" y="224"/>
                                </a:lnTo>
                                <a:lnTo>
                                  <a:pt x="1030" y="222"/>
                                </a:lnTo>
                                <a:lnTo>
                                  <a:pt x="1032" y="222"/>
                                </a:lnTo>
                                <a:lnTo>
                                  <a:pt x="1034" y="220"/>
                                </a:lnTo>
                                <a:lnTo>
                                  <a:pt x="1039" y="216"/>
                                </a:lnTo>
                                <a:lnTo>
                                  <a:pt x="1041" y="214"/>
                                </a:lnTo>
                                <a:lnTo>
                                  <a:pt x="1044" y="210"/>
                                </a:lnTo>
                                <a:lnTo>
                                  <a:pt x="1045" y="204"/>
                                </a:lnTo>
                                <a:lnTo>
                                  <a:pt x="1047" y="200"/>
                                </a:lnTo>
                                <a:lnTo>
                                  <a:pt x="1048" y="194"/>
                                </a:lnTo>
                                <a:close/>
                                <a:moveTo>
                                  <a:pt x="1125" y="118"/>
                                </a:moveTo>
                                <a:lnTo>
                                  <a:pt x="1124" y="118"/>
                                </a:lnTo>
                                <a:lnTo>
                                  <a:pt x="1124" y="116"/>
                                </a:lnTo>
                                <a:lnTo>
                                  <a:pt x="1123" y="116"/>
                                </a:lnTo>
                                <a:lnTo>
                                  <a:pt x="1123" y="114"/>
                                </a:lnTo>
                                <a:lnTo>
                                  <a:pt x="1121" y="114"/>
                                </a:lnTo>
                                <a:lnTo>
                                  <a:pt x="1120" y="112"/>
                                </a:lnTo>
                                <a:lnTo>
                                  <a:pt x="1119" y="112"/>
                                </a:lnTo>
                                <a:lnTo>
                                  <a:pt x="1118" y="110"/>
                                </a:lnTo>
                                <a:lnTo>
                                  <a:pt x="1116" y="110"/>
                                </a:lnTo>
                                <a:lnTo>
                                  <a:pt x="1115" y="112"/>
                                </a:lnTo>
                                <a:lnTo>
                                  <a:pt x="1114" y="114"/>
                                </a:lnTo>
                                <a:lnTo>
                                  <a:pt x="1113" y="116"/>
                                </a:lnTo>
                                <a:lnTo>
                                  <a:pt x="1110" y="122"/>
                                </a:lnTo>
                                <a:lnTo>
                                  <a:pt x="1108" y="126"/>
                                </a:lnTo>
                                <a:lnTo>
                                  <a:pt x="1105" y="130"/>
                                </a:lnTo>
                                <a:lnTo>
                                  <a:pt x="1102" y="134"/>
                                </a:lnTo>
                                <a:lnTo>
                                  <a:pt x="1096" y="140"/>
                                </a:lnTo>
                                <a:lnTo>
                                  <a:pt x="1092" y="142"/>
                                </a:lnTo>
                                <a:lnTo>
                                  <a:pt x="1085" y="146"/>
                                </a:lnTo>
                                <a:lnTo>
                                  <a:pt x="1074" y="146"/>
                                </a:lnTo>
                                <a:lnTo>
                                  <a:pt x="1071" y="144"/>
                                </a:lnTo>
                                <a:lnTo>
                                  <a:pt x="1067" y="142"/>
                                </a:lnTo>
                                <a:lnTo>
                                  <a:pt x="1060" y="138"/>
                                </a:lnTo>
                                <a:lnTo>
                                  <a:pt x="1057" y="134"/>
                                </a:lnTo>
                                <a:lnTo>
                                  <a:pt x="1065" y="126"/>
                                </a:lnTo>
                                <a:lnTo>
                                  <a:pt x="1098" y="94"/>
                                </a:lnTo>
                                <a:lnTo>
                                  <a:pt x="1099" y="92"/>
                                </a:lnTo>
                                <a:lnTo>
                                  <a:pt x="1099" y="90"/>
                                </a:lnTo>
                                <a:lnTo>
                                  <a:pt x="1100" y="88"/>
                                </a:lnTo>
                                <a:lnTo>
                                  <a:pt x="1099" y="86"/>
                                </a:lnTo>
                                <a:lnTo>
                                  <a:pt x="1097" y="84"/>
                                </a:lnTo>
                                <a:lnTo>
                                  <a:pt x="1095" y="82"/>
                                </a:lnTo>
                                <a:lnTo>
                                  <a:pt x="1087" y="74"/>
                                </a:lnTo>
                                <a:lnTo>
                                  <a:pt x="1082" y="72"/>
                                </a:lnTo>
                                <a:lnTo>
                                  <a:pt x="1082" y="92"/>
                                </a:lnTo>
                                <a:lnTo>
                                  <a:pt x="1048" y="126"/>
                                </a:lnTo>
                                <a:lnTo>
                                  <a:pt x="1046" y="124"/>
                                </a:lnTo>
                                <a:lnTo>
                                  <a:pt x="1044" y="120"/>
                                </a:lnTo>
                                <a:lnTo>
                                  <a:pt x="1042" y="118"/>
                                </a:lnTo>
                                <a:lnTo>
                                  <a:pt x="1041" y="114"/>
                                </a:lnTo>
                                <a:lnTo>
                                  <a:pt x="1040" y="112"/>
                                </a:lnTo>
                                <a:lnTo>
                                  <a:pt x="1040" y="108"/>
                                </a:lnTo>
                                <a:lnTo>
                                  <a:pt x="1039" y="104"/>
                                </a:lnTo>
                                <a:lnTo>
                                  <a:pt x="1040" y="102"/>
                                </a:lnTo>
                                <a:lnTo>
                                  <a:pt x="1041" y="98"/>
                                </a:lnTo>
                                <a:lnTo>
                                  <a:pt x="1042" y="96"/>
                                </a:lnTo>
                                <a:lnTo>
                                  <a:pt x="1044" y="92"/>
                                </a:lnTo>
                                <a:lnTo>
                                  <a:pt x="1047" y="90"/>
                                </a:lnTo>
                                <a:lnTo>
                                  <a:pt x="1052" y="84"/>
                                </a:lnTo>
                                <a:lnTo>
                                  <a:pt x="1058" y="82"/>
                                </a:lnTo>
                                <a:lnTo>
                                  <a:pt x="1070" y="82"/>
                                </a:lnTo>
                                <a:lnTo>
                                  <a:pt x="1076" y="86"/>
                                </a:lnTo>
                                <a:lnTo>
                                  <a:pt x="1082" y="92"/>
                                </a:lnTo>
                                <a:lnTo>
                                  <a:pt x="1082" y="72"/>
                                </a:lnTo>
                                <a:lnTo>
                                  <a:pt x="1077" y="70"/>
                                </a:lnTo>
                                <a:lnTo>
                                  <a:pt x="1073" y="68"/>
                                </a:lnTo>
                                <a:lnTo>
                                  <a:pt x="1058" y="68"/>
                                </a:lnTo>
                                <a:lnTo>
                                  <a:pt x="1048" y="72"/>
                                </a:lnTo>
                                <a:lnTo>
                                  <a:pt x="1043" y="76"/>
                                </a:lnTo>
                                <a:lnTo>
                                  <a:pt x="1034" y="84"/>
                                </a:lnTo>
                                <a:lnTo>
                                  <a:pt x="1031" y="90"/>
                                </a:lnTo>
                                <a:lnTo>
                                  <a:pt x="1028" y="94"/>
                                </a:lnTo>
                                <a:lnTo>
                                  <a:pt x="1026" y="100"/>
                                </a:lnTo>
                                <a:lnTo>
                                  <a:pt x="1026" y="104"/>
                                </a:lnTo>
                                <a:lnTo>
                                  <a:pt x="1026" y="108"/>
                                </a:lnTo>
                                <a:lnTo>
                                  <a:pt x="1026" y="116"/>
                                </a:lnTo>
                                <a:lnTo>
                                  <a:pt x="1028" y="122"/>
                                </a:lnTo>
                                <a:lnTo>
                                  <a:pt x="1031" y="128"/>
                                </a:lnTo>
                                <a:lnTo>
                                  <a:pt x="1034" y="134"/>
                                </a:lnTo>
                                <a:lnTo>
                                  <a:pt x="1038" y="138"/>
                                </a:lnTo>
                                <a:lnTo>
                                  <a:pt x="1043" y="144"/>
                                </a:lnTo>
                                <a:lnTo>
                                  <a:pt x="1049" y="150"/>
                                </a:lnTo>
                                <a:lnTo>
                                  <a:pt x="1054" y="154"/>
                                </a:lnTo>
                                <a:lnTo>
                                  <a:pt x="1060" y="156"/>
                                </a:lnTo>
                                <a:lnTo>
                                  <a:pt x="1065" y="160"/>
                                </a:lnTo>
                                <a:lnTo>
                                  <a:pt x="1071" y="162"/>
                                </a:lnTo>
                                <a:lnTo>
                                  <a:pt x="1082" y="162"/>
                                </a:lnTo>
                                <a:lnTo>
                                  <a:pt x="1087" y="160"/>
                                </a:lnTo>
                                <a:lnTo>
                                  <a:pt x="1092" y="158"/>
                                </a:lnTo>
                                <a:lnTo>
                                  <a:pt x="1097" y="156"/>
                                </a:lnTo>
                                <a:lnTo>
                                  <a:pt x="1103" y="152"/>
                                </a:lnTo>
                                <a:lnTo>
                                  <a:pt x="1109" y="146"/>
                                </a:lnTo>
                                <a:lnTo>
                                  <a:pt x="1111" y="144"/>
                                </a:lnTo>
                                <a:lnTo>
                                  <a:pt x="1113" y="140"/>
                                </a:lnTo>
                                <a:lnTo>
                                  <a:pt x="1115" y="138"/>
                                </a:lnTo>
                                <a:lnTo>
                                  <a:pt x="1117" y="134"/>
                                </a:lnTo>
                                <a:lnTo>
                                  <a:pt x="1119" y="132"/>
                                </a:lnTo>
                                <a:lnTo>
                                  <a:pt x="1121" y="130"/>
                                </a:lnTo>
                                <a:lnTo>
                                  <a:pt x="1122" y="126"/>
                                </a:lnTo>
                                <a:lnTo>
                                  <a:pt x="1124" y="124"/>
                                </a:lnTo>
                                <a:lnTo>
                                  <a:pt x="1125" y="120"/>
                                </a:lnTo>
                                <a:lnTo>
                                  <a:pt x="1125" y="118"/>
                                </a:lnTo>
                                <a:close/>
                                <a:moveTo>
                                  <a:pt x="1161" y="90"/>
                                </a:moveTo>
                                <a:lnTo>
                                  <a:pt x="1161" y="90"/>
                                </a:lnTo>
                                <a:lnTo>
                                  <a:pt x="1161" y="88"/>
                                </a:lnTo>
                                <a:lnTo>
                                  <a:pt x="1120" y="48"/>
                                </a:lnTo>
                                <a:lnTo>
                                  <a:pt x="1119" y="44"/>
                                </a:lnTo>
                                <a:lnTo>
                                  <a:pt x="1118" y="36"/>
                                </a:lnTo>
                                <a:lnTo>
                                  <a:pt x="1117" y="34"/>
                                </a:lnTo>
                                <a:lnTo>
                                  <a:pt x="1117" y="26"/>
                                </a:lnTo>
                                <a:lnTo>
                                  <a:pt x="1118" y="24"/>
                                </a:lnTo>
                                <a:lnTo>
                                  <a:pt x="1119" y="22"/>
                                </a:lnTo>
                                <a:lnTo>
                                  <a:pt x="1120" y="20"/>
                                </a:lnTo>
                                <a:lnTo>
                                  <a:pt x="1122" y="18"/>
                                </a:lnTo>
                                <a:lnTo>
                                  <a:pt x="1123" y="16"/>
                                </a:lnTo>
                                <a:lnTo>
                                  <a:pt x="1126" y="14"/>
                                </a:lnTo>
                                <a:lnTo>
                                  <a:pt x="1131" y="12"/>
                                </a:lnTo>
                                <a:lnTo>
                                  <a:pt x="1132" y="12"/>
                                </a:lnTo>
                                <a:lnTo>
                                  <a:pt x="1132" y="10"/>
                                </a:lnTo>
                                <a:lnTo>
                                  <a:pt x="1131" y="10"/>
                                </a:lnTo>
                                <a:lnTo>
                                  <a:pt x="1131" y="8"/>
                                </a:lnTo>
                                <a:lnTo>
                                  <a:pt x="1129" y="8"/>
                                </a:lnTo>
                                <a:lnTo>
                                  <a:pt x="1128" y="6"/>
                                </a:lnTo>
                                <a:lnTo>
                                  <a:pt x="1127" y="6"/>
                                </a:lnTo>
                                <a:lnTo>
                                  <a:pt x="1126" y="4"/>
                                </a:lnTo>
                                <a:lnTo>
                                  <a:pt x="1125" y="4"/>
                                </a:lnTo>
                                <a:lnTo>
                                  <a:pt x="1124" y="2"/>
                                </a:lnTo>
                                <a:lnTo>
                                  <a:pt x="1123" y="2"/>
                                </a:lnTo>
                                <a:lnTo>
                                  <a:pt x="1122" y="0"/>
                                </a:lnTo>
                                <a:lnTo>
                                  <a:pt x="1121" y="0"/>
                                </a:lnTo>
                                <a:lnTo>
                                  <a:pt x="1120" y="2"/>
                                </a:lnTo>
                                <a:lnTo>
                                  <a:pt x="1117" y="2"/>
                                </a:lnTo>
                                <a:lnTo>
                                  <a:pt x="1115" y="4"/>
                                </a:lnTo>
                                <a:lnTo>
                                  <a:pt x="1113" y="6"/>
                                </a:lnTo>
                                <a:lnTo>
                                  <a:pt x="1112" y="6"/>
                                </a:lnTo>
                                <a:lnTo>
                                  <a:pt x="1110" y="8"/>
                                </a:lnTo>
                                <a:lnTo>
                                  <a:pt x="1109" y="10"/>
                                </a:lnTo>
                                <a:lnTo>
                                  <a:pt x="1107" y="14"/>
                                </a:lnTo>
                                <a:lnTo>
                                  <a:pt x="1106" y="18"/>
                                </a:lnTo>
                                <a:lnTo>
                                  <a:pt x="1105" y="20"/>
                                </a:lnTo>
                                <a:lnTo>
                                  <a:pt x="1105" y="26"/>
                                </a:lnTo>
                                <a:lnTo>
                                  <a:pt x="1105" y="30"/>
                                </a:lnTo>
                                <a:lnTo>
                                  <a:pt x="1106" y="32"/>
                                </a:lnTo>
                                <a:lnTo>
                                  <a:pt x="1106" y="36"/>
                                </a:lnTo>
                                <a:lnTo>
                                  <a:pt x="1097" y="26"/>
                                </a:lnTo>
                                <a:lnTo>
                                  <a:pt x="1094" y="26"/>
                                </a:lnTo>
                                <a:lnTo>
                                  <a:pt x="1094" y="28"/>
                                </a:lnTo>
                                <a:lnTo>
                                  <a:pt x="1092" y="28"/>
                                </a:lnTo>
                                <a:lnTo>
                                  <a:pt x="1088" y="32"/>
                                </a:lnTo>
                                <a:lnTo>
                                  <a:pt x="1087" y="34"/>
                                </a:lnTo>
                                <a:lnTo>
                                  <a:pt x="1086" y="36"/>
                                </a:lnTo>
                                <a:lnTo>
                                  <a:pt x="1087" y="36"/>
                                </a:lnTo>
                                <a:lnTo>
                                  <a:pt x="1149" y="100"/>
                                </a:lnTo>
                                <a:lnTo>
                                  <a:pt x="1153" y="100"/>
                                </a:lnTo>
                                <a:lnTo>
                                  <a:pt x="1158" y="94"/>
                                </a:lnTo>
                                <a:lnTo>
                                  <a:pt x="1159" y="94"/>
                                </a:lnTo>
                                <a:lnTo>
                                  <a:pt x="1160" y="92"/>
                                </a:lnTo>
                                <a:lnTo>
                                  <a:pt x="1161" y="92"/>
                                </a:lnTo>
                                <a:lnTo>
                                  <a:pt x="1161" y="9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 name="Line 70"/>
                        <wps:cNvCnPr>
                          <a:cxnSpLocks noChangeShapeType="1"/>
                        </wps:cNvCnPr>
                        <wps:spPr bwMode="auto">
                          <a:xfrm>
                            <a:off x="7099" y="2718"/>
                            <a:ext cx="384" cy="0"/>
                          </a:xfrm>
                          <a:prstGeom prst="line">
                            <a:avLst/>
                          </a:prstGeom>
                          <a:noFill/>
                          <a:ln w="27432">
                            <a:solidFill>
                              <a:srgbClr val="BD4A47"/>
                            </a:solidFill>
                            <a:prstDash val="solid"/>
                            <a:round/>
                            <a:headEnd/>
                            <a:tailEnd/>
                          </a:ln>
                          <a:extLst>
                            <a:ext uri="{909E8E84-426E-40DD-AFC4-6F175D3DCCD1}">
                              <a14:hiddenFill xmlns:a14="http://schemas.microsoft.com/office/drawing/2010/main">
                                <a:noFill/>
                              </a14:hiddenFill>
                            </a:ext>
                          </a:extLst>
                        </wps:spPr>
                        <wps:bodyPr/>
                      </wps:wsp>
                      <wps:wsp>
                        <wps:cNvPr id="98" name="Rectangle 69"/>
                        <wps:cNvSpPr>
                          <a:spLocks noChangeArrowheads="1"/>
                        </wps:cNvSpPr>
                        <wps:spPr bwMode="auto">
                          <a:xfrm>
                            <a:off x="7231" y="2658"/>
                            <a:ext cx="120" cy="12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 name="Rectangle 68"/>
                        <wps:cNvSpPr>
                          <a:spLocks noChangeArrowheads="1"/>
                        </wps:cNvSpPr>
                        <wps:spPr bwMode="auto">
                          <a:xfrm>
                            <a:off x="7231" y="2658"/>
                            <a:ext cx="120" cy="120"/>
                          </a:xfrm>
                          <a:prstGeom prst="rect">
                            <a:avLst/>
                          </a:prstGeom>
                          <a:noFill/>
                          <a:ln w="9144">
                            <a:solidFill>
                              <a:srgbClr val="BD4A47"/>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 name="Rectangle 67"/>
                        <wps:cNvSpPr>
                          <a:spLocks noChangeArrowheads="1"/>
                        </wps:cNvSpPr>
                        <wps:spPr bwMode="auto">
                          <a:xfrm>
                            <a:off x="2268" y="247"/>
                            <a:ext cx="7200" cy="4320"/>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Text Box 66"/>
                        <wps:cNvSpPr txBox="1">
                          <a:spLocks noChangeArrowheads="1"/>
                        </wps:cNvSpPr>
                        <wps:spPr bwMode="auto">
                          <a:xfrm>
                            <a:off x="5451" y="471"/>
                            <a:ext cx="857"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360" w:lineRule="exact"/>
                                <w:rPr>
                                  <w:rFonts w:ascii="Carlito"/>
                                  <w:b/>
                                  <w:sz w:val="36"/>
                                </w:rPr>
                              </w:pPr>
                              <w:r>
                                <w:rPr>
                                  <w:rFonts w:ascii="Carlito"/>
                                  <w:b/>
                                  <w:sz w:val="36"/>
                                </w:rPr>
                                <w:t>Profit</w:t>
                              </w:r>
                            </w:p>
                          </w:txbxContent>
                        </wps:txbx>
                        <wps:bodyPr rot="0" vert="horz" wrap="square" lIns="0" tIns="0" rIns="0" bIns="0" anchor="t" anchorCtr="0" upright="1">
                          <a:noAutofit/>
                        </wps:bodyPr>
                      </wps:wsp>
                      <wps:wsp>
                        <wps:cNvPr id="102" name="Text Box 65"/>
                        <wps:cNvSpPr txBox="1">
                          <a:spLocks noChangeArrowheads="1"/>
                        </wps:cNvSpPr>
                        <wps:spPr bwMode="auto">
                          <a:xfrm>
                            <a:off x="2519" y="997"/>
                            <a:ext cx="1147" cy="18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203" w:lineRule="exact"/>
                                <w:rPr>
                                  <w:rFonts w:ascii="Carlito"/>
                                  <w:sz w:val="20"/>
                                </w:rPr>
                              </w:pPr>
                              <w:r>
                                <w:rPr>
                                  <w:rFonts w:ascii="Carlito"/>
                                  <w:sz w:val="20"/>
                                </w:rPr>
                                <w:t>Rp60.000.000</w:t>
                              </w:r>
                            </w:p>
                            <w:p w:rsidR="00C3352F" w:rsidRDefault="00C3352F">
                              <w:pPr>
                                <w:spacing w:before="5"/>
                                <w:rPr>
                                  <w:rFonts w:ascii="Carlito"/>
                                  <w:sz w:val="24"/>
                                </w:rPr>
                              </w:pPr>
                            </w:p>
                            <w:p w:rsidR="00C3352F" w:rsidRDefault="00C3352F">
                              <w:pPr>
                                <w:spacing w:before="1" w:line="532" w:lineRule="auto"/>
                                <w:ind w:right="1"/>
                                <w:rPr>
                                  <w:rFonts w:ascii="Carlito"/>
                                  <w:sz w:val="20"/>
                                </w:rPr>
                              </w:pPr>
                              <w:r>
                                <w:rPr>
                                  <w:rFonts w:ascii="Carlito"/>
                                  <w:sz w:val="20"/>
                                </w:rPr>
                                <w:t>Rp40.000.000 Rp20.000.000</w:t>
                              </w:r>
                            </w:p>
                            <w:p w:rsidR="00C3352F" w:rsidRDefault="00C3352F">
                              <w:pPr>
                                <w:spacing w:before="1" w:line="240" w:lineRule="exact"/>
                                <w:ind w:right="18"/>
                                <w:jc w:val="right"/>
                                <w:rPr>
                                  <w:rFonts w:ascii="Carlito"/>
                                  <w:sz w:val="20"/>
                                </w:rPr>
                              </w:pPr>
                              <w:r>
                                <w:rPr>
                                  <w:rFonts w:ascii="Carlito"/>
                                  <w:w w:val="95"/>
                                  <w:sz w:val="20"/>
                                </w:rPr>
                                <w:t>Rp-</w:t>
                              </w:r>
                            </w:p>
                          </w:txbxContent>
                        </wps:txbx>
                        <wps:bodyPr rot="0" vert="horz" wrap="square" lIns="0" tIns="0" rIns="0" bIns="0" anchor="t" anchorCtr="0" upright="1">
                          <a:noAutofit/>
                        </wps:bodyPr>
                      </wps:wsp>
                      <wps:wsp>
                        <wps:cNvPr id="103" name="Text Box 64"/>
                        <wps:cNvSpPr txBox="1">
                          <a:spLocks noChangeArrowheads="1"/>
                        </wps:cNvSpPr>
                        <wps:spPr bwMode="auto">
                          <a:xfrm>
                            <a:off x="7525" y="2625"/>
                            <a:ext cx="1761"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199" w:lineRule="exact"/>
                                <w:rPr>
                                  <w:rFonts w:ascii="Carlito"/>
                                  <w:sz w:val="20"/>
                                </w:rPr>
                              </w:pPr>
                              <w:r>
                                <w:rPr>
                                  <w:rFonts w:ascii="Carlito"/>
                                  <w:sz w:val="20"/>
                                </w:rPr>
                                <w:t>Profit yang dihasilkan</w:t>
                              </w:r>
                            </w:p>
                          </w:txbxContent>
                        </wps:txbx>
                        <wps:bodyPr rot="0" vert="horz" wrap="square" lIns="0" tIns="0" rIns="0" bIns="0" anchor="t" anchorCtr="0" upright="1">
                          <a:noAutofit/>
                        </wps:bodyPr>
                      </wps:wsp>
                      <wps:wsp>
                        <wps:cNvPr id="104" name="Text Box 63"/>
                        <wps:cNvSpPr txBox="1">
                          <a:spLocks noChangeArrowheads="1"/>
                        </wps:cNvSpPr>
                        <wps:spPr bwMode="auto">
                          <a:xfrm>
                            <a:off x="2443" y="3168"/>
                            <a:ext cx="1266" cy="1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203" w:lineRule="exact"/>
                                <w:rPr>
                                  <w:rFonts w:ascii="Carlito"/>
                                  <w:sz w:val="20"/>
                                </w:rPr>
                              </w:pPr>
                              <w:r>
                                <w:rPr>
                                  <w:rFonts w:ascii="Carlito"/>
                                  <w:sz w:val="20"/>
                                </w:rPr>
                                <w:t>Rp(20.000.000)</w:t>
                              </w:r>
                            </w:p>
                            <w:p w:rsidR="00C3352F" w:rsidRDefault="00C3352F">
                              <w:pPr>
                                <w:spacing w:before="2" w:line="540" w:lineRule="atLeast"/>
                                <w:rPr>
                                  <w:rFonts w:ascii="Carlito"/>
                                  <w:sz w:val="20"/>
                                </w:rPr>
                              </w:pPr>
                              <w:r>
                                <w:rPr>
                                  <w:rFonts w:ascii="Carlito"/>
                                  <w:w w:val="95"/>
                                  <w:sz w:val="20"/>
                                </w:rPr>
                                <w:t>Rp(40.000.000) Rp(60.000.00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26" style="position:absolute;margin-left:113.05pt;margin-top:12pt;width:402.45pt;height:216.75pt;z-index:-15726592;mso-wrap-distance-left:0;mso-wrap-distance-right:0;mso-position-horizontal-relative:page" coordorigin="2261,240" coordsize="7215,4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">
                <v:line id="Line 105" o:spid="_x0000_s1027" style="position:absolute;visibility:visible;mso-wrap-style:square" from="3876,4345" to="6785,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" strokecolor="#858585" strokeweight=".72pt"/>
                <v:line id="Line 104" o:spid="_x0000_s1028" style="position:absolute;visibility:visible;mso-wrap-style:square" from="3876,3803" to="5866,3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" strokecolor="#858585" strokeweight=".72pt"/>
                <v:shape id="AutoShape 103" o:spid="_x0000_s1029" style="position:absolute;left:3811;top:1090;width:2974;height:3255;visibility:visible;mso-wrap-style:square;v-text-anchor:top" coordsize="2974,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" path="m65,2170r2909,m65,1085r2909,m65,542r2909,m65,l2974,m65,3254l65,m,3254r65,m,2712r65,m,2170r65,m,1627r65,m,1085r65,m,542r65,m,l65,e" filled="f" strokecolor="#858585" strokeweight=".72pt">
                  <v:path arrowok="t" o:connecttype="custom" o:connectlocs="65,3261;2974,3261;65,2176;2974,2176;65,1633;2974,1633;65,1091;2974,1091;65,4345;65,1091;0,4345;65,4345;0,3803;65,3803;0,3261;65,3261;0,2718;65,2718;0,2176;65,2176;0,1633;65,1633;0,1091;65,1091" o:connectangles="0,0,0,0,0,0,0,0,0,0,0,0,0,0,0,0,0,0,0,0,0,0,0,0"/>
                </v:shape>
                <v:shape id="AutoShape 102" o:spid="_x0000_s1030" style="position:absolute;left:3876;top:2718;width:2909;height:2;visibility:visible;mso-wrap-style:square;v-text-anchor:top" coordsize="29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" path="m,l1020,t139,l2909,e" filled="f" strokecolor="#858585" strokeweight=".72pt">
                  <v:path arrowok="t" o:connecttype="custom" o:connectlocs="0,0;1020,0;1159,0;2909,0" o:connectangles="0,0,0,0"/>
                </v:shape>
                <v:shape id="AutoShape 101" o:spid="_x0000_s1031" style="position:absolute;left:3876;top:2718;width:2909;height:65;visibility:visible;mso-wrap-style:square;v-text-anchor:top" coordsize="290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" path="m,l,65m242,r,65m485,r,65m727,r,65m970,r,65m1212,r,65m1454,r,65m1697,r,65m1939,r,65m2182,r,65m2424,r,65m2666,r,65m2909,r,65e" filled="f" strokecolor="#858585" strokeweight=".72pt">
                  <v:path arrowok="t" o:connecttype="custom" o:connectlocs="0,2718;0,2783;242,2718;242,2783;485,2718;485,2783;727,2718;727,2783;970,2718;970,2783;1212,2718;1212,2783;1454,2718;1454,2783;1697,2718;1697,2783;1939,2718;1939,2783;2182,2718;2182,2783;2424,2718;2424,2783;2666,2718;2666,2783;2909,2718;2909,2783" o:connectangles="0,0,0,0,0,0,0,0,0,0,0,0,0,0,0,0,0,0,0,0,0,0,0,0,0,0"/>
                </v:shape>
                <v:line id="Line 100" o:spid="_x0000_s1032" style="position:absolute;visibility:visible;mso-wrap-style:square" from="6005,3803" to="6785,3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" strokecolor="#858585" strokeweight=".72pt"/>
                <v:shape id="Freeform 99" o:spid="_x0000_s1033" style="position:absolute;left:3996;top:1261;width:2669;height:2520;visibility:visible;mso-wrap-style:square;v-text-anchor:top" coordsize="2669,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" path="m,723l242,828,487,780,730,754r242,742l1214,1728,1457,48r242,677l1942,2520,2184,r242,1025l2669,716e" filled="f" strokecolor="#bd4a47" strokeweight="2.16pt">
                  <v:path arrowok="t" o:connecttype="custom" o:connectlocs="0,1984;242,2089;487,2041;730,2015;972,2757;1214,2989;1457,1309;1699,1986;1942,3781;2184,1261;2426,2286;2669,1977" o:connectangles="0,0,0,0,0,0,0,0,0,0,0,0"/>
                </v:shape>
                <v:rect id="Rectangle 98" o:spid="_x0000_s1034" style="position:absolute;left:3926;top:1910;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" fillcolor="#c0504d" stroked="f"/>
                <v:rect id="Rectangle 97" o:spid="_x0000_s1035" style="position:absolute;left:3926;top:1910;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" filled="f" strokecolor="#bd4a47"/>
                <v:rect id="Rectangle 96" o:spid="_x0000_s1036" style="position:absolute;left:4168;top:2018;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" fillcolor="#c0504d" stroked="f"/>
                <v:rect id="Rectangle 95" o:spid="_x0000_s1037" style="position:absolute;left:4168;top:2018;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" filled="f" strokecolor="#bd4a47"/>
                <v:rect id="Rectangle 94" o:spid="_x0000_s1038" style="position:absolute;left:4411;top:1968;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" fillcolor="#c0504d" stroked="f"/>
                <v:rect id="Rectangle 93" o:spid="_x0000_s1039" style="position:absolute;left:4411;top:1968;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" filled="f" strokecolor="#bd4a47"/>
                <v:rect id="Rectangle 92" o:spid="_x0000_s1040" style="position:absolute;left:4653;top:1944;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" fillcolor="#c0504d" stroked="f"/>
                <v:rect id="Rectangle 91" o:spid="_x0000_s1041" style="position:absolute;left:4653;top:1944;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" filled="f" strokecolor="#bd4a47"/>
                <v:rect id="Rectangle 90" o:spid="_x0000_s1042" style="position:absolute;left:4896;top:2685;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" fillcolor="#c0504d" stroked="f"/>
                <v:rect id="Rectangle 89" o:spid="_x0000_s1043" style="position:absolute;left:4896;top:2685;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" filled="f" strokecolor="#bd4a47"/>
                <v:rect id="Rectangle 88" o:spid="_x0000_s1044" style="position:absolute;left:5138;top:2916;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" fillcolor="#c0504d" stroked="f"/>
                <v:rect id="Rectangle 87" o:spid="_x0000_s1045" style="position:absolute;left:5138;top:2916;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" filled="f" strokecolor="#bd4a47"/>
                <v:rect id="Rectangle 86" o:spid="_x0000_s1046" style="position:absolute;left:5380;top:1236;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" fillcolor="#c0504d" stroked="f"/>
                <v:rect id="Rectangle 85" o:spid="_x0000_s1047" style="position:absolute;left:5380;top:1236;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" filled="f" strokecolor="#bd4a47"/>
                <v:rect id="Rectangle 84" o:spid="_x0000_s1048" style="position:absolute;left:5623;top:1915;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" fillcolor="#c0504d" stroked="f"/>
                <v:rect id="Rectangle 83" o:spid="_x0000_s1049" style="position:absolute;left:5623;top:1915;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" filled="f" strokecolor="#bd4a47"/>
                <v:rect id="Rectangle 82" o:spid="_x0000_s1050" style="position:absolute;left:5865;top:3710;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" fillcolor="#c0504d" stroked="f"/>
                <v:rect id="Rectangle 81" o:spid="_x0000_s1051" style="position:absolute;left:5865;top:3710;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" filled="f" strokecolor="#bd4a47"/>
                <v:rect id="Rectangle 80" o:spid="_x0000_s1052" style="position:absolute;left:6108;top:1188;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" fillcolor="#c0504d" stroked="f"/>
                <v:rect id="Rectangle 79" o:spid="_x0000_s1053" style="position:absolute;left:6108;top:1188;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" filled="f" strokecolor="#bd4a47"/>
                <v:rect id="Rectangle 78" o:spid="_x0000_s1054" style="position:absolute;left:6350;top:2215;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" fillcolor="#c0504d" stroked="f"/>
                <v:rect id="Rectangle 77" o:spid="_x0000_s1055" style="position:absolute;left:6350;top:2215;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" filled="f" strokecolor="#bd4a47"/>
                <v:rect id="Rectangle 76" o:spid="_x0000_s1056" style="position:absolute;left:6592;top:1903;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" fillcolor="#c0504d" stroked="f"/>
                <v:rect id="Rectangle 75" o:spid="_x0000_s1057" style="position:absolute;left:6592;top:1903;width:140;height: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" filled="f" strokecolor="#bd4a47"/>
                <v:shape id="AutoShape 74" o:spid="_x0000_s1058" style="position:absolute;left:3567;top:2899;width:956;height:487;visibility:visible;mso-wrap-style:square;v-text-anchor:top" coordsize="956,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" path="m90,461r,-4l89,455r-1,-4l85,447r-2,-4l80,439r-3,-2l12,371r-4,l7,373r-1,l5,375r-1,l3,377r-2,l,379r,4l67,449r2,4l70,455r2,2l73,459r,2l73,465r-1,2l71,469r-2,2l68,471r-2,2l65,473r-1,2l58,475r-1,2l55,477r,2l56,481r1,l57,483r1,l60,485r1,l62,487r9,l72,485r3,l76,483r2,l81,479r3,-4l87,473r1,-4l90,465r,-4xm168,389r,-2l167,387,151,371,141,360r,31l141,395r-1,4l139,403r-2,2l134,409r-4,4l126,415r-8,l115,413r-5,-6l108,407r,-4l107,401r,-2l107,397r1,-2l109,391r3,-4l115,383r13,-12l141,383r,2l141,391r,-31l130,349r-8,-8l106,333r-7,l95,335r-4,2l86,339r-4,4l78,347r-3,2l73,351r-2,4l69,357r-1,2l66,363r-1,2l64,367r-1,2l62,373r,4l63,377r,2l64,381r2,l67,383r1,l70,385r1,l72,383r1,l74,379r,-2l75,375r1,-2l77,371r1,-2l79,365r2,-2l83,359r6,-4l93,351r3,l98,349r5,l105,351r3,l110,353r2,2l119,363r-8,8l106,375r-4,6l96,389r-2,6l92,403r,4l94,411r1,4l97,419r3,4l103,425r4,2l110,429r3,l117,431r3,l124,429r3,l131,427r3,-2l138,423r3,-4l144,415r3,-4l149,407r2,-6l151,397r,-6l157,397r4,l163,395r1,l166,393r1,-2l168,389xm242,313r,l206,277r-6,-6l195,267r-4,-2l188,263r-4,-2l175,259r-4,2l163,263r-4,2l155,269r-4,4l148,277r-3,12l144,295r1,6l136,293r-3,l132,295r-1,l128,299r-1,l126,301r,2l126,305r63,62l192,367r,-2l194,365r1,-2l196,363r1,-2l198,361r2,-4l200,355,156,311r,-6l156,299r1,-10l159,285r3,-4l164,279r3,l169,277r10,l182,279r3,2l187,281r4,4l230,323r1,2l234,325r,-2l236,323r1,-2l238,321r1,-2l240,319r1,-2l242,315r,-2xm315,241r,l314,239,252,177r-3,l248,179r-1,l245,181r-2,2l241,187r-1,l240,189r1,l284,233r1,6l285,245r-2,10l282,259r-5,6l274,265r-2,2l261,267r-2,-2l256,263r-3,l250,259,210,219r-3,l206,221r-1,l204,223r-1,l202,225r-1,l199,227r,2l198,229r,2l199,231r42,42l245,277r4,2l257,283r4,l265,285r4,l282,279r4,-4l290,271r2,-4l294,261r2,-6l296,251r,-6l296,243r8,8l308,251r1,-2l310,249r1,-2l312,247r2,-4l315,243r,-2xm383,175r,-2l383,171,366,155,356,145r,30l356,179r-2,8l352,191r-6,6l342,199r-8,l330,197r-5,-4l324,191r-1,-2l322,187r,-4l323,181r,-2l330,167r13,-12l356,167r,8l356,145,343,133r-6,-6l333,123r-11,-6l314,117r-4,2l306,121r-4,2l298,127r-7,6l289,137r-2,2l285,141r-2,4l282,147r-1,2l280,153r-1,2l278,157r,2l278,161r1,2l280,165r1,l282,167r2,l284,169r3,l287,167r2,l289,165r1,-4l291,157r2,-4l295,149r1,-2l299,145r5,-6l307,137r4,-2l314,133r2,2l321,135r2,2l325,137r3,2l335,147r-13,12l318,165r-3,4l310,179r-2,8l308,191r1,4l310,199r3,4l316,207r3,2l322,211r4,2l329,215r10,l343,213r13,-8l360,201r1,-2l363,197r1,-6l366,187r1,-6l367,175r7,8l375,183r1,-2l378,181r1,-2l380,179r3,-4xm387,9l386,7,383,4,380,2,378,r-4,l372,2r-3,2l367,7r-2,2l365,13r1,3l372,21r2,1l376,22r2,l380,21r3,-3l385,16r2,-3l387,11r,-2xm416,141r,-2l375,99r-1,-4l373,91r-1,-6l372,79r,-2l373,75r,-2l374,73r1,-2l377,69r1,-2l381,67r3,-2l385,65r1,-2l386,61r-1,-2l382,57r-1,-2l380,55r,-2l377,53r,-2l376,51r,2l373,53r-3,2l368,57r-1,l365,59r-1,2l362,65r-1,2l361,69r-1,2l360,81r,2l361,87,352,77r-3,l348,79r-1,l346,81r-3,2l342,85r-1,2l342,87r62,64l407,151r4,-4l412,147r2,-2l415,143r1,-2xm465,91r,l464,89,403,27r-4,l399,29r-1,l396,31r-1,l394,33r-2,2l391,35r,4l454,101r2,l460,99r1,-2l463,95r1,-2l465,93r,-2xm714,326r-1,l629,242r-1,l627,240r-3,l623,242r-1,l621,244r-8,6l611,254r-1,l610,256r-1,l609,260r1,2l610,264r,2l611,268r38,90l559,320r-2,-2l547,318r-3,2l541,322r-8,10l532,332r,4l532,338r85,84l621,422r2,-2l624,418r2,-2l628,414r1,-2l628,410,551,332r108,48l663,380r2,-2l666,376r1,l668,374r1,l669,372r1,l670,370r-5,-12l624,260r78,78l705,338r,-2l707,336r1,-2l709,334r2,-2l713,330r,-2l714,326xm783,258r,-2l782,256,766,240,756,230r,22l756,264r-1,4l754,272r-2,4l749,278r-4,4l741,284r-8,l730,282r-5,-4l723,276r,-2l722,270r,-2l722,266r1,-2l724,260r3,-4l730,252r3,-2l743,240r13,12l756,230,745,218r-8,-8l721,202r-7,l706,206r-5,2l697,212r-7,6l688,220r-2,4l684,226r-1,4l681,232r-1,2l679,236r-1,4l678,242r-1,2l677,246r1,l678,248r1,2l682,252r2,l685,254r1,l687,252r1,l689,250r,-2l690,246r1,-4l692,240r1,-2l694,234r2,-2l698,228r6,-4l708,220r3,l713,218r5,l720,220r3,l725,222r2,2l734,232r-8,8l721,244r-4,6l711,258r-2,6l707,272r,4l709,280r1,4l712,288r3,4l718,294r4,2l728,300r11,l746,296r3,-2l753,292r3,-4l759,286r1,-2l762,280r2,-4l766,270r,-4l766,260r7,6l776,266r2,-2l781,262r1,-2l783,258xm815,224r,l774,182r-1,-4l772,176r,-6l772,164r,-2l772,160r1,-4l774,156r2,-2l777,152r3,-2l784,150r,-2l786,148r,-2l785,144r-1,l784,142r-1,l782,140r-1,l779,138r-1,l777,136r-3,l773,138r-1,l769,140r-1,l767,142r-1,l764,144r-1,2l762,148r-1,2l760,150r,6l760,164r,4l761,172,751,162r-3,l747,164r-1,l744,166r-1,l743,168r-1,l741,170r,2l741,174r63,62l807,236r,-2l809,234r1,-2l811,232r1,-2l813,230r2,-4l815,224xm900,134r-1,-2l898,132r-1,-2l896,128r-2,l893,126r-3,l890,128r-1,l888,132r-3,6l883,140r-3,6l877,148r-3,4l871,156r-4,2l860,162r-4,l849,160r-4,l842,158r-4,-2l835,152r-3,-2l839,142r33,-34l873,108r1,-2l874,102r-2,-2l870,98r-2,-2l861,90r-4,-2l857,108r-34,34l821,138r-2,-2l817,132r-1,-2l815,126r-1,-6l815,116r1,-2l817,110r2,-2l827,100r6,-4l845,98r6,4l857,108r,-20l852,86r-9,-4l838,82r-5,2l823,86r-5,4l809,100r-4,4l803,110r-2,6l800,120r1,12l803,138r3,4l808,148r4,6l823,166r6,4l834,172r6,4l862,176r5,-2l872,170r5,-2l882,162r3,-2l888,156r2,-2l892,150r2,-2l897,142r1,-2l899,138r,-2l900,136r,-2xm955,82r-1,l954,80r-2,-2l951,76r-3,l947,74r-1,l945,76r,2l944,78r,2l943,80r-1,2l941,84r-5,4l933,90r-3,-2l926,88r-4,-2l884,46,894,36r6,-6l900,28r,-2l899,26r-2,-2l895,22r-1,-2l890,20,874,36,859,22r-4,l854,24r-1,l852,26r-2,l850,28r-2,2l847,32r1,2l863,48r-9,10l853,58r,2l854,60r1,2l857,64r1,2l861,66r1,2l863,66r9,-8l912,98r7,4l922,104r3,2l935,106r9,-6l948,96r1,l950,94r1,-2l953,90r1,-2l955,86r,-4xe" fillcolor="black" stroked="f">
                  <v:path arrowok="t" o:connecttype="custom" o:connectlocs="3,3276;71,3368;61,3384;167,3286;108,3302;106,3232;63,3268;75,3274;112,3254;110,3328;151,3290;191,3164;132,3194;197,3260;182,3178;242,3214;241,3088;207,3118;249,3178;308,3150;354,3086;356,3066;285,3040;284,3066;314,3032;313,3102;367,3074;372,2901;387,2908;381,2966;376,2952;349,2976;415,3042;391,2938;623,3141;649,3257;628,3313;670,3269;783,3155;723,3175;721,3101;677,3143;692,3139;726,3139;746,3195;782,3159;776,3053;778,3037;760,3063;741,3073;897,3029;867,3057;872,2999;817,3009;805,3003;872,3069;954,2981;936,2987;894,2919;853,2957;935,3005" o:connectangles="0,0,0,0,0,0,0,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3" o:spid="_x0000_s1059" type="#_x0000_t75" style="position:absolute;left:4716;top:2898;width:288;height: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">
                  <v:imagedata r:id="rId11" o:title=""/>
                </v:shape>
                <v:shape id="Picture 72" o:spid="_x0000_s1060" type="#_x0000_t75" style="position:absolute;left:5249;top:2898;width:240;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">
                  <v:imagedata r:id="rId12" o:title=""/>
                </v:shape>
                <v:shape id="AutoShape 71" o:spid="_x0000_s1061" style="position:absolute;left:5280;top:2916;width:1162;height:685;visibility:visible;mso-wrap-style:square;v-text-anchor:top" coordsize="1162,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" path="m115,636r,-6l113,626r-2,-6l108,616r-4,-4l101,608r-4,-2l93,604r-3,l86,602r-8,l74,604r-7,2l63,606r-4,2l56,610r-4,l45,614r-4,l35,616r-3,-2l26,614r-5,-4l19,608r-1,-2l17,604r-1,-2l15,600r1,-4l16,592r3,-4l20,586r5,-6l28,578r6,-2l36,574r3,l41,572r4,l47,570r2,l49,568r-1,l48,566r-1,l47,564r-2,l44,562r-1,l43,560r-4,l39,558r-2,l34,560r-5,2l27,562r-2,2l20,568r-2,l15,570r-5,6l6,580r-2,4l2,590r-1,4l,598r,4l,606r2,4l3,616r3,4l13,626r4,2l25,632r19,l47,630r4,l55,628r3,-2l62,626r7,-4l76,622r3,-2l82,620r3,2l88,622r5,4l96,628r1,2l99,636r,6l98,648r-1,2l95,652r-2,4l91,658r-4,4l77,668r-3,2l69,670r-3,2l61,672r-1,2l60,676r,2l62,680r3,2l66,684r11,l83,682r2,-2l97,672r3,-4l105,664r3,-4l110,656r3,-6l115,646r,-10xm190,568r,l189,566r-4,-4l184,562r,-2l181,560r-1,2l179,562r-1,4l177,568r-1,2l174,574r-6,10l165,586r-4,4l150,596r-11,l136,594r-7,-4l125,588r-3,-4l130,576r34,-34l164,540r1,-2l164,536r-2,-2l160,532r-4,-4l152,524r-5,-2l147,542r-33,34l111,572r-2,-2l108,566r-2,-2l105,558r,-4l105,552r1,-4l107,544r2,-2l112,540r5,-6l123,532r12,l141,536r6,6l147,522r-4,-2l138,518r-10,-2l113,522r-5,2l103,530r-4,4l96,538r-2,6l91,550r,4l91,566r2,6l96,578r7,10l114,600r5,4l125,606r5,4l136,610r11,2l152,610r10,-4l168,602r6,-6l176,594r2,-4l180,588r4,-6l187,576r1,-2l189,572r1,-2l190,568xm259,498r-1,-6l257,488r-2,-6l249,470r-4,-4l243,464r,36l242,504r-1,2l239,510r-6,6l230,518r-10,2l207,520,182,494r,-4l182,480r,-2l183,472r1,-2l186,466r1,l189,464r3,-4l195,460r7,-2l205,458r3,2l212,460r7,4l222,468r4,2l229,474r3,2l234,480r2,2l239,486r1,4l242,496r1,4l243,464r-4,-4l237,458r-2,-2l230,452r-5,-4l220,446r-5,-2l205,442r-5,l195,444r-5,l186,448r-7,6l177,456r-2,4l174,464r-1,2l172,468r-1,10l171,486r-9,-10l159,476r-1,2l157,478r-3,2l153,482r-1,2l151,484r,2l152,486r87,88l243,574r1,-2l245,572r2,-2l248,568r1,l250,566r1,-2l250,562,219,532r3,l228,530r7,l238,528r2,l242,526r2,l245,524r5,-4l252,518r3,-6l256,508r2,-6l259,498xm320,442r-1,-2l318,438r-2,l315,436r-1,l313,434r-2,l310,436r,2l308,440r-1,2l306,444r-1,l301,448r-3,2l295,448r-4,l287,444,249,406r10,-10l265,390r,-2l265,386r-1,-2l262,384r-1,-2l260,382r-1,-2l255,380r-16,16l224,382r-4,l219,384r-2,2l215,386r,2l213,390r-1,l212,392r1,l228,408r-9,8l219,418r-1,l219,420r1,2l223,426r6,l237,418r40,40l284,462r3,2l290,464r7,2l300,464r6,-2l309,460r4,-4l314,456r1,-2l315,452r1,l317,450r1,l319,448r1,-2l320,442xm382,376r-1,l381,374r-1,l379,372r-1,-2l376,370r-1,-2l372,368r,2l371,370r-1,4l369,376r-1,2l367,380r-2,2l364,386r-2,2l359,392r-6,6l345,402r-3,2l331,404r-7,-4l320,398r-3,-2l314,392r8,-8l356,350r,-2l356,346r,-2l354,342r-2,-2l348,336r-5,-4l339,330r,20l305,384r-2,-2l301,378r-2,-2l298,372r-1,-4l296,362r1,-2l298,356r3,-6l304,348r5,-6l315,340r12,l333,344r6,6l339,330r-9,-4l315,326r-10,4l300,332r-5,6l291,342r-4,6l285,352r-2,6l282,364r1,10l285,380r5,12l295,396r5,6l305,408r6,4l317,414r5,4l328,418r10,2l344,418r10,-4l359,410r6,-6l367,402r3,-4l374,392r4,-4l379,384r1,-2l381,380r1,-4xm498,266r,l461,228r-6,-6l451,220r-7,-6l440,214r-4,-2l428,212r-4,2l420,214r-5,4l412,222r-2,2l408,226r-2,4l405,232r-1,2l404,236r-1,4l403,244r,10l397,254r-5,-2l387,252r-3,2l382,254r-3,2l371,262r-3,4l366,270r-2,4l363,280r-1,4l362,290r,4l354,284r-4,l350,286r-2,l346,288r-1,2l344,292r-1,2l344,294r,2l407,358r2,l410,356r2,l413,354r3,-2l417,350r1,-2l418,346,374,302r-1,-6l373,290r1,-10l376,276r3,-2l381,272r2,-2l388,270r2,-2l395,270r3,2l401,272r2,2l406,276r41,42l450,318r,-2l452,316r4,-4l457,310r1,-2l458,306,420,268r-6,-6l414,256r-1,-6l414,244r1,-4l416,236r5,-4l423,230r5,-2l431,228r2,2l438,230r5,4l446,236r41,42l488,278r2,-2l492,276r3,-4l497,270r1,l498,268r,-2xm564,192r-1,-10l561,176r-3,-6l554,166r-4,-6l548,157r,35l548,194r-1,8l545,204r-6,6l535,212r-10,2l513,214,488,188r-1,-4l487,178r1,-6l488,170r1,-2l489,166r2,-4l493,160r1,-2l500,154r7,-2l510,152r4,2l517,154r4,2l524,160r7,4l534,168r3,2l540,174r2,4l544,180r2,4l548,192r,-35l545,154r-2,-2l540,150r-4,-4l531,144r-5,-4l521,138r-10,-2l506,136r-10,4l491,142r-4,4l485,148r-2,2l482,152r-1,2l479,158r-1,4l477,164r-1,6l476,178,439,140r-5,l433,142r-1,l431,144r-1,l429,146r-2,2l427,150r,2l520,244r4,l524,242r1,l528,240r,-2l529,238r1,-2l530,234r-8,-8l535,226r3,-2l543,224r4,-4l549,220r2,-2l555,214r2,-2l560,208r2,-6l564,198r,-6xm640,118r-1,l639,116r-1,l637,114r-1,-2l634,112r-1,-2l630,110r,2l629,112r-1,4l627,118r-1,2l625,122r-2,2l617,134r-3,2l611,140r-4,2l600,146r-11,l585,144r-3,-2l575,138r-3,-4l580,126,612,94r1,-2l614,90r,-2l614,86r-2,-2l610,82r-4,-4l601,74r-4,-2l597,92r-34,34l561,124r-2,-4l557,118r-1,-4l555,110r-1,-6l555,102r1,-4l557,96r2,-4l561,90r6,-6l573,82r12,l591,86r6,6l597,72r-9,-4l573,68r-15,6l553,80r-4,4l545,90r-2,4l541,100r,4l541,110r,6l543,122r3,6l548,134r4,4l563,150r6,4l575,156r5,4l586,162r10,l602,160r10,-4l617,152r6,-6l625,144r3,-4l630,138r2,-4l634,132r1,-2l637,126r1,-2l640,120r,-2xm658,590r,-2l657,586r-1,l573,504r-4,l568,506r-4,4l563,510r,2l562,512r,4l610,564r4,4l618,572r8,8l630,582r3,4l630,586r-10,-4l617,580r-3,l610,578r-6,-2l600,576r-3,-2l593,574r-13,-4l533,556r-2,-2l520,554r-1,2l517,556r-9,10l507,568r,2l508,572r84,84l597,656r2,-2l602,650r1,l603,648r1,l604,644,550,590,540,580r-4,-2l529,570r1,l538,574r4,l550,578r82,24l635,604r14,l650,602r1,l657,596r,-2l658,592r,-2xm676,90r,-2l635,48r-1,-6l633,40r-1,-6l632,30r,-4l633,24r1,-4l635,20r2,-2l638,16r3,-2l644,14r1,-2l646,12r,-2l645,8r-1,l643,6r-1,l640,4r,-2l638,2,637,r-2,l633,2r-4,2l628,6r-2,l624,10r-2,4l621,16r,2l620,20r,10l620,32r1,4l612,26r-4,l607,28r-2,2l604,32r-1,l602,34r-1,l601,36r1,l664,100r3,l668,98r2,l674,94r1,-2l676,90xm726,516r-1,-12l723,498r-3,-6l717,488r-4,-6l711,478r,38l710,518r-2,8l706,530r-4,4l699,536r-4,4l691,540r-4,2l684,542r-4,-2l676,540r-10,-6l662,530r-3,-2l655,524r-3,-4l648,512r-2,-2l645,502r,-4l647,494r1,-4l650,486r4,-2l657,480r4,-2l665,476r15,l683,478r7,6l694,486r3,4l701,492r3,4l708,504r2,4l711,516r,-38l708,476r-5,-4l692,464r-10,-4l665,460r-5,2l655,464r-5,4l639,480r-3,4l633,490r-2,6l630,502r1,10l633,518r3,6l639,530r4,4l648,540r5,6l658,550r6,2l669,554r5,2l685,558r11,-4l701,552r5,-4l712,542r5,-4l720,532r3,-6l725,520r1,-4xm786,462r,l785,460,748,382r-1,-2l746,380r,-2l742,378r-2,2l738,382r-2,2l735,386r-1,l734,388r,2l768,458r1,2l768,460,699,426r-1,l698,424r-1,l696,426r-2,l689,430r-1,2l687,434r-1,2l686,438r3,l689,440r1,l770,478r4,l775,476r1,l779,474r1,-2l783,470r2,-2l785,466r1,l786,462xm867,376r-1,l866,374r-1,l864,372r-1,-2l860,370r,-2l858,368r,2l856,370r-1,4l854,376r-1,2l852,380r-1,4l849,386r-2,2l844,392r-6,6l834,400r-4,2l827,404r-11,l809,400r-3,-2l802,396r-3,-4l807,384r33,-32l841,350r,-2l842,346r-1,-2l839,342r-2,-2l833,336r-4,-4l824,330r,20l790,384r-2,-2l786,378r-1,-2l783,372r-1,-2l782,366r-1,-4l782,360r1,-4l784,354r2,-4l794,342r6,-2l812,340r6,4l824,350r,-20l815,326r-15,l790,330r-5,4l780,338r-4,4l773,348r-3,4l768,358r,4l768,366r,2l768,374r2,6l773,386r3,6l780,396r5,6l791,408r5,4l802,414r5,4l813,420r11,l829,418r10,-4l845,410r6,-6l853,402r2,-4l857,396r2,-4l861,390r2,-2l864,384r1,-2l867,378r,-2xm984,266r-1,l946,228r-2,-2l940,222r-3,-2l929,214r-4,l917,212r-4,l909,214r-4,l901,218r-4,4l895,224r-1,2l891,230r-1,2l889,234r,2l888,240r,4l888,256r-3,-2l883,254r-6,-2l875,252r-3,2l867,254r-11,8l853,266r-2,4l849,274r-1,6l847,284r,6l848,294r-9,-10l836,284r-1,2l833,286r-2,4l830,290r-1,2l828,294r1,l891,358r3,l895,356r2,l901,352r1,-2l903,350r,-2l903,346r-1,l859,302r-1,-6l858,290r2,-10l861,276r5,-4l868,270r13,l883,272r5,2l891,276r41,42l935,318r,-2l937,316r1,-2l939,314r2,-2l942,310r1,l943,308r,-2l907,270r-8,-8l899,256r,-6l900,240r1,-4l904,234r2,-2l908,230r5,l916,228r2,2l923,230r8,6l972,276r,2l974,278r1,-2l976,276r2,-2l979,274r2,-2l982,270r1,l983,268r1,l984,266xm1048,194r-2,-10l1044,178r-6,-10l1034,162r-2,-3l1032,196r-1,4l1030,204r-1,2l1026,210r-3,2l1019,214r-10,2l996,216,971,190r,-4l971,180r,-4l971,174r1,-4l973,166r1,l975,164r1,-2l978,160r3,-2l984,156r7,-2l994,154r3,2l1001,156r3,2l1008,162r3,2l1015,166r3,4l1021,172r5,8l1028,182r1,4l1031,194r1,2l1032,159r-4,-3l1026,154r-2,-2l1019,148r-5,-2l1009,142r-5,-2l994,138r-5,l979,140r-4,4l968,150r-1,2l965,154r-1,2l963,158r-2,6l961,166r-1,6l960,174r,6l922,142r-4,l917,144r-4,4l911,150r-1,2l911,152r,2l1003,246r4,l1008,244r1,l1012,240r1,l1013,238r1,l1014,236r-8,-8l1015,228r6,-2l1026,226r2,-2l1030,222r2,l1034,220r5,-4l1041,214r3,-4l1045,204r2,-4l1048,194xm1125,118r-1,l1124,116r-1,l1123,114r-2,l1120,112r-1,l1118,110r-2,l1115,112r-1,2l1113,116r-3,6l1108,126r-3,4l1102,134r-6,6l1092,142r-7,4l1074,146r-3,-2l1067,142r-7,-4l1057,134r8,-8l1098,94r1,-2l1099,90r1,-2l1099,86r-2,-2l1095,82r-8,-8l1082,72r,20l1048,126r-2,-2l1044,120r-2,-2l1041,114r-1,-2l1040,108r-1,-4l1040,102r1,-4l1042,96r2,-4l1047,90r5,-6l1058,82r12,l1076,86r6,6l1082,72r-5,-2l1073,68r-15,l1048,72r-5,4l1034,84r-3,6l1028,94r-2,6l1026,104r,4l1026,116r2,6l1031,128r3,6l1038,138r5,6l1049,150r5,4l1060,156r5,4l1071,162r11,l1087,160r5,-2l1097,156r6,-4l1109,146r2,-2l1113,140r2,-2l1117,134r2,-2l1121,130r1,-4l1124,124r1,-4l1125,118xm1161,90r,l1161,88,1120,48r-1,-4l1118,36r-1,-2l1117,26r1,-2l1119,22r1,-2l1122,18r1,-2l1126,14r5,-2l1132,12r,-2l1131,10r,-2l1129,8r-1,-2l1127,6r-1,-2l1125,4r-1,-2l1123,2,1122,r-1,l1120,2r-3,l1115,4r-2,2l1112,6r-2,2l1109,10r-2,4l1106,18r-1,2l1105,26r,4l1106,32r,4l1097,26r-3,l1094,28r-2,l1088,32r-1,2l1086,36r1,l1149,100r4,l1158,94r1,l1160,92r1,l1161,90xe" fillcolor="black" stroked="f">
                  <v:path arrowok="t" o:connecttype="custom" o:connectlocs="21,3527;45,3481;6,3537;93,3573;113,3567;125,3505;112,3457;119,3521;245,3383;212,3377;186,3365;247,3487;318,3355;264,3301;220,3339;381,3293;320,3315;301,3267;311,3329;440,3131;366,3187;417,3267;452,3233;490,3193;487,3101;548,3074;433,3059;549,3137;623,3041;561,3041;541,3017;637,3043;620,3499;603,3565;633,2957;633,2919;668,3015;676,3457;708,3421;658,3467;738,3299;689,3355;856,3287;839,3259;815,3243;829,3335;909,3131;847,3201;859,3219;907,3187;983,3185;973,3083;1026,3071;911,3067;1041,3131;1092,3059;1040,3025;1026,3033;1124,3041;1129,2925;1094,2943" o:connectangles="0,0,0,0,0,0,0,0,0,0,0,0,0,0,0,0,0,0,0,0,0,0,0,0,0,0,0,0,0,0,0,0,0,0,0,0,0,0,0,0,0,0,0,0,0,0,0,0,0,0,0,0,0,0,0,0,0,0,0,0,0"/>
                </v:shape>
                <v:line id="Line 70" o:spid="_x0000_s1062" style="position:absolute;visibility:visible;mso-wrap-style:square" from="7099,2718" to="7483,2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" strokecolor="#bd4a47" strokeweight="2.16pt"/>
                <v:rect id="Rectangle 69" o:spid="_x0000_s1063" style="position:absolute;left:7231;top:2658;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" fillcolor="#c0504d" stroked="f"/>
                <v:rect id="Rectangle 68" o:spid="_x0000_s1064" style="position:absolute;left:7231;top:2658;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" filled="f" strokecolor="#bd4a47" strokeweight=".72pt"/>
                <v:rect id="Rectangle 67" o:spid="_x0000_s1065" style="position:absolute;left:2268;top:247;width:7200;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" filled="f" strokecolor="#858585"/>
                <v:shapetype id="_x0000_t202" coordsize="21600,21600" o:spt="202" path="m,l,21600r21600,l21600,xe">
                  <v:stroke joinstyle="miter"/>
                  <v:path gradientshapeok="t" o:connecttype="rect"/>
                </v:shapetype>
                <v:shape id="Text Box 66" o:spid="_x0000_s1066" type="#_x0000_t202" style="position:absolute;left:5451;top:471;width:857;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" filled="f" stroked="f">
                  <v:textbox inset="0,0,0,0">
                    <w:txbxContent>
                      <w:p w:rsidR="00C3352F" w:rsidRDefault="00C3352F">
                        <w:pPr>
                          <w:spacing w:line="360" w:lineRule="exact"/>
                          <w:rPr>
                            <w:rFonts w:ascii="Carlito"/>
                            <w:b/>
                            <w:sz w:val="36"/>
                          </w:rPr>
                        </w:pPr>
                        <w:r>
                          <w:rPr>
                            <w:rFonts w:ascii="Carlito"/>
                            <w:b/>
                            <w:sz w:val="36"/>
                          </w:rPr>
                          <w:t>Profit</w:t>
                        </w:r>
                      </w:p>
                    </w:txbxContent>
                  </v:textbox>
                </v:shape>
                <v:shape id="Text Box 65" o:spid="_x0000_s1067" type="#_x0000_t202" style="position:absolute;left:2519;top:997;width:1147;height:1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" filled="f" stroked="f">
                  <v:textbox inset="0,0,0,0">
                    <w:txbxContent>
                      <w:p w:rsidR="00C3352F" w:rsidRDefault="00C3352F">
                        <w:pPr>
                          <w:spacing w:line="203" w:lineRule="exact"/>
                          <w:rPr>
                            <w:rFonts w:ascii="Carlito"/>
                            <w:sz w:val="20"/>
                          </w:rPr>
                        </w:pPr>
                        <w:r>
                          <w:rPr>
                            <w:rFonts w:ascii="Carlito"/>
                            <w:sz w:val="20"/>
                          </w:rPr>
                          <w:t>Rp60.000.000</w:t>
                        </w:r>
                      </w:p>
                      <w:p w:rsidR="00C3352F" w:rsidRDefault="00C3352F">
                        <w:pPr>
                          <w:spacing w:before="5"/>
                          <w:rPr>
                            <w:rFonts w:ascii="Carlito"/>
                            <w:sz w:val="24"/>
                          </w:rPr>
                        </w:pPr>
                      </w:p>
                      <w:p w:rsidR="00C3352F" w:rsidRDefault="00C3352F">
                        <w:pPr>
                          <w:spacing w:before="1" w:line="532" w:lineRule="auto"/>
                          <w:ind w:right="1"/>
                          <w:rPr>
                            <w:rFonts w:ascii="Carlito"/>
                            <w:sz w:val="20"/>
                          </w:rPr>
                        </w:pPr>
                        <w:r>
                          <w:rPr>
                            <w:rFonts w:ascii="Carlito"/>
                            <w:sz w:val="20"/>
                          </w:rPr>
                          <w:t>Rp40.000.000 Rp20.000.000</w:t>
                        </w:r>
                      </w:p>
                      <w:p w:rsidR="00C3352F" w:rsidRDefault="00C3352F">
                        <w:pPr>
                          <w:spacing w:before="1" w:line="240" w:lineRule="exact"/>
                          <w:ind w:right="18"/>
                          <w:jc w:val="right"/>
                          <w:rPr>
                            <w:rFonts w:ascii="Carlito"/>
                            <w:sz w:val="20"/>
                          </w:rPr>
                        </w:pPr>
                        <w:r>
                          <w:rPr>
                            <w:rFonts w:ascii="Carlito"/>
                            <w:w w:val="95"/>
                            <w:sz w:val="20"/>
                          </w:rPr>
                          <w:t>Rp-</w:t>
                        </w:r>
                      </w:p>
                    </w:txbxContent>
                  </v:textbox>
                </v:shape>
                <v:shape id="Text Box 64" o:spid="_x0000_s1068" type="#_x0000_t202" style="position:absolute;left:7525;top:2625;width:1761;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YwgAAANwAAAAPAAAAZHJzL2Rvd25yZXYueG1sRE9NawIx&#10;EL0X/A9hhN5qYgt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CRDM+YwgAAANwAAAAPAAAA&#10;AAAAAAAAAAAAAAcCAABkcnMvZG93bnJldi54bWxQSwUGAAAAAAMAAwC3AAAA9gIAAAAA&#10;" filled="f" stroked="f">
                  <v:textbox inset="0,0,0,0">
                    <w:txbxContent>
                      <w:p w:rsidR="00C3352F" w:rsidRDefault="00C3352F">
                        <w:pPr>
                          <w:spacing w:line="199" w:lineRule="exact"/>
                          <w:rPr>
                            <w:rFonts w:ascii="Carlito"/>
                            <w:sz w:val="20"/>
                          </w:rPr>
                        </w:pPr>
                        <w:r>
                          <w:rPr>
                            <w:rFonts w:ascii="Carlito"/>
                            <w:sz w:val="20"/>
                          </w:rPr>
                          <w:t>Profit yang dihasilkan</w:t>
                        </w:r>
                      </w:p>
                    </w:txbxContent>
                  </v:textbox>
                </v:shape>
                <v:shape id="Text Box 63" o:spid="_x0000_s1069" type="#_x0000_t202" style="position:absolute;left:2443;top:3168;width:1266;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fswgAAANwAAAAPAAAAZHJzL2Rvd25yZXYueG1sRE9NawIx&#10;EL0X/A9hhN5qYil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Ae5VfswgAAANwAAAAPAAAA&#10;AAAAAAAAAAAAAAcCAABkcnMvZG93bnJldi54bWxQSwUGAAAAAAMAAwC3AAAA9gIAAAAA&#10;" filled="f" stroked="f">
                  <v:textbox inset="0,0,0,0">
                    <w:txbxContent>
                      <w:p w:rsidR="00C3352F" w:rsidRDefault="00C3352F">
                        <w:pPr>
                          <w:spacing w:line="203" w:lineRule="exact"/>
                          <w:rPr>
                            <w:rFonts w:ascii="Carlito"/>
                            <w:sz w:val="20"/>
                          </w:rPr>
                        </w:pPr>
                        <w:r>
                          <w:rPr>
                            <w:rFonts w:ascii="Carlito"/>
                            <w:sz w:val="20"/>
                          </w:rPr>
                          <w:t>Rp(20.000.000)</w:t>
                        </w:r>
                      </w:p>
                      <w:p w:rsidR="00C3352F" w:rsidRDefault="00C3352F">
                        <w:pPr>
                          <w:spacing w:before="2" w:line="540" w:lineRule="atLeast"/>
                          <w:rPr>
                            <w:rFonts w:ascii="Carlito"/>
                            <w:sz w:val="20"/>
                          </w:rPr>
                        </w:pPr>
                        <w:r>
                          <w:rPr>
                            <w:rFonts w:ascii="Carlito"/>
                            <w:w w:val="95"/>
                            <w:sz w:val="20"/>
                          </w:rPr>
                          <w:t>Rp(40.000.000) Rp(60.000.000)</w:t>
                        </w:r>
                      </w:p>
                    </w:txbxContent>
                  </v:textbox>
                </v:shape>
                <w10:wrap type="topAndBottom" anchorx="page"/>
              </v:group>
            </w:pict>
          </mc:Fallback>
        </mc:AlternateContent>
      </w:r>
    </w:p>
    <w:p w:rsidR="008402D6" w:rsidRPr="003D69DB" w:rsidRDefault="00F560BE" w:rsidP="001931B5">
      <w:pPr>
        <w:pStyle w:val="BodyText"/>
        <w:ind w:right="72" w:firstLine="720"/>
        <w:rPr>
          <w:sz w:val="20"/>
          <w:szCs w:val="20"/>
        </w:rPr>
      </w:pPr>
      <w:r w:rsidRPr="003D69DB">
        <w:rPr>
          <w:sz w:val="20"/>
          <w:szCs w:val="20"/>
        </w:rPr>
        <w:t>Sumber : Laporan Laba Rugi PT. Shout Network Indonesia tahun 2015</w:t>
      </w:r>
    </w:p>
    <w:p w:rsidR="00F560BE" w:rsidRDefault="00F560BE" w:rsidP="00F560BE">
      <w:pPr>
        <w:pStyle w:val="Heading1"/>
        <w:ind w:left="0" w:right="72"/>
        <w:rPr>
          <w:b w:val="0"/>
        </w:rPr>
      </w:pPr>
    </w:p>
    <w:p w:rsidR="008402D6" w:rsidRPr="001931B5" w:rsidRDefault="00F560BE" w:rsidP="00F560BE">
      <w:pPr>
        <w:pStyle w:val="Heading1"/>
        <w:ind w:left="0" w:right="72"/>
      </w:pPr>
      <w:r w:rsidRPr="001931B5">
        <w:t>Grafik 1.1</w:t>
      </w:r>
    </w:p>
    <w:p w:rsidR="008402D6" w:rsidRPr="001931B5" w:rsidRDefault="00F560BE" w:rsidP="00F560BE">
      <w:pPr>
        <w:ind w:right="72"/>
        <w:jc w:val="center"/>
        <w:rPr>
          <w:b/>
          <w:sz w:val="24"/>
        </w:rPr>
      </w:pPr>
      <w:r w:rsidRPr="001931B5">
        <w:rPr>
          <w:b/>
          <w:sz w:val="24"/>
        </w:rPr>
        <w:t>Profit PT. Shout Network Indonesia periode Januari – Desember 2015</w:t>
      </w:r>
    </w:p>
    <w:p w:rsidR="008402D6" w:rsidRDefault="001E7100">
      <w:pPr>
        <w:pStyle w:val="BodyText"/>
        <w:rPr>
          <w:sz w:val="26"/>
        </w:rPr>
      </w:pPr>
      <w:r>
        <w:rPr>
          <w:noProof/>
          <w:lang w:val="id-ID" w:eastAsia="id-ID"/>
        </w:rPr>
        <mc:AlternateContent>
          <mc:Choice Requires="wpg">
            <w:drawing>
              <wp:anchor distT="0" distB="0" distL="114300" distR="114300" simplePos="0" relativeHeight="15732736" behindDoc="0" locked="0" layoutInCell="1" allowOverlap="1">
                <wp:simplePos x="0" y="0"/>
                <wp:positionH relativeFrom="page">
                  <wp:posOffset>1438275</wp:posOffset>
                </wp:positionH>
                <wp:positionV relativeFrom="paragraph">
                  <wp:posOffset>191135</wp:posOffset>
                </wp:positionV>
                <wp:extent cx="4864126" cy="2743200"/>
                <wp:effectExtent l="0" t="0" r="12700" b="19050"/>
                <wp:wrapNone/>
                <wp:docPr id="41"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4126" cy="2743200"/>
                          <a:chOff x="2268" y="2157"/>
                          <a:chExt cx="7200" cy="4320"/>
                        </a:xfrm>
                      </wpg:grpSpPr>
                      <wps:wsp>
                        <wps:cNvPr id="42" name="AutoShape 61"/>
                        <wps:cNvSpPr>
                          <a:spLocks/>
                        </wps:cNvSpPr>
                        <wps:spPr bwMode="auto">
                          <a:xfrm>
                            <a:off x="3837" y="2999"/>
                            <a:ext cx="3888" cy="2388"/>
                          </a:xfrm>
                          <a:custGeom>
                            <a:avLst/>
                            <a:gdLst>
                              <a:gd name="T0" fmla="+- 0 7726 3838"/>
                              <a:gd name="T1" fmla="*/ T0 w 3888"/>
                              <a:gd name="T2" fmla="+- 0 5032 2999"/>
                              <a:gd name="T3" fmla="*/ 5032 h 2388"/>
                              <a:gd name="T4" fmla="+- 0 7726 3838"/>
                              <a:gd name="T5" fmla="*/ T4 w 3888"/>
                              <a:gd name="T6" fmla="+- 0 4742 2999"/>
                              <a:gd name="T7" fmla="*/ 4742 h 2388"/>
                              <a:gd name="T8" fmla="+- 0 7726 3838"/>
                              <a:gd name="T9" fmla="*/ T8 w 3888"/>
                              <a:gd name="T10" fmla="+- 0 4451 2999"/>
                              <a:gd name="T11" fmla="*/ 4451 h 2388"/>
                              <a:gd name="T12" fmla="+- 0 7726 3838"/>
                              <a:gd name="T13" fmla="*/ T12 w 3888"/>
                              <a:gd name="T14" fmla="+- 0 4161 2999"/>
                              <a:gd name="T15" fmla="*/ 4161 h 2388"/>
                              <a:gd name="T16" fmla="+- 0 7726 3838"/>
                              <a:gd name="T17" fmla="*/ T16 w 3888"/>
                              <a:gd name="T18" fmla="+- 0 3871 2999"/>
                              <a:gd name="T19" fmla="*/ 3871 h 2388"/>
                              <a:gd name="T20" fmla="+- 0 7726 3838"/>
                              <a:gd name="T21" fmla="*/ T20 w 3888"/>
                              <a:gd name="T22" fmla="+- 0 3580 2999"/>
                              <a:gd name="T23" fmla="*/ 3580 h 2388"/>
                              <a:gd name="T24" fmla="+- 0 7726 3838"/>
                              <a:gd name="T25" fmla="*/ T24 w 3888"/>
                              <a:gd name="T26" fmla="+- 0 3290 2999"/>
                              <a:gd name="T27" fmla="*/ 3290 h 2388"/>
                              <a:gd name="T28" fmla="+- 0 7726 3838"/>
                              <a:gd name="T29" fmla="*/ T28 w 3888"/>
                              <a:gd name="T30" fmla="+- 0 2999 2999"/>
                              <a:gd name="T31" fmla="*/ 2999 h 2388"/>
                              <a:gd name="T32" fmla="+- 0 3902 3838"/>
                              <a:gd name="T33" fmla="*/ T32 w 3888"/>
                              <a:gd name="T34" fmla="+- 0 2999 2999"/>
                              <a:gd name="T35" fmla="*/ 2999 h 2388"/>
                              <a:gd name="T36" fmla="+- 0 3902 3838"/>
                              <a:gd name="T37" fmla="*/ T36 w 3888"/>
                              <a:gd name="T38" fmla="+- 0 5323 2999"/>
                              <a:gd name="T39" fmla="*/ 5323 h 2388"/>
                              <a:gd name="T40" fmla="+- 0 3902 3838"/>
                              <a:gd name="T41" fmla="*/ T40 w 3888"/>
                              <a:gd name="T42" fmla="+- 0 5032 2999"/>
                              <a:gd name="T43" fmla="*/ 5032 h 2388"/>
                              <a:gd name="T44" fmla="+- 0 3902 3838"/>
                              <a:gd name="T45" fmla="*/ T44 w 3888"/>
                              <a:gd name="T46" fmla="+- 0 4742 2999"/>
                              <a:gd name="T47" fmla="*/ 4742 h 2388"/>
                              <a:gd name="T48" fmla="+- 0 3902 3838"/>
                              <a:gd name="T49" fmla="*/ T48 w 3888"/>
                              <a:gd name="T50" fmla="+- 0 4451 2999"/>
                              <a:gd name="T51" fmla="*/ 4451 h 2388"/>
                              <a:gd name="T52" fmla="+- 0 3902 3838"/>
                              <a:gd name="T53" fmla="*/ T52 w 3888"/>
                              <a:gd name="T54" fmla="+- 0 4161 2999"/>
                              <a:gd name="T55" fmla="*/ 4161 h 2388"/>
                              <a:gd name="T56" fmla="+- 0 3902 3838"/>
                              <a:gd name="T57" fmla="*/ T56 w 3888"/>
                              <a:gd name="T58" fmla="+- 0 3871 2999"/>
                              <a:gd name="T59" fmla="*/ 3871 h 2388"/>
                              <a:gd name="T60" fmla="+- 0 3902 3838"/>
                              <a:gd name="T61" fmla="*/ T60 w 3888"/>
                              <a:gd name="T62" fmla="+- 0 3580 2999"/>
                              <a:gd name="T63" fmla="*/ 3580 h 2388"/>
                              <a:gd name="T64" fmla="+- 0 3902 3838"/>
                              <a:gd name="T65" fmla="*/ T64 w 3888"/>
                              <a:gd name="T66" fmla="+- 0 3290 2999"/>
                              <a:gd name="T67" fmla="*/ 3290 h 2388"/>
                              <a:gd name="T68" fmla="+- 0 3902 3838"/>
                              <a:gd name="T69" fmla="*/ T68 w 3888"/>
                              <a:gd name="T70" fmla="+- 0 2999 2999"/>
                              <a:gd name="T71" fmla="*/ 2999 h 2388"/>
                              <a:gd name="T72" fmla="+- 0 7726 3838"/>
                              <a:gd name="T73" fmla="*/ T72 w 3888"/>
                              <a:gd name="T74" fmla="+- 0 5323 2999"/>
                              <a:gd name="T75" fmla="*/ 5323 h 2388"/>
                              <a:gd name="T76" fmla="+- 0 3902 3838"/>
                              <a:gd name="T77" fmla="*/ T76 w 3888"/>
                              <a:gd name="T78" fmla="+- 0 5387 2999"/>
                              <a:gd name="T79" fmla="*/ 5387 h 2388"/>
                              <a:gd name="T80" fmla="+- 0 4219 3838"/>
                              <a:gd name="T81" fmla="*/ T80 w 3888"/>
                              <a:gd name="T82" fmla="+- 0 5387 2999"/>
                              <a:gd name="T83" fmla="*/ 5387 h 2388"/>
                              <a:gd name="T84" fmla="+- 0 4538 3838"/>
                              <a:gd name="T85" fmla="*/ T84 w 3888"/>
                              <a:gd name="T86" fmla="+- 0 5387 2999"/>
                              <a:gd name="T87" fmla="*/ 5387 h 2388"/>
                              <a:gd name="T88" fmla="+- 0 4858 3838"/>
                              <a:gd name="T89" fmla="*/ T88 w 3888"/>
                              <a:gd name="T90" fmla="+- 0 5387 2999"/>
                              <a:gd name="T91" fmla="*/ 5387 h 2388"/>
                              <a:gd name="T92" fmla="+- 0 5177 3838"/>
                              <a:gd name="T93" fmla="*/ T92 w 3888"/>
                              <a:gd name="T94" fmla="+- 0 5387 2999"/>
                              <a:gd name="T95" fmla="*/ 5387 h 2388"/>
                              <a:gd name="T96" fmla="+- 0 5494 3838"/>
                              <a:gd name="T97" fmla="*/ T96 w 3888"/>
                              <a:gd name="T98" fmla="+- 0 5387 2999"/>
                              <a:gd name="T99" fmla="*/ 5387 h 2388"/>
                              <a:gd name="T100" fmla="+- 0 5813 3838"/>
                              <a:gd name="T101" fmla="*/ T100 w 3888"/>
                              <a:gd name="T102" fmla="+- 0 5387 2999"/>
                              <a:gd name="T103" fmla="*/ 5387 h 2388"/>
                              <a:gd name="T104" fmla="+- 0 6132 3838"/>
                              <a:gd name="T105" fmla="*/ T104 w 3888"/>
                              <a:gd name="T106" fmla="+- 0 5387 2999"/>
                              <a:gd name="T107" fmla="*/ 5387 h 2388"/>
                              <a:gd name="T108" fmla="+- 0 6451 3838"/>
                              <a:gd name="T109" fmla="*/ T108 w 3888"/>
                              <a:gd name="T110" fmla="+- 0 5387 2999"/>
                              <a:gd name="T111" fmla="*/ 5387 h 2388"/>
                              <a:gd name="T112" fmla="+- 0 6768 3838"/>
                              <a:gd name="T113" fmla="*/ T112 w 3888"/>
                              <a:gd name="T114" fmla="+- 0 5387 2999"/>
                              <a:gd name="T115" fmla="*/ 5387 h 2388"/>
                              <a:gd name="T116" fmla="+- 0 7087 3838"/>
                              <a:gd name="T117" fmla="*/ T116 w 3888"/>
                              <a:gd name="T118" fmla="+- 0 5387 2999"/>
                              <a:gd name="T119" fmla="*/ 5387 h 2388"/>
                              <a:gd name="T120" fmla="+- 0 7406 3838"/>
                              <a:gd name="T121" fmla="*/ T120 w 3888"/>
                              <a:gd name="T122" fmla="+- 0 5387 2999"/>
                              <a:gd name="T123" fmla="*/ 5387 h 2388"/>
                              <a:gd name="T124" fmla="+- 0 7726 3838"/>
                              <a:gd name="T125" fmla="*/ T124 w 3888"/>
                              <a:gd name="T126" fmla="+- 0 5387 2999"/>
                              <a:gd name="T127" fmla="*/ 5387 h 2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888" h="2388">
                                <a:moveTo>
                                  <a:pt x="64" y="2033"/>
                                </a:moveTo>
                                <a:lnTo>
                                  <a:pt x="3888" y="2033"/>
                                </a:lnTo>
                                <a:moveTo>
                                  <a:pt x="64" y="1743"/>
                                </a:moveTo>
                                <a:lnTo>
                                  <a:pt x="3888" y="1743"/>
                                </a:lnTo>
                                <a:moveTo>
                                  <a:pt x="64" y="1452"/>
                                </a:moveTo>
                                <a:lnTo>
                                  <a:pt x="3888" y="1452"/>
                                </a:lnTo>
                                <a:moveTo>
                                  <a:pt x="64" y="1162"/>
                                </a:moveTo>
                                <a:lnTo>
                                  <a:pt x="3888" y="1162"/>
                                </a:lnTo>
                                <a:moveTo>
                                  <a:pt x="64" y="872"/>
                                </a:moveTo>
                                <a:lnTo>
                                  <a:pt x="3888" y="872"/>
                                </a:lnTo>
                                <a:moveTo>
                                  <a:pt x="64" y="581"/>
                                </a:moveTo>
                                <a:lnTo>
                                  <a:pt x="3888" y="581"/>
                                </a:lnTo>
                                <a:moveTo>
                                  <a:pt x="64" y="291"/>
                                </a:moveTo>
                                <a:lnTo>
                                  <a:pt x="3888" y="291"/>
                                </a:lnTo>
                                <a:moveTo>
                                  <a:pt x="64" y="0"/>
                                </a:moveTo>
                                <a:lnTo>
                                  <a:pt x="3888" y="0"/>
                                </a:lnTo>
                                <a:moveTo>
                                  <a:pt x="64" y="2324"/>
                                </a:moveTo>
                                <a:lnTo>
                                  <a:pt x="64" y="0"/>
                                </a:lnTo>
                                <a:moveTo>
                                  <a:pt x="0" y="2324"/>
                                </a:moveTo>
                                <a:lnTo>
                                  <a:pt x="64" y="2324"/>
                                </a:lnTo>
                                <a:moveTo>
                                  <a:pt x="0" y="2033"/>
                                </a:moveTo>
                                <a:lnTo>
                                  <a:pt x="64" y="2033"/>
                                </a:lnTo>
                                <a:moveTo>
                                  <a:pt x="0" y="1743"/>
                                </a:moveTo>
                                <a:lnTo>
                                  <a:pt x="64" y="1743"/>
                                </a:lnTo>
                                <a:moveTo>
                                  <a:pt x="0" y="1452"/>
                                </a:moveTo>
                                <a:lnTo>
                                  <a:pt x="64" y="1452"/>
                                </a:lnTo>
                                <a:moveTo>
                                  <a:pt x="0" y="1162"/>
                                </a:moveTo>
                                <a:lnTo>
                                  <a:pt x="64" y="1162"/>
                                </a:lnTo>
                                <a:moveTo>
                                  <a:pt x="0" y="872"/>
                                </a:moveTo>
                                <a:lnTo>
                                  <a:pt x="64" y="872"/>
                                </a:lnTo>
                                <a:moveTo>
                                  <a:pt x="0" y="581"/>
                                </a:moveTo>
                                <a:lnTo>
                                  <a:pt x="64" y="581"/>
                                </a:lnTo>
                                <a:moveTo>
                                  <a:pt x="0" y="291"/>
                                </a:moveTo>
                                <a:lnTo>
                                  <a:pt x="64" y="291"/>
                                </a:lnTo>
                                <a:moveTo>
                                  <a:pt x="0" y="0"/>
                                </a:moveTo>
                                <a:lnTo>
                                  <a:pt x="64" y="0"/>
                                </a:lnTo>
                                <a:moveTo>
                                  <a:pt x="64" y="2324"/>
                                </a:moveTo>
                                <a:lnTo>
                                  <a:pt x="3888" y="2324"/>
                                </a:lnTo>
                                <a:moveTo>
                                  <a:pt x="64" y="2324"/>
                                </a:moveTo>
                                <a:lnTo>
                                  <a:pt x="64" y="2388"/>
                                </a:lnTo>
                                <a:moveTo>
                                  <a:pt x="381" y="2324"/>
                                </a:moveTo>
                                <a:lnTo>
                                  <a:pt x="381" y="2388"/>
                                </a:lnTo>
                                <a:moveTo>
                                  <a:pt x="700" y="2324"/>
                                </a:moveTo>
                                <a:lnTo>
                                  <a:pt x="700" y="2388"/>
                                </a:lnTo>
                                <a:moveTo>
                                  <a:pt x="1020" y="2324"/>
                                </a:moveTo>
                                <a:lnTo>
                                  <a:pt x="1020" y="2388"/>
                                </a:lnTo>
                                <a:moveTo>
                                  <a:pt x="1339" y="2324"/>
                                </a:moveTo>
                                <a:lnTo>
                                  <a:pt x="1339" y="2388"/>
                                </a:lnTo>
                                <a:moveTo>
                                  <a:pt x="1656" y="2324"/>
                                </a:moveTo>
                                <a:lnTo>
                                  <a:pt x="1656" y="2388"/>
                                </a:lnTo>
                                <a:moveTo>
                                  <a:pt x="1975" y="2324"/>
                                </a:moveTo>
                                <a:lnTo>
                                  <a:pt x="1975" y="2388"/>
                                </a:lnTo>
                                <a:moveTo>
                                  <a:pt x="2294" y="2324"/>
                                </a:moveTo>
                                <a:lnTo>
                                  <a:pt x="2294" y="2388"/>
                                </a:lnTo>
                                <a:moveTo>
                                  <a:pt x="2613" y="2324"/>
                                </a:moveTo>
                                <a:lnTo>
                                  <a:pt x="2613" y="2388"/>
                                </a:lnTo>
                                <a:moveTo>
                                  <a:pt x="2930" y="2324"/>
                                </a:moveTo>
                                <a:lnTo>
                                  <a:pt x="2930" y="2388"/>
                                </a:lnTo>
                                <a:moveTo>
                                  <a:pt x="3249" y="2324"/>
                                </a:moveTo>
                                <a:lnTo>
                                  <a:pt x="3249" y="2388"/>
                                </a:lnTo>
                                <a:moveTo>
                                  <a:pt x="3568" y="2324"/>
                                </a:moveTo>
                                <a:lnTo>
                                  <a:pt x="3568" y="2388"/>
                                </a:lnTo>
                                <a:moveTo>
                                  <a:pt x="3888" y="2324"/>
                                </a:moveTo>
                                <a:lnTo>
                                  <a:pt x="3888" y="2388"/>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 name="Freeform 60"/>
                        <wps:cNvSpPr>
                          <a:spLocks/>
                        </wps:cNvSpPr>
                        <wps:spPr bwMode="auto">
                          <a:xfrm>
                            <a:off x="4060" y="3364"/>
                            <a:ext cx="3504" cy="960"/>
                          </a:xfrm>
                          <a:custGeom>
                            <a:avLst/>
                            <a:gdLst>
                              <a:gd name="T0" fmla="+- 0 4061 4061"/>
                              <a:gd name="T1" fmla="*/ T0 w 3504"/>
                              <a:gd name="T2" fmla="+- 0 4324 3364"/>
                              <a:gd name="T3" fmla="*/ 4324 h 960"/>
                              <a:gd name="T4" fmla="+- 0 4380 4061"/>
                              <a:gd name="T5" fmla="*/ T4 w 3504"/>
                              <a:gd name="T6" fmla="+- 0 4113 3364"/>
                              <a:gd name="T7" fmla="*/ 4113 h 960"/>
                              <a:gd name="T8" fmla="+- 0 4697 4061"/>
                              <a:gd name="T9" fmla="*/ T8 w 3504"/>
                              <a:gd name="T10" fmla="+- 0 3856 3364"/>
                              <a:gd name="T11" fmla="*/ 3856 h 960"/>
                              <a:gd name="T12" fmla="+- 0 5016 4061"/>
                              <a:gd name="T13" fmla="*/ T12 w 3504"/>
                              <a:gd name="T14" fmla="+- 0 4036 3364"/>
                              <a:gd name="T15" fmla="*/ 4036 h 960"/>
                              <a:gd name="T16" fmla="+- 0 5335 4061"/>
                              <a:gd name="T17" fmla="*/ T16 w 3504"/>
                              <a:gd name="T18" fmla="+- 0 3959 3364"/>
                              <a:gd name="T19" fmla="*/ 3959 h 960"/>
                              <a:gd name="T20" fmla="+- 0 5654 4061"/>
                              <a:gd name="T21" fmla="*/ T20 w 3504"/>
                              <a:gd name="T22" fmla="+- 0 4099 3364"/>
                              <a:gd name="T23" fmla="*/ 4099 h 960"/>
                              <a:gd name="T24" fmla="+- 0 5971 4061"/>
                              <a:gd name="T25" fmla="*/ T24 w 3504"/>
                              <a:gd name="T26" fmla="+- 0 3542 3364"/>
                              <a:gd name="T27" fmla="*/ 3542 h 960"/>
                              <a:gd name="T28" fmla="+- 0 6290 4061"/>
                              <a:gd name="T29" fmla="*/ T28 w 3504"/>
                              <a:gd name="T30" fmla="+- 0 3830 3364"/>
                              <a:gd name="T31" fmla="*/ 3830 h 960"/>
                              <a:gd name="T32" fmla="+- 0 6610 4061"/>
                              <a:gd name="T33" fmla="*/ T32 w 3504"/>
                              <a:gd name="T34" fmla="+- 0 3364 3364"/>
                              <a:gd name="T35" fmla="*/ 3364 h 960"/>
                              <a:gd name="T36" fmla="+- 0 6929 4061"/>
                              <a:gd name="T37" fmla="*/ T36 w 3504"/>
                              <a:gd name="T38" fmla="+- 0 3679 3364"/>
                              <a:gd name="T39" fmla="*/ 3679 h 960"/>
                              <a:gd name="T40" fmla="+- 0 7246 4061"/>
                              <a:gd name="T41" fmla="*/ T40 w 3504"/>
                              <a:gd name="T42" fmla="+- 0 3419 3364"/>
                              <a:gd name="T43" fmla="*/ 3419 h 960"/>
                              <a:gd name="T44" fmla="+- 0 7565 4061"/>
                              <a:gd name="T45" fmla="*/ T44 w 3504"/>
                              <a:gd name="T46" fmla="+- 0 3739 3364"/>
                              <a:gd name="T47" fmla="*/ 3739 h 9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3504" h="960">
                                <a:moveTo>
                                  <a:pt x="0" y="960"/>
                                </a:moveTo>
                                <a:lnTo>
                                  <a:pt x="319" y="749"/>
                                </a:lnTo>
                                <a:lnTo>
                                  <a:pt x="636" y="492"/>
                                </a:lnTo>
                                <a:lnTo>
                                  <a:pt x="955" y="672"/>
                                </a:lnTo>
                                <a:lnTo>
                                  <a:pt x="1274" y="595"/>
                                </a:lnTo>
                                <a:lnTo>
                                  <a:pt x="1593" y="735"/>
                                </a:lnTo>
                                <a:lnTo>
                                  <a:pt x="1910" y="178"/>
                                </a:lnTo>
                                <a:lnTo>
                                  <a:pt x="2229" y="466"/>
                                </a:lnTo>
                                <a:lnTo>
                                  <a:pt x="2549" y="0"/>
                                </a:lnTo>
                                <a:lnTo>
                                  <a:pt x="2868" y="315"/>
                                </a:lnTo>
                                <a:lnTo>
                                  <a:pt x="3185" y="55"/>
                                </a:lnTo>
                                <a:lnTo>
                                  <a:pt x="3504" y="375"/>
                                </a:lnTo>
                              </a:path>
                            </a:pathLst>
                          </a:custGeom>
                          <a:noFill/>
                          <a:ln w="27432">
                            <a:solidFill>
                              <a:srgbClr val="497DBA"/>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 name="Picture 5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3980" y="4245"/>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5" name="Picture 5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4300" y="4036"/>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6" name="Picture 5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619" y="3777"/>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7"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938" y="3957"/>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 name="Picture 5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255" y="3882"/>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 name="Picture 5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574" y="4019"/>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 name="Picture 5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893" y="3462"/>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 name="Picture 5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6212" y="3753"/>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2" name="Picture 5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6529" y="3285"/>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 name="Picture 5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6848" y="3601"/>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4" name="Picture 4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7168" y="3342"/>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5" name="Picture 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7487" y="3661"/>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6" name="Picture 4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037" y="4559"/>
                            <a:ext cx="384" cy="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7" name="Rectangle 46"/>
                        <wps:cNvSpPr>
                          <a:spLocks noChangeArrowheads="1"/>
                        </wps:cNvSpPr>
                        <wps:spPr bwMode="auto">
                          <a:xfrm>
                            <a:off x="2268" y="2157"/>
                            <a:ext cx="7200" cy="4320"/>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Text Box 45"/>
                        <wps:cNvSpPr txBox="1">
                          <a:spLocks noChangeArrowheads="1"/>
                        </wps:cNvSpPr>
                        <wps:spPr bwMode="auto">
                          <a:xfrm>
                            <a:off x="5125" y="2381"/>
                            <a:ext cx="1508"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Pr="00287F2B" w:rsidRDefault="00C3352F">
                              <w:pPr>
                                <w:spacing w:line="360" w:lineRule="exact"/>
                                <w:rPr>
                                  <w:rFonts w:ascii="Carlito"/>
                                  <w:b/>
                                  <w:sz w:val="32"/>
                                  <w:szCs w:val="32"/>
                                </w:rPr>
                              </w:pPr>
                              <w:r w:rsidRPr="00287F2B">
                                <w:rPr>
                                  <w:rFonts w:ascii="Carlito"/>
                                  <w:b/>
                                  <w:sz w:val="32"/>
                                  <w:szCs w:val="32"/>
                                </w:rPr>
                                <w:t>Penjualan</w:t>
                              </w:r>
                            </w:p>
                          </w:txbxContent>
                        </wps:txbx>
                        <wps:bodyPr rot="0" vert="horz" wrap="square" lIns="0" tIns="0" rIns="0" bIns="0" anchor="t" anchorCtr="0" upright="1">
                          <a:noAutofit/>
                        </wps:bodyPr>
                      </wps:wsp>
                      <wps:wsp>
                        <wps:cNvPr id="59" name="Text Box 44"/>
                        <wps:cNvSpPr txBox="1">
                          <a:spLocks noChangeArrowheads="1"/>
                        </wps:cNvSpPr>
                        <wps:spPr bwMode="auto">
                          <a:xfrm>
                            <a:off x="2546" y="2999"/>
                            <a:ext cx="1291" cy="28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203" w:lineRule="exact"/>
                                <w:rPr>
                                  <w:rFonts w:ascii="Carlito"/>
                                  <w:sz w:val="20"/>
                                </w:rPr>
                              </w:pPr>
                              <w:r>
                                <w:rPr>
                                  <w:rFonts w:ascii="Carlito"/>
                                  <w:sz w:val="20"/>
                                </w:rPr>
                                <w:t>Rp160.000.000</w:t>
                              </w:r>
                            </w:p>
                            <w:p w:rsidR="00C3352F" w:rsidRDefault="00C3352F">
                              <w:pPr>
                                <w:spacing w:before="46" w:line="285" w:lineRule="auto"/>
                                <w:ind w:right="18"/>
                                <w:jc w:val="both"/>
                                <w:rPr>
                                  <w:rFonts w:ascii="Carlito"/>
                                  <w:sz w:val="20"/>
                                </w:rPr>
                              </w:pPr>
                              <w:r>
                                <w:rPr>
                                  <w:rFonts w:ascii="Carlito"/>
                                  <w:w w:val="95"/>
                                  <w:sz w:val="20"/>
                                </w:rPr>
                                <w:t xml:space="preserve">Rp140.000.000 Rp120.000.000 Rp100.000.000 </w:t>
                              </w:r>
                              <w:r>
                                <w:rPr>
                                  <w:rFonts w:ascii="Carlito"/>
                                  <w:sz w:val="20"/>
                                </w:rPr>
                                <w:t>Rp80.000.000 Rp60.000.000 Rp40.000.000 Rp20.000.000</w:t>
                              </w:r>
                            </w:p>
                            <w:p w:rsidR="00C3352F" w:rsidRDefault="00C3352F">
                              <w:pPr>
                                <w:spacing w:line="240" w:lineRule="exact"/>
                                <w:ind w:right="18"/>
                                <w:jc w:val="right"/>
                                <w:rPr>
                                  <w:rFonts w:ascii="Carlito"/>
                                  <w:sz w:val="20"/>
                                </w:rPr>
                              </w:pPr>
                              <w:r>
                                <w:rPr>
                                  <w:rFonts w:ascii="Carlito"/>
                                  <w:w w:val="95"/>
                                  <w:sz w:val="20"/>
                                </w:rPr>
                                <w:t>Rp-</w:t>
                              </w:r>
                            </w:p>
                          </w:txbxContent>
                        </wps:txbx>
                        <wps:bodyPr rot="0" vert="horz" wrap="square" lIns="0" tIns="0" rIns="0" bIns="0" anchor="t" anchorCtr="0" upright="1">
                          <a:noAutofit/>
                        </wps:bodyPr>
                      </wps:wsp>
                      <wps:wsp>
                        <wps:cNvPr id="60" name="Text Box 43"/>
                        <wps:cNvSpPr txBox="1">
                          <a:spLocks noChangeArrowheads="1"/>
                        </wps:cNvSpPr>
                        <wps:spPr bwMode="auto">
                          <a:xfrm>
                            <a:off x="8463" y="4535"/>
                            <a:ext cx="823"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199" w:lineRule="exact"/>
                                <w:rPr>
                                  <w:rFonts w:ascii="Carlito"/>
                                  <w:sz w:val="20"/>
                                </w:rPr>
                              </w:pPr>
                              <w:r>
                                <w:rPr>
                                  <w:rFonts w:ascii="Carlito"/>
                                  <w:sz w:val="20"/>
                                </w:rPr>
                                <w:t>Penjual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2" o:spid="_x0000_s1070" style="position:absolute;margin-left:113.25pt;margin-top:15.05pt;width:383pt;height:3in;z-index:15732736;mso-position-horizontal-relative:page" coordorigin="2268,2157" coordsize="7200,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">
                <v:shape id="AutoShape 61" o:spid="_x0000_s1071" style="position:absolute;left:3837;top:2999;width:3888;height:2388;visibility:visible;mso-wrap-style:square;v-text-anchor:top" coordsize="3888,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" path="m64,2033r3824,m64,1743r3824,m64,1452r3824,m64,1162r3824,m64,872r3824,m64,581r3824,m64,291r3824,m64,l3888,m64,2324l64,m,2324r64,m,2033r64,m,1743r64,m,1452r64,m,1162r64,m,872r64,m,581r64,m,291r64,m,l64,t,2324l3888,2324t-3824,l64,2388t317,-64l381,2388t319,-64l700,2388t320,-64l1020,2388t319,-64l1339,2388t317,-64l1656,2388t319,-64l1975,2388t319,-64l2294,2388t319,-64l2613,2388t317,-64l2930,2388t319,-64l3249,2388t319,-64l3568,2388t320,-64l3888,2388e" filled="f" strokecolor="#858585" strokeweight=".72pt">
                  <v:path arrowok="t" o:connecttype="custom" o:connectlocs="3888,5032;3888,4742;3888,4451;3888,4161;3888,3871;3888,3580;3888,3290;3888,2999;64,2999;64,5323;64,5032;64,4742;64,4451;64,4161;64,3871;64,3580;64,3290;64,2999;3888,5323;64,5387;381,5387;700,5387;1020,5387;1339,5387;1656,5387;1975,5387;2294,5387;2613,5387;2930,5387;3249,5387;3568,5387;3888,5387" o:connectangles="0,0,0,0,0,0,0,0,0,0,0,0,0,0,0,0,0,0,0,0,0,0,0,0,0,0,0,0,0,0,0,0"/>
                </v:shape>
                <v:shape id="Freeform 60" o:spid="_x0000_s1072" style="position:absolute;left:4060;top:3364;width:3504;height:960;visibility:visible;mso-wrap-style:square;v-text-anchor:top" coordsize="350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" path="m,960l319,749,636,492,955,672r319,-77l1593,735,1910,178r319,288l2549,r319,315l3185,55r319,320e" filled="f" strokecolor="#497dba" strokeweight="2.16pt">
                  <v:path arrowok="t" o:connecttype="custom" o:connectlocs="0,4324;319,4113;636,3856;955,4036;1274,3959;1593,4099;1910,3542;2229,3830;2549,3364;2868,3679;3185,3419;3504,3739" o:connectangles="0,0,0,0,0,0,0,0,0,0,0,0"/>
                </v:shape>
                <v:shape id="Picture 59" o:spid="_x0000_s1073" type="#_x0000_t75" style="position:absolute;left:3980;top:4245;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">
                  <v:imagedata r:id="rId18" o:title=""/>
                </v:shape>
                <v:shape id="Picture 58" o:spid="_x0000_s1074" type="#_x0000_t75" style="position:absolute;left:4300;top:4036;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">
                  <v:imagedata r:id="rId19" o:title=""/>
                </v:shape>
                <v:shape id="Picture 57" o:spid="_x0000_s1075" type="#_x0000_t75" style="position:absolute;left:4619;top:3777;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">
                  <v:imagedata r:id="rId20" o:title=""/>
                </v:shape>
                <v:shape id="Picture 56" o:spid="_x0000_s1076" type="#_x0000_t75" style="position:absolute;left:4938;top:3957;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">
                  <v:imagedata r:id="rId21" o:title=""/>
                </v:shape>
                <v:shape id="Picture 55" o:spid="_x0000_s1077" type="#_x0000_t75" style="position:absolute;left:5255;top:3882;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">
                  <v:imagedata r:id="rId20" o:title=""/>
                </v:shape>
                <v:shape id="Picture 54" o:spid="_x0000_s1078" type="#_x0000_t75" style="position:absolute;left:5574;top:4019;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">
                  <v:imagedata r:id="rId19" o:title=""/>
                </v:shape>
                <v:shape id="Picture 53" o:spid="_x0000_s1079" type="#_x0000_t75" style="position:absolute;left:5893;top:3462;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">
                  <v:imagedata r:id="rId20" o:title=""/>
                </v:shape>
                <v:shape id="Picture 52" o:spid="_x0000_s1080" type="#_x0000_t75" style="position:absolute;left:6212;top:3753;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">
                  <v:imagedata r:id="rId19" o:title=""/>
                </v:shape>
                <v:shape id="Picture 51" o:spid="_x0000_s1081" type="#_x0000_t75" style="position:absolute;left:6529;top:3285;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">
                  <v:imagedata r:id="rId18" o:title=""/>
                </v:shape>
                <v:shape id="Picture 50" o:spid="_x0000_s1082" type="#_x0000_t75" style="position:absolute;left:6848;top:3601;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">
                  <v:imagedata r:id="rId19" o:title=""/>
                </v:shape>
                <v:shape id="Picture 49" o:spid="_x0000_s1083" type="#_x0000_t75" style="position:absolute;left:7168;top:3342;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">
                  <v:imagedata r:id="rId20" o:title=""/>
                </v:shape>
                <v:shape id="Picture 48" o:spid="_x0000_s1084" type="#_x0000_t75" style="position:absolute;left:7487;top:3661;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">
                  <v:imagedata r:id="rId19" o:title=""/>
                </v:shape>
                <v:shape id="Picture 47" o:spid="_x0000_s1085" type="#_x0000_t75" style="position:absolute;left:8037;top:4559;width:384;height: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">
                  <v:imagedata r:id="rId22" o:title=""/>
                </v:shape>
                <v:rect id="Rectangle 46" o:spid="_x0000_s1086" style="position:absolute;left:2268;top:2157;width:7200;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" filled="f" strokecolor="#858585"/>
                <v:shape id="Text Box 45" o:spid="_x0000_s1087" type="#_x0000_t202" style="position:absolute;left:5125;top:2381;width:1508;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rsidR="00C3352F" w:rsidRPr="00287F2B" w:rsidRDefault="00C3352F">
                        <w:pPr>
                          <w:spacing w:line="360" w:lineRule="exact"/>
                          <w:rPr>
                            <w:rFonts w:ascii="Carlito"/>
                            <w:b/>
                            <w:sz w:val="32"/>
                            <w:szCs w:val="32"/>
                          </w:rPr>
                        </w:pPr>
                        <w:r w:rsidRPr="00287F2B">
                          <w:rPr>
                            <w:rFonts w:ascii="Carlito"/>
                            <w:b/>
                            <w:sz w:val="32"/>
                            <w:szCs w:val="32"/>
                          </w:rPr>
                          <w:t>Penjualan</w:t>
                        </w:r>
                      </w:p>
                    </w:txbxContent>
                  </v:textbox>
                </v:shape>
                <v:shape id="Text Box 44" o:spid="_x0000_s1088" type="#_x0000_t202" style="position:absolute;left:2546;top:2999;width:1291;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bLq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Emmy6sMAAADbAAAADwAA&#10;AAAAAAAAAAAAAAAHAgAAZHJzL2Rvd25yZXYueG1sUEsFBgAAAAADAAMAtwAAAPcCAAAAAA==&#10;" filled="f" stroked="f">
                  <v:textbox inset="0,0,0,0">
                    <w:txbxContent>
                      <w:p w:rsidR="00C3352F" w:rsidRDefault="00C3352F">
                        <w:pPr>
                          <w:spacing w:line="203" w:lineRule="exact"/>
                          <w:rPr>
                            <w:rFonts w:ascii="Carlito"/>
                            <w:sz w:val="20"/>
                          </w:rPr>
                        </w:pPr>
                        <w:r>
                          <w:rPr>
                            <w:rFonts w:ascii="Carlito"/>
                            <w:sz w:val="20"/>
                          </w:rPr>
                          <w:t>Rp160.000.000</w:t>
                        </w:r>
                      </w:p>
                      <w:p w:rsidR="00C3352F" w:rsidRDefault="00C3352F">
                        <w:pPr>
                          <w:spacing w:before="46" w:line="285" w:lineRule="auto"/>
                          <w:ind w:right="18"/>
                          <w:jc w:val="both"/>
                          <w:rPr>
                            <w:rFonts w:ascii="Carlito"/>
                            <w:sz w:val="20"/>
                          </w:rPr>
                        </w:pPr>
                        <w:r>
                          <w:rPr>
                            <w:rFonts w:ascii="Carlito"/>
                            <w:w w:val="95"/>
                            <w:sz w:val="20"/>
                          </w:rPr>
                          <w:t xml:space="preserve">Rp140.000.000 Rp120.000.000 Rp100.000.000 </w:t>
                        </w:r>
                        <w:r>
                          <w:rPr>
                            <w:rFonts w:ascii="Carlito"/>
                            <w:sz w:val="20"/>
                          </w:rPr>
                          <w:t>Rp80.000.000 Rp60.000.000 Rp40.000.000 Rp20.000.000</w:t>
                        </w:r>
                      </w:p>
                      <w:p w:rsidR="00C3352F" w:rsidRDefault="00C3352F">
                        <w:pPr>
                          <w:spacing w:line="240" w:lineRule="exact"/>
                          <w:ind w:right="18"/>
                          <w:jc w:val="right"/>
                          <w:rPr>
                            <w:rFonts w:ascii="Carlito"/>
                            <w:sz w:val="20"/>
                          </w:rPr>
                        </w:pPr>
                        <w:r>
                          <w:rPr>
                            <w:rFonts w:ascii="Carlito"/>
                            <w:w w:val="95"/>
                            <w:sz w:val="20"/>
                          </w:rPr>
                          <w:t>Rp-</w:t>
                        </w:r>
                      </w:p>
                    </w:txbxContent>
                  </v:textbox>
                </v:shape>
                <v:shape id="Text Box 43" o:spid="_x0000_s1089" type="#_x0000_t202" style="position:absolute;left:8463;top:4535;width:823;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" filled="f" stroked="f">
                  <v:textbox inset="0,0,0,0">
                    <w:txbxContent>
                      <w:p w:rsidR="00C3352F" w:rsidRDefault="00C3352F">
                        <w:pPr>
                          <w:spacing w:line="199" w:lineRule="exact"/>
                          <w:rPr>
                            <w:rFonts w:ascii="Carlito"/>
                            <w:sz w:val="20"/>
                          </w:rPr>
                        </w:pPr>
                        <w:r>
                          <w:rPr>
                            <w:rFonts w:ascii="Carlito"/>
                            <w:sz w:val="20"/>
                          </w:rPr>
                          <w:t>Penjualan</w:t>
                        </w:r>
                      </w:p>
                    </w:txbxContent>
                  </v:textbox>
                </v:shape>
                <w10:wrap anchorx="page"/>
              </v:group>
            </w:pict>
          </mc:Fallback>
        </mc:AlternateContent>
      </w:r>
    </w:p>
    <w:p w:rsidR="008402D6" w:rsidRDefault="008402D6">
      <w:pPr>
        <w:pStyle w:val="BodyText"/>
        <w:rPr>
          <w:sz w:val="26"/>
        </w:rPr>
      </w:pPr>
    </w:p>
    <w:p w:rsidR="008402D6" w:rsidRPr="00287F2B" w:rsidRDefault="008402D6">
      <w:pPr>
        <w:pStyle w:val="BodyText"/>
      </w:pPr>
    </w:p>
    <w:p w:rsidR="008402D6" w:rsidRDefault="008402D6">
      <w:pPr>
        <w:pStyle w:val="BodyText"/>
        <w:rPr>
          <w:sz w:val="26"/>
        </w:rPr>
      </w:pPr>
    </w:p>
    <w:p w:rsidR="008402D6" w:rsidRDefault="008402D6">
      <w:pPr>
        <w:pStyle w:val="BodyText"/>
        <w:rPr>
          <w:sz w:val="26"/>
        </w:rPr>
      </w:pPr>
    </w:p>
    <w:p w:rsidR="008402D6" w:rsidRDefault="008402D6">
      <w:pPr>
        <w:pStyle w:val="BodyText"/>
        <w:rPr>
          <w:sz w:val="26"/>
        </w:rPr>
      </w:pPr>
    </w:p>
    <w:p w:rsidR="008402D6" w:rsidRDefault="008402D6">
      <w:pPr>
        <w:pStyle w:val="BodyText"/>
        <w:rPr>
          <w:sz w:val="26"/>
        </w:rPr>
      </w:pPr>
    </w:p>
    <w:p w:rsidR="008402D6" w:rsidRDefault="008402D6">
      <w:pPr>
        <w:pStyle w:val="BodyText"/>
        <w:rPr>
          <w:sz w:val="26"/>
        </w:rPr>
      </w:pPr>
    </w:p>
    <w:p w:rsidR="008402D6" w:rsidRDefault="008402D6">
      <w:pPr>
        <w:pStyle w:val="BodyText"/>
        <w:rPr>
          <w:sz w:val="26"/>
        </w:rPr>
      </w:pPr>
    </w:p>
    <w:p w:rsidR="008402D6" w:rsidRDefault="008402D6">
      <w:pPr>
        <w:pStyle w:val="BodyText"/>
        <w:rPr>
          <w:sz w:val="26"/>
        </w:rPr>
      </w:pPr>
    </w:p>
    <w:p w:rsidR="008402D6" w:rsidRDefault="008402D6">
      <w:pPr>
        <w:pStyle w:val="BodyText"/>
        <w:rPr>
          <w:sz w:val="26"/>
        </w:rPr>
      </w:pPr>
    </w:p>
    <w:p w:rsidR="008402D6" w:rsidRDefault="008402D6">
      <w:pPr>
        <w:pStyle w:val="BodyText"/>
        <w:rPr>
          <w:sz w:val="26"/>
        </w:rPr>
      </w:pPr>
    </w:p>
    <w:p w:rsidR="008402D6" w:rsidRDefault="001931B5">
      <w:pPr>
        <w:pStyle w:val="BodyText"/>
        <w:rPr>
          <w:sz w:val="26"/>
        </w:rPr>
      </w:pPr>
      <w:r w:rsidRPr="003D69DB">
        <w:rPr>
          <w:noProof/>
          <w:sz w:val="20"/>
          <w:szCs w:val="20"/>
          <w:lang w:val="id-ID" w:eastAsia="id-ID"/>
        </w:rPr>
        <mc:AlternateContent>
          <mc:Choice Requires="wps">
            <w:drawing>
              <wp:anchor distT="0" distB="0" distL="114300" distR="114300" simplePos="0" relativeHeight="15733248" behindDoc="0" locked="0" layoutInCell="1" allowOverlap="1">
                <wp:simplePos x="0" y="0"/>
                <wp:positionH relativeFrom="page">
                  <wp:posOffset>2599585</wp:posOffset>
                </wp:positionH>
                <wp:positionV relativeFrom="paragraph">
                  <wp:posOffset>10160</wp:posOffset>
                </wp:positionV>
                <wp:extent cx="2378075" cy="904875"/>
                <wp:effectExtent l="0" t="0" r="3175" b="9525"/>
                <wp:wrapNone/>
                <wp:docPr id="4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8075" cy="904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223" w:lineRule="exact"/>
                              <w:ind w:right="21"/>
                              <w:jc w:val="right"/>
                              <w:rPr>
                                <w:rFonts w:ascii="Carlito"/>
                                <w:sz w:val="20"/>
                              </w:rPr>
                            </w:pPr>
                            <w:r>
                              <w:rPr>
                                <w:rFonts w:ascii="Carlito"/>
                                <w:spacing w:val="-1"/>
                                <w:sz w:val="20"/>
                              </w:rPr>
                              <w:t>Januari</w:t>
                            </w:r>
                          </w:p>
                          <w:p w:rsidR="00C3352F" w:rsidRDefault="00C3352F">
                            <w:pPr>
                              <w:spacing w:before="74" w:line="314" w:lineRule="auto"/>
                              <w:ind w:left="414" w:right="20" w:hanging="180"/>
                              <w:jc w:val="right"/>
                              <w:rPr>
                                <w:rFonts w:ascii="Carlito"/>
                                <w:sz w:val="20"/>
                              </w:rPr>
                            </w:pPr>
                            <w:r>
                              <w:rPr>
                                <w:rFonts w:ascii="Carlito"/>
                                <w:spacing w:val="-1"/>
                                <w:sz w:val="20"/>
                              </w:rPr>
                              <w:t xml:space="preserve">Februari </w:t>
                            </w:r>
                            <w:r>
                              <w:rPr>
                                <w:rFonts w:ascii="Carlito"/>
                                <w:w w:val="95"/>
                                <w:sz w:val="20"/>
                              </w:rPr>
                              <w:t xml:space="preserve">Maret April Mei </w:t>
                            </w:r>
                            <w:r>
                              <w:rPr>
                                <w:rFonts w:ascii="Carlito"/>
                                <w:spacing w:val="-1"/>
                                <w:sz w:val="20"/>
                              </w:rPr>
                              <w:t>Juni</w:t>
                            </w:r>
                            <w:r>
                              <w:rPr>
                                <w:rFonts w:ascii="Carlito"/>
                                <w:w w:val="99"/>
                                <w:sz w:val="20"/>
                              </w:rPr>
                              <w:t xml:space="preserve"> </w:t>
                            </w:r>
                            <w:r>
                              <w:rPr>
                                <w:rFonts w:ascii="Carlito"/>
                                <w:w w:val="95"/>
                                <w:sz w:val="20"/>
                              </w:rPr>
                              <w:t>Juli</w:t>
                            </w:r>
                          </w:p>
                          <w:p w:rsidR="00C3352F" w:rsidRDefault="00C3352F">
                            <w:pPr>
                              <w:spacing w:line="314" w:lineRule="auto"/>
                              <w:ind w:left="20" w:right="20" w:firstLine="253"/>
                              <w:jc w:val="right"/>
                              <w:rPr>
                                <w:rFonts w:ascii="Carlito"/>
                                <w:sz w:val="20"/>
                              </w:rPr>
                            </w:pPr>
                            <w:r>
                              <w:rPr>
                                <w:rFonts w:ascii="Carlito"/>
                                <w:w w:val="95"/>
                                <w:sz w:val="20"/>
                              </w:rPr>
                              <w:t xml:space="preserve">Agustus </w:t>
                            </w:r>
                            <w:r>
                              <w:rPr>
                                <w:rFonts w:ascii="Carlito"/>
                                <w:spacing w:val="-1"/>
                                <w:sz w:val="20"/>
                              </w:rPr>
                              <w:t>September Oktober November</w:t>
                            </w:r>
                          </w:p>
                          <w:p w:rsidR="00C3352F" w:rsidRDefault="00C3352F">
                            <w:pPr>
                              <w:spacing w:line="240" w:lineRule="exact"/>
                              <w:ind w:right="18"/>
                              <w:jc w:val="right"/>
                              <w:rPr>
                                <w:rFonts w:ascii="Carlito"/>
                                <w:sz w:val="20"/>
                              </w:rPr>
                            </w:pPr>
                            <w:r>
                              <w:rPr>
                                <w:rFonts w:ascii="Carlito"/>
                                <w:w w:val="95"/>
                                <w:sz w:val="20"/>
                              </w:rPr>
                              <w:t>Desember</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90" type="#_x0000_t202" style="position:absolute;margin-left:204.7pt;margin-top:.8pt;width:187.25pt;height:71.25pt;z-index:15733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" filled="f" stroked="f">
                <v:textbox style="layout-flow:vertical;mso-layout-flow-alt:bottom-to-top" inset="0,0,0,0">
                  <w:txbxContent>
                    <w:p w:rsidR="00C3352F" w:rsidRDefault="00C3352F">
                      <w:pPr>
                        <w:spacing w:line="223" w:lineRule="exact"/>
                        <w:ind w:right="21"/>
                        <w:jc w:val="right"/>
                        <w:rPr>
                          <w:rFonts w:ascii="Carlito"/>
                          <w:sz w:val="20"/>
                        </w:rPr>
                      </w:pPr>
                      <w:r>
                        <w:rPr>
                          <w:rFonts w:ascii="Carlito"/>
                          <w:spacing w:val="-1"/>
                          <w:sz w:val="20"/>
                        </w:rPr>
                        <w:t>Januari</w:t>
                      </w:r>
                    </w:p>
                    <w:p w:rsidR="00C3352F" w:rsidRDefault="00C3352F">
                      <w:pPr>
                        <w:spacing w:before="74" w:line="314" w:lineRule="auto"/>
                        <w:ind w:left="414" w:right="20" w:hanging="180"/>
                        <w:jc w:val="right"/>
                        <w:rPr>
                          <w:rFonts w:ascii="Carlito"/>
                          <w:sz w:val="20"/>
                        </w:rPr>
                      </w:pPr>
                      <w:r>
                        <w:rPr>
                          <w:rFonts w:ascii="Carlito"/>
                          <w:spacing w:val="-1"/>
                          <w:sz w:val="20"/>
                        </w:rPr>
                        <w:t xml:space="preserve">Februari </w:t>
                      </w:r>
                      <w:r>
                        <w:rPr>
                          <w:rFonts w:ascii="Carlito"/>
                          <w:w w:val="95"/>
                          <w:sz w:val="20"/>
                        </w:rPr>
                        <w:t xml:space="preserve">Maret April Mei </w:t>
                      </w:r>
                      <w:r>
                        <w:rPr>
                          <w:rFonts w:ascii="Carlito"/>
                          <w:spacing w:val="-1"/>
                          <w:sz w:val="20"/>
                        </w:rPr>
                        <w:t>Juni</w:t>
                      </w:r>
                      <w:r>
                        <w:rPr>
                          <w:rFonts w:ascii="Carlito"/>
                          <w:w w:val="99"/>
                          <w:sz w:val="20"/>
                        </w:rPr>
                        <w:t xml:space="preserve"> </w:t>
                      </w:r>
                      <w:r>
                        <w:rPr>
                          <w:rFonts w:ascii="Carlito"/>
                          <w:w w:val="95"/>
                          <w:sz w:val="20"/>
                        </w:rPr>
                        <w:t>Juli</w:t>
                      </w:r>
                    </w:p>
                    <w:p w:rsidR="00C3352F" w:rsidRDefault="00C3352F">
                      <w:pPr>
                        <w:spacing w:line="314" w:lineRule="auto"/>
                        <w:ind w:left="20" w:right="20" w:firstLine="253"/>
                        <w:jc w:val="right"/>
                        <w:rPr>
                          <w:rFonts w:ascii="Carlito"/>
                          <w:sz w:val="20"/>
                        </w:rPr>
                      </w:pPr>
                      <w:r>
                        <w:rPr>
                          <w:rFonts w:ascii="Carlito"/>
                          <w:w w:val="95"/>
                          <w:sz w:val="20"/>
                        </w:rPr>
                        <w:t xml:space="preserve">Agustus </w:t>
                      </w:r>
                      <w:r>
                        <w:rPr>
                          <w:rFonts w:ascii="Carlito"/>
                          <w:spacing w:val="-1"/>
                          <w:sz w:val="20"/>
                        </w:rPr>
                        <w:t>September Oktober November</w:t>
                      </w:r>
                    </w:p>
                    <w:p w:rsidR="00C3352F" w:rsidRDefault="00C3352F">
                      <w:pPr>
                        <w:spacing w:line="240" w:lineRule="exact"/>
                        <w:ind w:right="18"/>
                        <w:jc w:val="right"/>
                        <w:rPr>
                          <w:rFonts w:ascii="Carlito"/>
                          <w:sz w:val="20"/>
                        </w:rPr>
                      </w:pPr>
                      <w:r>
                        <w:rPr>
                          <w:rFonts w:ascii="Carlito"/>
                          <w:w w:val="95"/>
                          <w:sz w:val="20"/>
                        </w:rPr>
                        <w:t>Desember</w:t>
                      </w:r>
                    </w:p>
                  </w:txbxContent>
                </v:textbox>
                <w10:wrap anchorx="page"/>
              </v:shape>
            </w:pict>
          </mc:Fallback>
        </mc:AlternateContent>
      </w:r>
    </w:p>
    <w:p w:rsidR="008402D6" w:rsidRDefault="008402D6">
      <w:pPr>
        <w:pStyle w:val="BodyText"/>
        <w:rPr>
          <w:sz w:val="26"/>
        </w:rPr>
      </w:pPr>
    </w:p>
    <w:p w:rsidR="008402D6" w:rsidRDefault="008402D6">
      <w:pPr>
        <w:pStyle w:val="BodyText"/>
        <w:rPr>
          <w:sz w:val="34"/>
        </w:rPr>
      </w:pPr>
    </w:p>
    <w:p w:rsidR="008402D6" w:rsidRDefault="00F560BE" w:rsidP="00B6411D">
      <w:pPr>
        <w:pStyle w:val="BodyText"/>
        <w:ind w:left="821" w:right="1449"/>
        <w:jc w:val="center"/>
      </w:pPr>
      <w:r w:rsidRPr="003D69DB">
        <w:rPr>
          <w:sz w:val="20"/>
          <w:szCs w:val="20"/>
        </w:rPr>
        <w:t>Sumber : Laporan Laba Rugi PT. Shout Network Indonesia tahun</w:t>
      </w:r>
      <w:r>
        <w:t xml:space="preserve"> 2015</w:t>
      </w:r>
    </w:p>
    <w:p w:rsidR="00B6411D" w:rsidRDefault="00B6411D" w:rsidP="00B6411D">
      <w:pPr>
        <w:pStyle w:val="Heading1"/>
        <w:ind w:right="1448"/>
        <w:rPr>
          <w:b w:val="0"/>
        </w:rPr>
      </w:pPr>
    </w:p>
    <w:p w:rsidR="008402D6" w:rsidRPr="001931B5" w:rsidRDefault="00F560BE" w:rsidP="00B6411D">
      <w:pPr>
        <w:pStyle w:val="Heading1"/>
        <w:ind w:right="1448"/>
      </w:pPr>
      <w:r w:rsidRPr="001931B5">
        <w:t>Grafik 1.2</w:t>
      </w:r>
    </w:p>
    <w:p w:rsidR="008402D6" w:rsidRPr="001931B5" w:rsidRDefault="00F560BE" w:rsidP="00B6411D">
      <w:pPr>
        <w:ind w:right="72"/>
        <w:jc w:val="center"/>
        <w:rPr>
          <w:b/>
          <w:sz w:val="24"/>
        </w:rPr>
      </w:pPr>
      <w:r w:rsidRPr="001931B5">
        <w:rPr>
          <w:b/>
          <w:sz w:val="24"/>
        </w:rPr>
        <w:t>Penjualan Online PT. Shout Netw</w:t>
      </w:r>
      <w:r w:rsidR="00B6411D" w:rsidRPr="001931B5">
        <w:rPr>
          <w:b/>
          <w:sz w:val="24"/>
        </w:rPr>
        <w:t>ork Indonesia periode Januari-</w:t>
      </w:r>
      <w:r w:rsidRPr="001931B5">
        <w:rPr>
          <w:b/>
          <w:sz w:val="24"/>
        </w:rPr>
        <w:t>Desember 2015</w:t>
      </w:r>
    </w:p>
    <w:p w:rsidR="008402D6" w:rsidRDefault="008402D6" w:rsidP="00B6411D">
      <w:pPr>
        <w:pStyle w:val="BodyText"/>
        <w:rPr>
          <w:b/>
          <w:sz w:val="26"/>
        </w:rPr>
      </w:pPr>
    </w:p>
    <w:p w:rsidR="008402D6" w:rsidRDefault="00F560BE" w:rsidP="00B6411D">
      <w:pPr>
        <w:pStyle w:val="BodyText"/>
        <w:ind w:right="72"/>
        <w:jc w:val="both"/>
      </w:pPr>
      <w:r>
        <w:t>Berdasarkan data grafik diatas dapat dilihat penjualan secara online oleh PT. Shout Network Indonesia dari bulan Januari hingga bulan Desember 2015 setiap bulannya mengalami perkembangan yang berfluktuatif. Penjualan tertinggi berada pada bulan September 2015 yaitu sebesar Rp. 134.894.550,-, dan profit terendah berada pada bulan Januari 2015 yaitu sebesar Rp. 68.792.750,-.</w:t>
      </w:r>
    </w:p>
    <w:p w:rsidR="008402D6" w:rsidRDefault="008402D6" w:rsidP="00B6411D">
      <w:pPr>
        <w:jc w:val="both"/>
        <w:sectPr w:rsidR="008402D6" w:rsidSect="003D69DB">
          <w:headerReference w:type="default" r:id="rId23"/>
          <w:pgSz w:w="11910" w:h="16840"/>
          <w:pgMar w:top="1701" w:right="1418" w:bottom="1418" w:left="1701" w:header="748" w:footer="0" w:gutter="0"/>
          <w:cols w:space="720"/>
        </w:sectPr>
      </w:pPr>
    </w:p>
    <w:p w:rsidR="008402D6" w:rsidRDefault="001E7100">
      <w:pPr>
        <w:pStyle w:val="BodyText"/>
        <w:rPr>
          <w:sz w:val="20"/>
        </w:rPr>
      </w:pPr>
      <w:r>
        <w:rPr>
          <w:noProof/>
          <w:lang w:val="id-ID" w:eastAsia="id-ID"/>
        </w:rPr>
        <w:lastRenderedPageBreak/>
        <mc:AlternateContent>
          <mc:Choice Requires="wpg">
            <w:drawing>
              <wp:anchor distT="0" distB="0" distL="114300" distR="114300" simplePos="0" relativeHeight="15735296" behindDoc="0" locked="0" layoutInCell="1" allowOverlap="1">
                <wp:simplePos x="0" y="0"/>
                <wp:positionH relativeFrom="page">
                  <wp:posOffset>1435735</wp:posOffset>
                </wp:positionH>
                <wp:positionV relativeFrom="paragraph">
                  <wp:posOffset>60960</wp:posOffset>
                </wp:positionV>
                <wp:extent cx="4916170" cy="2752725"/>
                <wp:effectExtent l="0" t="0" r="0" b="0"/>
                <wp:wrapNone/>
                <wp:docPr id="20"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16170" cy="2752725"/>
                          <a:chOff x="2261" y="-4737"/>
                          <a:chExt cx="7215" cy="4335"/>
                        </a:xfrm>
                      </wpg:grpSpPr>
                      <wps:wsp>
                        <wps:cNvPr id="21" name="AutoShape 40"/>
                        <wps:cNvSpPr>
                          <a:spLocks/>
                        </wps:cNvSpPr>
                        <wps:spPr bwMode="auto">
                          <a:xfrm>
                            <a:off x="3837" y="-3887"/>
                            <a:ext cx="3888" cy="2388"/>
                          </a:xfrm>
                          <a:custGeom>
                            <a:avLst/>
                            <a:gdLst>
                              <a:gd name="T0" fmla="+- 0 7726 3838"/>
                              <a:gd name="T1" fmla="*/ T0 w 3888"/>
                              <a:gd name="T2" fmla="+- 0 -1854 -3887"/>
                              <a:gd name="T3" fmla="*/ -1854 h 2388"/>
                              <a:gd name="T4" fmla="+- 0 7726 3838"/>
                              <a:gd name="T5" fmla="*/ T4 w 3888"/>
                              <a:gd name="T6" fmla="+- 0 -2145 -3887"/>
                              <a:gd name="T7" fmla="*/ -2145 h 2388"/>
                              <a:gd name="T8" fmla="+- 0 7726 3838"/>
                              <a:gd name="T9" fmla="*/ T8 w 3888"/>
                              <a:gd name="T10" fmla="+- 0 -2435 -3887"/>
                              <a:gd name="T11" fmla="*/ -2435 h 2388"/>
                              <a:gd name="T12" fmla="+- 0 7726 3838"/>
                              <a:gd name="T13" fmla="*/ T12 w 3888"/>
                              <a:gd name="T14" fmla="+- 0 -2725 -3887"/>
                              <a:gd name="T15" fmla="*/ -2725 h 2388"/>
                              <a:gd name="T16" fmla="+- 0 7726 3838"/>
                              <a:gd name="T17" fmla="*/ T16 w 3888"/>
                              <a:gd name="T18" fmla="+- 0 -3016 -3887"/>
                              <a:gd name="T19" fmla="*/ -3016 h 2388"/>
                              <a:gd name="T20" fmla="+- 0 7726 3838"/>
                              <a:gd name="T21" fmla="*/ T20 w 3888"/>
                              <a:gd name="T22" fmla="+- 0 -3306 -3887"/>
                              <a:gd name="T23" fmla="*/ -3306 h 2388"/>
                              <a:gd name="T24" fmla="+- 0 7726 3838"/>
                              <a:gd name="T25" fmla="*/ T24 w 3888"/>
                              <a:gd name="T26" fmla="+- 0 -3597 -3887"/>
                              <a:gd name="T27" fmla="*/ -3597 h 2388"/>
                              <a:gd name="T28" fmla="+- 0 7726 3838"/>
                              <a:gd name="T29" fmla="*/ T28 w 3888"/>
                              <a:gd name="T30" fmla="+- 0 -3887 -3887"/>
                              <a:gd name="T31" fmla="*/ -3887 h 2388"/>
                              <a:gd name="T32" fmla="+- 0 3902 3838"/>
                              <a:gd name="T33" fmla="*/ T32 w 3888"/>
                              <a:gd name="T34" fmla="+- 0 -3887 -3887"/>
                              <a:gd name="T35" fmla="*/ -3887 h 2388"/>
                              <a:gd name="T36" fmla="+- 0 3902 3838"/>
                              <a:gd name="T37" fmla="*/ T36 w 3888"/>
                              <a:gd name="T38" fmla="+- 0 -1564 -3887"/>
                              <a:gd name="T39" fmla="*/ -1564 h 2388"/>
                              <a:gd name="T40" fmla="+- 0 3902 3838"/>
                              <a:gd name="T41" fmla="*/ T40 w 3888"/>
                              <a:gd name="T42" fmla="+- 0 -1854 -3887"/>
                              <a:gd name="T43" fmla="*/ -1854 h 2388"/>
                              <a:gd name="T44" fmla="+- 0 3902 3838"/>
                              <a:gd name="T45" fmla="*/ T44 w 3888"/>
                              <a:gd name="T46" fmla="+- 0 -2145 -3887"/>
                              <a:gd name="T47" fmla="*/ -2145 h 2388"/>
                              <a:gd name="T48" fmla="+- 0 3902 3838"/>
                              <a:gd name="T49" fmla="*/ T48 w 3888"/>
                              <a:gd name="T50" fmla="+- 0 -2435 -3887"/>
                              <a:gd name="T51" fmla="*/ -2435 h 2388"/>
                              <a:gd name="T52" fmla="+- 0 3902 3838"/>
                              <a:gd name="T53" fmla="*/ T52 w 3888"/>
                              <a:gd name="T54" fmla="+- 0 -2725 -3887"/>
                              <a:gd name="T55" fmla="*/ -2725 h 2388"/>
                              <a:gd name="T56" fmla="+- 0 3902 3838"/>
                              <a:gd name="T57" fmla="*/ T56 w 3888"/>
                              <a:gd name="T58" fmla="+- 0 -3016 -3887"/>
                              <a:gd name="T59" fmla="*/ -3016 h 2388"/>
                              <a:gd name="T60" fmla="+- 0 3902 3838"/>
                              <a:gd name="T61" fmla="*/ T60 w 3888"/>
                              <a:gd name="T62" fmla="+- 0 -3306 -3887"/>
                              <a:gd name="T63" fmla="*/ -3306 h 2388"/>
                              <a:gd name="T64" fmla="+- 0 3902 3838"/>
                              <a:gd name="T65" fmla="*/ T64 w 3888"/>
                              <a:gd name="T66" fmla="+- 0 -3597 -3887"/>
                              <a:gd name="T67" fmla="*/ -3597 h 2388"/>
                              <a:gd name="T68" fmla="+- 0 3902 3838"/>
                              <a:gd name="T69" fmla="*/ T68 w 3888"/>
                              <a:gd name="T70" fmla="+- 0 -3887 -3887"/>
                              <a:gd name="T71" fmla="*/ -3887 h 2388"/>
                              <a:gd name="T72" fmla="+- 0 7726 3838"/>
                              <a:gd name="T73" fmla="*/ T72 w 3888"/>
                              <a:gd name="T74" fmla="+- 0 -1564 -3887"/>
                              <a:gd name="T75" fmla="*/ -1564 h 2388"/>
                              <a:gd name="T76" fmla="+- 0 3902 3838"/>
                              <a:gd name="T77" fmla="*/ T76 w 3888"/>
                              <a:gd name="T78" fmla="+- 0 -1499 -3887"/>
                              <a:gd name="T79" fmla="*/ -1499 h 2388"/>
                              <a:gd name="T80" fmla="+- 0 4219 3838"/>
                              <a:gd name="T81" fmla="*/ T80 w 3888"/>
                              <a:gd name="T82" fmla="+- 0 -1499 -3887"/>
                              <a:gd name="T83" fmla="*/ -1499 h 2388"/>
                              <a:gd name="T84" fmla="+- 0 4538 3838"/>
                              <a:gd name="T85" fmla="*/ T84 w 3888"/>
                              <a:gd name="T86" fmla="+- 0 -1499 -3887"/>
                              <a:gd name="T87" fmla="*/ -1499 h 2388"/>
                              <a:gd name="T88" fmla="+- 0 4858 3838"/>
                              <a:gd name="T89" fmla="*/ T88 w 3888"/>
                              <a:gd name="T90" fmla="+- 0 -1499 -3887"/>
                              <a:gd name="T91" fmla="*/ -1499 h 2388"/>
                              <a:gd name="T92" fmla="+- 0 5177 3838"/>
                              <a:gd name="T93" fmla="*/ T92 w 3888"/>
                              <a:gd name="T94" fmla="+- 0 -1499 -3887"/>
                              <a:gd name="T95" fmla="*/ -1499 h 2388"/>
                              <a:gd name="T96" fmla="+- 0 5494 3838"/>
                              <a:gd name="T97" fmla="*/ T96 w 3888"/>
                              <a:gd name="T98" fmla="+- 0 -1499 -3887"/>
                              <a:gd name="T99" fmla="*/ -1499 h 2388"/>
                              <a:gd name="T100" fmla="+- 0 5813 3838"/>
                              <a:gd name="T101" fmla="*/ T100 w 3888"/>
                              <a:gd name="T102" fmla="+- 0 -1499 -3887"/>
                              <a:gd name="T103" fmla="*/ -1499 h 2388"/>
                              <a:gd name="T104" fmla="+- 0 6132 3838"/>
                              <a:gd name="T105" fmla="*/ T104 w 3888"/>
                              <a:gd name="T106" fmla="+- 0 -1499 -3887"/>
                              <a:gd name="T107" fmla="*/ -1499 h 2388"/>
                              <a:gd name="T108" fmla="+- 0 6451 3838"/>
                              <a:gd name="T109" fmla="*/ T108 w 3888"/>
                              <a:gd name="T110" fmla="+- 0 -1499 -3887"/>
                              <a:gd name="T111" fmla="*/ -1499 h 2388"/>
                              <a:gd name="T112" fmla="+- 0 6768 3838"/>
                              <a:gd name="T113" fmla="*/ T112 w 3888"/>
                              <a:gd name="T114" fmla="+- 0 -1499 -3887"/>
                              <a:gd name="T115" fmla="*/ -1499 h 2388"/>
                              <a:gd name="T116" fmla="+- 0 7087 3838"/>
                              <a:gd name="T117" fmla="*/ T116 w 3888"/>
                              <a:gd name="T118" fmla="+- 0 -1499 -3887"/>
                              <a:gd name="T119" fmla="*/ -1499 h 2388"/>
                              <a:gd name="T120" fmla="+- 0 7406 3838"/>
                              <a:gd name="T121" fmla="*/ T120 w 3888"/>
                              <a:gd name="T122" fmla="+- 0 -1499 -3887"/>
                              <a:gd name="T123" fmla="*/ -1499 h 2388"/>
                              <a:gd name="T124" fmla="+- 0 7726 3838"/>
                              <a:gd name="T125" fmla="*/ T124 w 3888"/>
                              <a:gd name="T126" fmla="+- 0 -1499 -3887"/>
                              <a:gd name="T127" fmla="*/ -1499 h 2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888" h="2388">
                                <a:moveTo>
                                  <a:pt x="64" y="2033"/>
                                </a:moveTo>
                                <a:lnTo>
                                  <a:pt x="3888" y="2033"/>
                                </a:lnTo>
                                <a:moveTo>
                                  <a:pt x="64" y="1742"/>
                                </a:moveTo>
                                <a:lnTo>
                                  <a:pt x="3888" y="1742"/>
                                </a:lnTo>
                                <a:moveTo>
                                  <a:pt x="64" y="1452"/>
                                </a:moveTo>
                                <a:lnTo>
                                  <a:pt x="3888" y="1452"/>
                                </a:lnTo>
                                <a:moveTo>
                                  <a:pt x="64" y="1162"/>
                                </a:moveTo>
                                <a:lnTo>
                                  <a:pt x="3888" y="1162"/>
                                </a:lnTo>
                                <a:moveTo>
                                  <a:pt x="64" y="871"/>
                                </a:moveTo>
                                <a:lnTo>
                                  <a:pt x="3888" y="871"/>
                                </a:lnTo>
                                <a:moveTo>
                                  <a:pt x="64" y="581"/>
                                </a:moveTo>
                                <a:lnTo>
                                  <a:pt x="3888" y="581"/>
                                </a:lnTo>
                                <a:moveTo>
                                  <a:pt x="64" y="290"/>
                                </a:moveTo>
                                <a:lnTo>
                                  <a:pt x="3888" y="290"/>
                                </a:lnTo>
                                <a:moveTo>
                                  <a:pt x="64" y="0"/>
                                </a:moveTo>
                                <a:lnTo>
                                  <a:pt x="3888" y="0"/>
                                </a:lnTo>
                                <a:moveTo>
                                  <a:pt x="64" y="2323"/>
                                </a:moveTo>
                                <a:lnTo>
                                  <a:pt x="64" y="0"/>
                                </a:lnTo>
                                <a:moveTo>
                                  <a:pt x="0" y="2323"/>
                                </a:moveTo>
                                <a:lnTo>
                                  <a:pt x="64" y="2323"/>
                                </a:lnTo>
                                <a:moveTo>
                                  <a:pt x="0" y="2033"/>
                                </a:moveTo>
                                <a:lnTo>
                                  <a:pt x="64" y="2033"/>
                                </a:lnTo>
                                <a:moveTo>
                                  <a:pt x="0" y="1742"/>
                                </a:moveTo>
                                <a:lnTo>
                                  <a:pt x="64" y="1742"/>
                                </a:lnTo>
                                <a:moveTo>
                                  <a:pt x="0" y="1452"/>
                                </a:moveTo>
                                <a:lnTo>
                                  <a:pt x="64" y="1452"/>
                                </a:lnTo>
                                <a:moveTo>
                                  <a:pt x="0" y="1162"/>
                                </a:moveTo>
                                <a:lnTo>
                                  <a:pt x="64" y="1162"/>
                                </a:lnTo>
                                <a:moveTo>
                                  <a:pt x="0" y="871"/>
                                </a:moveTo>
                                <a:lnTo>
                                  <a:pt x="64" y="871"/>
                                </a:lnTo>
                                <a:moveTo>
                                  <a:pt x="0" y="581"/>
                                </a:moveTo>
                                <a:lnTo>
                                  <a:pt x="64" y="581"/>
                                </a:lnTo>
                                <a:moveTo>
                                  <a:pt x="0" y="290"/>
                                </a:moveTo>
                                <a:lnTo>
                                  <a:pt x="64" y="290"/>
                                </a:lnTo>
                                <a:moveTo>
                                  <a:pt x="0" y="0"/>
                                </a:moveTo>
                                <a:lnTo>
                                  <a:pt x="64" y="0"/>
                                </a:lnTo>
                                <a:moveTo>
                                  <a:pt x="64" y="2323"/>
                                </a:moveTo>
                                <a:lnTo>
                                  <a:pt x="3888" y="2323"/>
                                </a:lnTo>
                                <a:moveTo>
                                  <a:pt x="64" y="2323"/>
                                </a:moveTo>
                                <a:lnTo>
                                  <a:pt x="64" y="2388"/>
                                </a:lnTo>
                                <a:moveTo>
                                  <a:pt x="381" y="2323"/>
                                </a:moveTo>
                                <a:lnTo>
                                  <a:pt x="381" y="2388"/>
                                </a:lnTo>
                                <a:moveTo>
                                  <a:pt x="700" y="2323"/>
                                </a:moveTo>
                                <a:lnTo>
                                  <a:pt x="700" y="2388"/>
                                </a:lnTo>
                                <a:moveTo>
                                  <a:pt x="1020" y="2323"/>
                                </a:moveTo>
                                <a:lnTo>
                                  <a:pt x="1020" y="2388"/>
                                </a:lnTo>
                                <a:moveTo>
                                  <a:pt x="1339" y="2323"/>
                                </a:moveTo>
                                <a:lnTo>
                                  <a:pt x="1339" y="2388"/>
                                </a:lnTo>
                                <a:moveTo>
                                  <a:pt x="1656" y="2323"/>
                                </a:moveTo>
                                <a:lnTo>
                                  <a:pt x="1656" y="2388"/>
                                </a:lnTo>
                                <a:moveTo>
                                  <a:pt x="1975" y="2323"/>
                                </a:moveTo>
                                <a:lnTo>
                                  <a:pt x="1975" y="2388"/>
                                </a:lnTo>
                                <a:moveTo>
                                  <a:pt x="2294" y="2323"/>
                                </a:moveTo>
                                <a:lnTo>
                                  <a:pt x="2294" y="2388"/>
                                </a:lnTo>
                                <a:moveTo>
                                  <a:pt x="2613" y="2323"/>
                                </a:moveTo>
                                <a:lnTo>
                                  <a:pt x="2613" y="2388"/>
                                </a:lnTo>
                                <a:moveTo>
                                  <a:pt x="2930" y="2323"/>
                                </a:moveTo>
                                <a:lnTo>
                                  <a:pt x="2930" y="2388"/>
                                </a:lnTo>
                                <a:moveTo>
                                  <a:pt x="3249" y="2323"/>
                                </a:moveTo>
                                <a:lnTo>
                                  <a:pt x="3249" y="2388"/>
                                </a:lnTo>
                                <a:moveTo>
                                  <a:pt x="3568" y="2323"/>
                                </a:moveTo>
                                <a:lnTo>
                                  <a:pt x="3568" y="2388"/>
                                </a:lnTo>
                                <a:moveTo>
                                  <a:pt x="3888" y="2323"/>
                                </a:moveTo>
                                <a:lnTo>
                                  <a:pt x="3888" y="2388"/>
                                </a:lnTo>
                              </a:path>
                            </a:pathLst>
                          </a:custGeom>
                          <a:noFill/>
                          <a:ln w="9144">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Freeform 39"/>
                        <wps:cNvSpPr>
                          <a:spLocks/>
                        </wps:cNvSpPr>
                        <wps:spPr bwMode="auto">
                          <a:xfrm>
                            <a:off x="4060" y="-3619"/>
                            <a:ext cx="3504" cy="1520"/>
                          </a:xfrm>
                          <a:custGeom>
                            <a:avLst/>
                            <a:gdLst>
                              <a:gd name="T0" fmla="+- 0 4061 4061"/>
                              <a:gd name="T1" fmla="*/ T0 w 3504"/>
                              <a:gd name="T2" fmla="+- 0 -2356 -3618"/>
                              <a:gd name="T3" fmla="*/ -2356 h 1520"/>
                              <a:gd name="T4" fmla="+- 0 4380 4061"/>
                              <a:gd name="T5" fmla="*/ T4 w 3504"/>
                              <a:gd name="T6" fmla="+- 0 -3383 -3618"/>
                              <a:gd name="T7" fmla="*/ -3383 h 1520"/>
                              <a:gd name="T8" fmla="+- 0 4697 4061"/>
                              <a:gd name="T9" fmla="*/ T8 w 3504"/>
                              <a:gd name="T10" fmla="+- 0 -2958 -3618"/>
                              <a:gd name="T11" fmla="*/ -2958 h 1520"/>
                              <a:gd name="T12" fmla="+- 0 5016 4061"/>
                              <a:gd name="T13" fmla="*/ T12 w 3504"/>
                              <a:gd name="T14" fmla="+- 0 -2922 -3618"/>
                              <a:gd name="T15" fmla="*/ -2922 h 1520"/>
                              <a:gd name="T16" fmla="+- 0 5335 4061"/>
                              <a:gd name="T17" fmla="*/ T16 w 3504"/>
                              <a:gd name="T18" fmla="+- 0 -2617 -3618"/>
                              <a:gd name="T19" fmla="*/ -2617 h 1520"/>
                              <a:gd name="T20" fmla="+- 0 5654 4061"/>
                              <a:gd name="T21" fmla="*/ T20 w 3504"/>
                              <a:gd name="T22" fmla="+- 0 -2397 -3618"/>
                              <a:gd name="T23" fmla="*/ -2397 h 1520"/>
                              <a:gd name="T24" fmla="+- 0 5971 4061"/>
                              <a:gd name="T25" fmla="*/ T24 w 3504"/>
                              <a:gd name="T26" fmla="+- 0 -3618 -3618"/>
                              <a:gd name="T27" fmla="*/ -3618 h 1520"/>
                              <a:gd name="T28" fmla="+- 0 6290 4061"/>
                              <a:gd name="T29" fmla="*/ T28 w 3504"/>
                              <a:gd name="T30" fmla="+- 0 -3513 -3618"/>
                              <a:gd name="T31" fmla="*/ -3513 h 1520"/>
                              <a:gd name="T32" fmla="+- 0 6610 4061"/>
                              <a:gd name="T33" fmla="*/ T32 w 3504"/>
                              <a:gd name="T34" fmla="+- 0 -2099 -3618"/>
                              <a:gd name="T35" fmla="*/ -2099 h 1520"/>
                              <a:gd name="T36" fmla="+- 0 6929 4061"/>
                              <a:gd name="T37" fmla="*/ T36 w 3504"/>
                              <a:gd name="T38" fmla="+- 0 -2574 -3618"/>
                              <a:gd name="T39" fmla="*/ -2574 h 1520"/>
                              <a:gd name="T40" fmla="+- 0 7246 4061"/>
                              <a:gd name="T41" fmla="*/ T40 w 3504"/>
                              <a:gd name="T42" fmla="+- 0 -3054 -3618"/>
                              <a:gd name="T43" fmla="*/ -3054 h 1520"/>
                              <a:gd name="T44" fmla="+- 0 7565 4061"/>
                              <a:gd name="T45" fmla="*/ T44 w 3504"/>
                              <a:gd name="T46" fmla="+- 0 -3102 -3618"/>
                              <a:gd name="T47" fmla="*/ -3102 h 1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3504" h="1520">
                                <a:moveTo>
                                  <a:pt x="0" y="1262"/>
                                </a:moveTo>
                                <a:lnTo>
                                  <a:pt x="319" y="235"/>
                                </a:lnTo>
                                <a:lnTo>
                                  <a:pt x="636" y="660"/>
                                </a:lnTo>
                                <a:lnTo>
                                  <a:pt x="955" y="696"/>
                                </a:lnTo>
                                <a:lnTo>
                                  <a:pt x="1274" y="1001"/>
                                </a:lnTo>
                                <a:lnTo>
                                  <a:pt x="1593" y="1221"/>
                                </a:lnTo>
                                <a:lnTo>
                                  <a:pt x="1910" y="0"/>
                                </a:lnTo>
                                <a:lnTo>
                                  <a:pt x="2229" y="105"/>
                                </a:lnTo>
                                <a:lnTo>
                                  <a:pt x="2549" y="1519"/>
                                </a:lnTo>
                                <a:lnTo>
                                  <a:pt x="2868" y="1044"/>
                                </a:lnTo>
                                <a:lnTo>
                                  <a:pt x="3185" y="564"/>
                                </a:lnTo>
                                <a:lnTo>
                                  <a:pt x="3504" y="516"/>
                                </a:lnTo>
                              </a:path>
                            </a:pathLst>
                          </a:custGeom>
                          <a:noFill/>
                          <a:ln w="27432">
                            <a:solidFill>
                              <a:srgbClr val="497DBA"/>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 name="Picture 3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3980" y="-2434"/>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 name="Picture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300" y="-3464"/>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4619" y="-3039"/>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6" name="Picture 3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4938" y="-3003"/>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7"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55" y="-2696"/>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8"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574" y="-2478"/>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9" name="Picture 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893" y="-3697"/>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6212" y="-3591"/>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1"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529" y="-2180"/>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6848" y="-2653"/>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3"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7168" y="-3135"/>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4"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7487" y="-3181"/>
                            <a:ext cx="155" cy="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037" y="-2327"/>
                            <a:ext cx="384" cy="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Rectangle 25"/>
                        <wps:cNvSpPr>
                          <a:spLocks noChangeArrowheads="1"/>
                        </wps:cNvSpPr>
                        <wps:spPr bwMode="auto">
                          <a:xfrm>
                            <a:off x="2268" y="-4730"/>
                            <a:ext cx="7200" cy="4320"/>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 name="Text Box 24"/>
                        <wps:cNvSpPr txBox="1">
                          <a:spLocks noChangeArrowheads="1"/>
                        </wps:cNvSpPr>
                        <wps:spPr bwMode="auto">
                          <a:xfrm>
                            <a:off x="5125" y="-4507"/>
                            <a:ext cx="1508"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360" w:lineRule="exact"/>
                                <w:rPr>
                                  <w:rFonts w:ascii="Carlito"/>
                                  <w:b/>
                                  <w:sz w:val="36"/>
                                </w:rPr>
                              </w:pPr>
                              <w:r w:rsidRPr="00B6411D">
                                <w:rPr>
                                  <w:rFonts w:ascii="Carlito"/>
                                  <w:b/>
                                  <w:sz w:val="32"/>
                                  <w:szCs w:val="32"/>
                                </w:rPr>
                                <w:t>Penjualan</w:t>
                              </w:r>
                            </w:p>
                          </w:txbxContent>
                        </wps:txbx>
                        <wps:bodyPr rot="0" vert="horz" wrap="square" lIns="0" tIns="0" rIns="0" bIns="0" anchor="t" anchorCtr="0" upright="1">
                          <a:noAutofit/>
                        </wps:bodyPr>
                      </wps:wsp>
                      <wps:wsp>
                        <wps:cNvPr id="38" name="Text Box 23"/>
                        <wps:cNvSpPr txBox="1">
                          <a:spLocks noChangeArrowheads="1"/>
                        </wps:cNvSpPr>
                        <wps:spPr bwMode="auto">
                          <a:xfrm>
                            <a:off x="2443" y="-3981"/>
                            <a:ext cx="1248" cy="2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203" w:lineRule="exact"/>
                                <w:rPr>
                                  <w:rFonts w:ascii="Carlito"/>
                                  <w:sz w:val="20"/>
                                </w:rPr>
                              </w:pPr>
                              <w:r>
                                <w:rPr>
                                  <w:rFonts w:ascii="Carlito"/>
                                  <w:sz w:val="20"/>
                                </w:rPr>
                                <w:t>Rp160.000.000</w:t>
                              </w:r>
                            </w:p>
                            <w:p w:rsidR="00C3352F" w:rsidRDefault="00C3352F">
                              <w:pPr>
                                <w:spacing w:before="46" w:line="285" w:lineRule="auto"/>
                                <w:ind w:right="18"/>
                                <w:jc w:val="both"/>
                                <w:rPr>
                                  <w:rFonts w:ascii="Carlito"/>
                                  <w:sz w:val="20"/>
                                </w:rPr>
                              </w:pPr>
                              <w:r>
                                <w:rPr>
                                  <w:rFonts w:ascii="Carlito"/>
                                  <w:w w:val="95"/>
                                  <w:sz w:val="20"/>
                                </w:rPr>
                                <w:t xml:space="preserve">Rp140.000.000 Rp120.000.000 Rp100.000.000 </w:t>
                              </w:r>
                              <w:r>
                                <w:rPr>
                                  <w:rFonts w:ascii="Carlito"/>
                                  <w:sz w:val="20"/>
                                </w:rPr>
                                <w:t>Rp80.000.000 Rp60.000.000 Rp40.000.000 Rp20.000.000</w:t>
                              </w:r>
                            </w:p>
                            <w:p w:rsidR="00C3352F" w:rsidRDefault="00C3352F">
                              <w:pPr>
                                <w:spacing w:before="1" w:line="240" w:lineRule="exact"/>
                                <w:ind w:right="18"/>
                                <w:jc w:val="right"/>
                                <w:rPr>
                                  <w:rFonts w:ascii="Carlito"/>
                                  <w:sz w:val="20"/>
                                </w:rPr>
                              </w:pPr>
                              <w:r>
                                <w:rPr>
                                  <w:rFonts w:ascii="Carlito"/>
                                  <w:w w:val="95"/>
                                  <w:sz w:val="20"/>
                                </w:rPr>
                                <w:t>Rp-</w:t>
                              </w:r>
                            </w:p>
                          </w:txbxContent>
                        </wps:txbx>
                        <wps:bodyPr rot="0" vert="horz" wrap="square" lIns="0" tIns="0" rIns="0" bIns="0" anchor="t" anchorCtr="0" upright="1">
                          <a:noAutofit/>
                        </wps:bodyPr>
                      </wps:wsp>
                      <wps:wsp>
                        <wps:cNvPr id="39" name="Text Box 22"/>
                        <wps:cNvSpPr txBox="1">
                          <a:spLocks noChangeArrowheads="1"/>
                        </wps:cNvSpPr>
                        <wps:spPr bwMode="auto">
                          <a:xfrm>
                            <a:off x="8463" y="-2353"/>
                            <a:ext cx="823"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199" w:lineRule="exact"/>
                                <w:rPr>
                                  <w:rFonts w:ascii="Carlito"/>
                                  <w:sz w:val="20"/>
                                </w:rPr>
                              </w:pPr>
                              <w:r>
                                <w:rPr>
                                  <w:rFonts w:ascii="Carlito"/>
                                  <w:sz w:val="20"/>
                                </w:rPr>
                                <w:t>Penjual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91" style="position:absolute;margin-left:113.05pt;margin-top:4.8pt;width:387.1pt;height:216.75pt;z-index:15735296;mso-position-horizontal-relative:page" coordorigin="2261,-4737" coordsize="7215,4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">
                <v:shape id="AutoShape 40" o:spid="_x0000_s1092" style="position:absolute;left:3837;top:-3887;width:3888;height:2388;visibility:visible;mso-wrap-style:square;v-text-anchor:top" coordsize="3888,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" path="m64,2033r3824,m64,1742r3824,m64,1452r3824,m64,1162r3824,m64,871r3824,m64,581r3824,m64,290r3824,m64,l3888,m64,2323l64,m,2323r64,m,2033r64,m,1742r64,m,1452r64,m,1162r64,m,871r64,m,581r64,m,290r64,m,l64,t,2323l3888,2323t-3824,l64,2388t317,-65l381,2388t319,-65l700,2388t320,-65l1020,2388t319,-65l1339,2388t317,-65l1656,2388t319,-65l1975,2388t319,-65l2294,2388t319,-65l2613,2388t317,-65l2930,2388t319,-65l3249,2388t319,-65l3568,2388t320,-65l3888,2388e" filled="f" strokecolor="#858585" strokeweight=".72pt">
                  <v:path arrowok="t" o:connecttype="custom" o:connectlocs="3888,-1854;3888,-2145;3888,-2435;3888,-2725;3888,-3016;3888,-3306;3888,-3597;3888,-3887;64,-3887;64,-1564;64,-1854;64,-2145;64,-2435;64,-2725;64,-3016;64,-3306;64,-3597;64,-3887;3888,-1564;64,-1499;381,-1499;700,-1499;1020,-1499;1339,-1499;1656,-1499;1975,-1499;2294,-1499;2613,-1499;2930,-1499;3249,-1499;3568,-1499;3888,-1499" o:connectangles="0,0,0,0,0,0,0,0,0,0,0,0,0,0,0,0,0,0,0,0,0,0,0,0,0,0,0,0,0,0,0,0"/>
                </v:shape>
                <v:shape id="Freeform 39" o:spid="_x0000_s1093" style="position:absolute;left:4060;top:-3619;width:3504;height:1520;visibility:visible;mso-wrap-style:square;v-text-anchor:top" coordsize="3504,1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" path="m,1262l319,235,636,660r319,36l1274,1001r319,220l1910,r319,105l2549,1519r319,-475l3185,564r319,-48e" filled="f" strokecolor="#497dba" strokeweight="2.16pt">
                  <v:path arrowok="t" o:connecttype="custom" o:connectlocs="0,-2356;319,-3383;636,-2958;955,-2922;1274,-2617;1593,-2397;1910,-3618;2229,-3513;2549,-2099;2868,-2574;3185,-3054;3504,-3102" o:connectangles="0,0,0,0,0,0,0,0,0,0,0,0"/>
                </v:shape>
                <v:shape id="Picture 38" o:spid="_x0000_s1094" type="#_x0000_t75" style="position:absolute;left:3980;top:-2434;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">
                  <v:imagedata r:id="rId20" o:title=""/>
                </v:shape>
                <v:shape id="Picture 37" o:spid="_x0000_s1095" type="#_x0000_t75" style="position:absolute;left:4300;top:-3464;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">
                  <v:imagedata r:id="rId21" o:title=""/>
                </v:shape>
                <v:shape id="Picture 36" o:spid="_x0000_s1096" type="#_x0000_t75" style="position:absolute;left:4619;top:-3039;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">
                  <v:imagedata r:id="rId18" o:title=""/>
                </v:shape>
                <v:shape id="Picture 35" o:spid="_x0000_s1097" type="#_x0000_t75" style="position:absolute;left:4938;top:-3003;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">
                  <v:imagedata r:id="rId19" o:title=""/>
                </v:shape>
                <v:shape id="Picture 34" o:spid="_x0000_s1098" type="#_x0000_t75" style="position:absolute;left:5255;top:-2696;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">
                  <v:imagedata r:id="rId18" o:title=""/>
                </v:shape>
                <v:shape id="Picture 33" o:spid="_x0000_s1099" type="#_x0000_t75" style="position:absolute;left:5574;top:-2478;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">
                  <v:imagedata r:id="rId19" o:title=""/>
                </v:shape>
                <v:shape id="Picture 32" o:spid="_x0000_s1100" type="#_x0000_t75" style="position:absolute;left:5893;top:-3697;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">
                  <v:imagedata r:id="rId20" o:title=""/>
                </v:shape>
                <v:shape id="Picture 31" o:spid="_x0000_s1101" type="#_x0000_t75" style="position:absolute;left:6212;top:-3591;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">
                  <v:imagedata r:id="rId21" o:title=""/>
                </v:shape>
                <v:shape id="Picture 30" o:spid="_x0000_s1102" type="#_x0000_t75" style="position:absolute;left:6529;top:-2180;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">
                  <v:imagedata r:id="rId20" o:title=""/>
                </v:shape>
                <v:shape id="Picture 29" o:spid="_x0000_s1103" type="#_x0000_t75" style="position:absolute;left:6848;top:-2653;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">
                  <v:imagedata r:id="rId21" o:title=""/>
                </v:shape>
                <v:shape id="Picture 28" o:spid="_x0000_s1104" type="#_x0000_t75" style="position:absolute;left:7168;top:-3135;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">
                  <v:imagedata r:id="rId18" o:title=""/>
                </v:shape>
                <v:shape id="Picture 27" o:spid="_x0000_s1105" type="#_x0000_t75" style="position:absolute;left:7487;top:-3181;width:155;height: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">
                  <v:imagedata r:id="rId19" o:title=""/>
                </v:shape>
                <v:shape id="Picture 26" o:spid="_x0000_s1106" type="#_x0000_t75" style="position:absolute;left:8037;top:-2327;width:384;height: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">
                  <v:imagedata r:id="rId22" o:title=""/>
                </v:shape>
                <v:rect id="Rectangle 25" o:spid="_x0000_s1107" style="position:absolute;left:2268;top:-4730;width:7200;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" filled="f" strokecolor="#858585"/>
                <v:shape id="Text Box 24" o:spid="_x0000_s1108" type="#_x0000_t202" style="position:absolute;left:5125;top:-4507;width:1508;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rsidR="00C3352F" w:rsidRDefault="00C3352F">
                        <w:pPr>
                          <w:spacing w:line="360" w:lineRule="exact"/>
                          <w:rPr>
                            <w:rFonts w:ascii="Carlito"/>
                            <w:b/>
                            <w:sz w:val="36"/>
                          </w:rPr>
                        </w:pPr>
                        <w:r w:rsidRPr="00B6411D">
                          <w:rPr>
                            <w:rFonts w:ascii="Carlito"/>
                            <w:b/>
                            <w:sz w:val="32"/>
                            <w:szCs w:val="32"/>
                          </w:rPr>
                          <w:t>Penjualan</w:t>
                        </w:r>
                      </w:p>
                    </w:txbxContent>
                  </v:textbox>
                </v:shape>
                <v:shape id="Text Box 23" o:spid="_x0000_s1109" type="#_x0000_t202" style="position:absolute;left:2443;top:-3981;width:1248;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rsidR="00C3352F" w:rsidRDefault="00C3352F">
                        <w:pPr>
                          <w:spacing w:line="203" w:lineRule="exact"/>
                          <w:rPr>
                            <w:rFonts w:ascii="Carlito"/>
                            <w:sz w:val="20"/>
                          </w:rPr>
                        </w:pPr>
                        <w:r>
                          <w:rPr>
                            <w:rFonts w:ascii="Carlito"/>
                            <w:sz w:val="20"/>
                          </w:rPr>
                          <w:t>Rp160.000.000</w:t>
                        </w:r>
                      </w:p>
                      <w:p w:rsidR="00C3352F" w:rsidRDefault="00C3352F">
                        <w:pPr>
                          <w:spacing w:before="46" w:line="285" w:lineRule="auto"/>
                          <w:ind w:right="18"/>
                          <w:jc w:val="both"/>
                          <w:rPr>
                            <w:rFonts w:ascii="Carlito"/>
                            <w:sz w:val="20"/>
                          </w:rPr>
                        </w:pPr>
                        <w:r>
                          <w:rPr>
                            <w:rFonts w:ascii="Carlito"/>
                            <w:w w:val="95"/>
                            <w:sz w:val="20"/>
                          </w:rPr>
                          <w:t xml:space="preserve">Rp140.000.000 Rp120.000.000 Rp100.000.000 </w:t>
                        </w:r>
                        <w:r>
                          <w:rPr>
                            <w:rFonts w:ascii="Carlito"/>
                            <w:sz w:val="20"/>
                          </w:rPr>
                          <w:t>Rp80.000.000 Rp60.000.000 Rp40.000.000 Rp20.000.000</w:t>
                        </w:r>
                      </w:p>
                      <w:p w:rsidR="00C3352F" w:rsidRDefault="00C3352F">
                        <w:pPr>
                          <w:spacing w:before="1" w:line="240" w:lineRule="exact"/>
                          <w:ind w:right="18"/>
                          <w:jc w:val="right"/>
                          <w:rPr>
                            <w:rFonts w:ascii="Carlito"/>
                            <w:sz w:val="20"/>
                          </w:rPr>
                        </w:pPr>
                        <w:r>
                          <w:rPr>
                            <w:rFonts w:ascii="Carlito"/>
                            <w:w w:val="95"/>
                            <w:sz w:val="20"/>
                          </w:rPr>
                          <w:t>Rp-</w:t>
                        </w:r>
                      </w:p>
                    </w:txbxContent>
                  </v:textbox>
                </v:shape>
                <v:shape id="Text Box 22" o:spid="_x0000_s1110" type="#_x0000_t202" style="position:absolute;left:8463;top:-2353;width:823;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rsidR="00C3352F" w:rsidRDefault="00C3352F">
                        <w:pPr>
                          <w:spacing w:line="199" w:lineRule="exact"/>
                          <w:rPr>
                            <w:rFonts w:ascii="Carlito"/>
                            <w:sz w:val="20"/>
                          </w:rPr>
                        </w:pPr>
                        <w:r>
                          <w:rPr>
                            <w:rFonts w:ascii="Carlito"/>
                            <w:sz w:val="20"/>
                          </w:rPr>
                          <w:t>Penjualan</w:t>
                        </w:r>
                      </w:p>
                    </w:txbxContent>
                  </v:textbox>
                </v:shape>
                <w10:wrap anchorx="page"/>
              </v:group>
            </w:pict>
          </mc:Fallback>
        </mc:AlternateContent>
      </w: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rPr>
          <w:sz w:val="20"/>
        </w:rPr>
      </w:pPr>
    </w:p>
    <w:p w:rsidR="008402D6" w:rsidRDefault="008402D6">
      <w:pPr>
        <w:pStyle w:val="BodyText"/>
        <w:spacing w:before="3"/>
        <w:rPr>
          <w:sz w:val="20"/>
        </w:rPr>
      </w:pPr>
    </w:p>
    <w:p w:rsidR="008402D6" w:rsidRPr="003D69DB" w:rsidRDefault="001E7100" w:rsidP="003D69DB">
      <w:pPr>
        <w:pStyle w:val="BodyText"/>
        <w:spacing w:before="90"/>
        <w:ind w:right="2"/>
        <w:jc w:val="center"/>
      </w:pPr>
      <w:r w:rsidRPr="003D69DB">
        <w:rPr>
          <w:noProof/>
          <w:lang w:val="id-ID" w:eastAsia="id-ID"/>
        </w:rPr>
        <mc:AlternateContent>
          <mc:Choice Requires="wps">
            <w:drawing>
              <wp:anchor distT="0" distB="0" distL="114300" distR="114300" simplePos="0" relativeHeight="15735808" behindDoc="0" locked="0" layoutInCell="1" allowOverlap="1" wp14:anchorId="308C7CA9" wp14:editId="189719B1">
                <wp:simplePos x="0" y="0"/>
                <wp:positionH relativeFrom="page">
                  <wp:posOffset>2514600</wp:posOffset>
                </wp:positionH>
                <wp:positionV relativeFrom="paragraph">
                  <wp:posOffset>-925830</wp:posOffset>
                </wp:positionV>
                <wp:extent cx="2378075" cy="596265"/>
                <wp:effectExtent l="0" t="0" r="0" b="0"/>
                <wp:wrapNone/>
                <wp:docPr id="1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8075" cy="596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line="223" w:lineRule="exact"/>
                              <w:ind w:right="18"/>
                              <w:jc w:val="right"/>
                              <w:rPr>
                                <w:rFonts w:ascii="Carlito"/>
                                <w:sz w:val="20"/>
                              </w:rPr>
                            </w:pPr>
                            <w:r>
                              <w:rPr>
                                <w:rFonts w:ascii="Carlito"/>
                                <w:spacing w:val="-1"/>
                                <w:sz w:val="20"/>
                              </w:rPr>
                              <w:t>Januari</w:t>
                            </w:r>
                          </w:p>
                          <w:p w:rsidR="00C3352F" w:rsidRDefault="00C3352F">
                            <w:pPr>
                              <w:spacing w:before="74" w:line="314" w:lineRule="auto"/>
                              <w:ind w:left="414" w:right="18" w:hanging="180"/>
                              <w:jc w:val="right"/>
                              <w:rPr>
                                <w:rFonts w:ascii="Carlito"/>
                                <w:sz w:val="20"/>
                              </w:rPr>
                            </w:pPr>
                            <w:r>
                              <w:rPr>
                                <w:rFonts w:ascii="Carlito"/>
                                <w:spacing w:val="-1"/>
                                <w:sz w:val="20"/>
                              </w:rPr>
                              <w:t xml:space="preserve">Februari </w:t>
                            </w:r>
                            <w:r>
                              <w:rPr>
                                <w:rFonts w:ascii="Carlito"/>
                                <w:sz w:val="20"/>
                              </w:rPr>
                              <w:t>Maret</w:t>
                            </w:r>
                            <w:r>
                              <w:rPr>
                                <w:rFonts w:ascii="Carlito"/>
                                <w:w w:val="99"/>
                                <w:sz w:val="20"/>
                              </w:rPr>
                              <w:t xml:space="preserve"> </w:t>
                            </w:r>
                            <w:r>
                              <w:rPr>
                                <w:rFonts w:ascii="Carlito"/>
                                <w:w w:val="95"/>
                                <w:sz w:val="20"/>
                              </w:rPr>
                              <w:t xml:space="preserve">April Mei </w:t>
                            </w:r>
                            <w:r>
                              <w:rPr>
                                <w:rFonts w:ascii="Carlito"/>
                                <w:spacing w:val="-1"/>
                                <w:sz w:val="20"/>
                              </w:rPr>
                              <w:t>Juni</w:t>
                            </w:r>
                            <w:r>
                              <w:rPr>
                                <w:rFonts w:ascii="Carlito"/>
                                <w:w w:val="99"/>
                                <w:sz w:val="20"/>
                              </w:rPr>
                              <w:t xml:space="preserve"> </w:t>
                            </w:r>
                            <w:r>
                              <w:rPr>
                                <w:rFonts w:ascii="Carlito"/>
                                <w:w w:val="95"/>
                                <w:sz w:val="20"/>
                              </w:rPr>
                              <w:t>Juli</w:t>
                            </w:r>
                          </w:p>
                          <w:p w:rsidR="00C3352F" w:rsidRDefault="00C3352F">
                            <w:pPr>
                              <w:spacing w:line="314" w:lineRule="auto"/>
                              <w:ind w:left="20" w:right="19" w:firstLine="254"/>
                              <w:jc w:val="right"/>
                              <w:rPr>
                                <w:rFonts w:ascii="Carlito"/>
                                <w:sz w:val="20"/>
                              </w:rPr>
                            </w:pPr>
                            <w:r>
                              <w:rPr>
                                <w:rFonts w:ascii="Carlito"/>
                                <w:w w:val="95"/>
                                <w:sz w:val="20"/>
                              </w:rPr>
                              <w:t xml:space="preserve">Agustus </w:t>
                            </w:r>
                            <w:r>
                              <w:rPr>
                                <w:rFonts w:ascii="Carlito"/>
                                <w:spacing w:val="-1"/>
                                <w:sz w:val="20"/>
                              </w:rPr>
                              <w:t>September Oktober November</w:t>
                            </w:r>
                          </w:p>
                          <w:p w:rsidR="00C3352F" w:rsidRDefault="00C3352F">
                            <w:pPr>
                              <w:spacing w:line="240" w:lineRule="exact"/>
                              <w:ind w:right="20"/>
                              <w:jc w:val="right"/>
                              <w:rPr>
                                <w:rFonts w:ascii="Carlito"/>
                                <w:sz w:val="20"/>
                              </w:rPr>
                            </w:pPr>
                            <w:r>
                              <w:rPr>
                                <w:rFonts w:ascii="Carlito"/>
                                <w:spacing w:val="-1"/>
                                <w:sz w:val="20"/>
                              </w:rPr>
                              <w:t>Desember</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8C7CA9" id="Text Box 20" o:spid="_x0000_s1111" type="#_x0000_t202" style="position:absolute;left:0;text-align:left;margin-left:198pt;margin-top:-72.9pt;width:187.25pt;height:46.95pt;z-index:15735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" filled="f" stroked="f">
                <v:textbox style="layout-flow:vertical;mso-layout-flow-alt:bottom-to-top" inset="0,0,0,0">
                  <w:txbxContent>
                    <w:p w:rsidR="00C3352F" w:rsidRDefault="00C3352F">
                      <w:pPr>
                        <w:spacing w:line="223" w:lineRule="exact"/>
                        <w:ind w:right="18"/>
                        <w:jc w:val="right"/>
                        <w:rPr>
                          <w:rFonts w:ascii="Carlito"/>
                          <w:sz w:val="20"/>
                        </w:rPr>
                      </w:pPr>
                      <w:r>
                        <w:rPr>
                          <w:rFonts w:ascii="Carlito"/>
                          <w:spacing w:val="-1"/>
                          <w:sz w:val="20"/>
                        </w:rPr>
                        <w:t>Januari</w:t>
                      </w:r>
                    </w:p>
                    <w:p w:rsidR="00C3352F" w:rsidRDefault="00C3352F">
                      <w:pPr>
                        <w:spacing w:before="74" w:line="314" w:lineRule="auto"/>
                        <w:ind w:left="414" w:right="18" w:hanging="180"/>
                        <w:jc w:val="right"/>
                        <w:rPr>
                          <w:rFonts w:ascii="Carlito"/>
                          <w:sz w:val="20"/>
                        </w:rPr>
                      </w:pPr>
                      <w:r>
                        <w:rPr>
                          <w:rFonts w:ascii="Carlito"/>
                          <w:spacing w:val="-1"/>
                          <w:sz w:val="20"/>
                        </w:rPr>
                        <w:t xml:space="preserve">Februari </w:t>
                      </w:r>
                      <w:r>
                        <w:rPr>
                          <w:rFonts w:ascii="Carlito"/>
                          <w:sz w:val="20"/>
                        </w:rPr>
                        <w:t>Maret</w:t>
                      </w:r>
                      <w:r>
                        <w:rPr>
                          <w:rFonts w:ascii="Carlito"/>
                          <w:w w:val="99"/>
                          <w:sz w:val="20"/>
                        </w:rPr>
                        <w:t xml:space="preserve"> </w:t>
                      </w:r>
                      <w:r>
                        <w:rPr>
                          <w:rFonts w:ascii="Carlito"/>
                          <w:w w:val="95"/>
                          <w:sz w:val="20"/>
                        </w:rPr>
                        <w:t xml:space="preserve">April Mei </w:t>
                      </w:r>
                      <w:r>
                        <w:rPr>
                          <w:rFonts w:ascii="Carlito"/>
                          <w:spacing w:val="-1"/>
                          <w:sz w:val="20"/>
                        </w:rPr>
                        <w:t>Juni</w:t>
                      </w:r>
                      <w:r>
                        <w:rPr>
                          <w:rFonts w:ascii="Carlito"/>
                          <w:w w:val="99"/>
                          <w:sz w:val="20"/>
                        </w:rPr>
                        <w:t xml:space="preserve"> </w:t>
                      </w:r>
                      <w:r>
                        <w:rPr>
                          <w:rFonts w:ascii="Carlito"/>
                          <w:w w:val="95"/>
                          <w:sz w:val="20"/>
                        </w:rPr>
                        <w:t>Juli</w:t>
                      </w:r>
                    </w:p>
                    <w:p w:rsidR="00C3352F" w:rsidRDefault="00C3352F">
                      <w:pPr>
                        <w:spacing w:line="314" w:lineRule="auto"/>
                        <w:ind w:left="20" w:right="19" w:firstLine="254"/>
                        <w:jc w:val="right"/>
                        <w:rPr>
                          <w:rFonts w:ascii="Carlito"/>
                          <w:sz w:val="20"/>
                        </w:rPr>
                      </w:pPr>
                      <w:r>
                        <w:rPr>
                          <w:rFonts w:ascii="Carlito"/>
                          <w:w w:val="95"/>
                          <w:sz w:val="20"/>
                        </w:rPr>
                        <w:t xml:space="preserve">Agustus </w:t>
                      </w:r>
                      <w:r>
                        <w:rPr>
                          <w:rFonts w:ascii="Carlito"/>
                          <w:spacing w:val="-1"/>
                          <w:sz w:val="20"/>
                        </w:rPr>
                        <w:t>September Oktober November</w:t>
                      </w:r>
                    </w:p>
                    <w:p w:rsidR="00C3352F" w:rsidRDefault="00C3352F">
                      <w:pPr>
                        <w:spacing w:line="240" w:lineRule="exact"/>
                        <w:ind w:right="20"/>
                        <w:jc w:val="right"/>
                        <w:rPr>
                          <w:rFonts w:ascii="Carlito"/>
                          <w:sz w:val="20"/>
                        </w:rPr>
                      </w:pPr>
                      <w:r>
                        <w:rPr>
                          <w:rFonts w:ascii="Carlito"/>
                          <w:spacing w:val="-1"/>
                          <w:sz w:val="20"/>
                        </w:rPr>
                        <w:t>Desember</w:t>
                      </w:r>
                    </w:p>
                  </w:txbxContent>
                </v:textbox>
                <w10:wrap anchorx="page"/>
              </v:shape>
            </w:pict>
          </mc:Fallback>
        </mc:AlternateContent>
      </w:r>
      <w:r w:rsidR="00F560BE" w:rsidRPr="003D69DB">
        <w:t>Grafik 1.3</w:t>
      </w:r>
    </w:p>
    <w:p w:rsidR="008402D6" w:rsidRDefault="00F560BE" w:rsidP="00B6411D">
      <w:pPr>
        <w:ind w:right="72"/>
        <w:jc w:val="center"/>
        <w:rPr>
          <w:sz w:val="24"/>
        </w:rPr>
      </w:pPr>
      <w:r w:rsidRPr="00B6411D">
        <w:rPr>
          <w:sz w:val="24"/>
        </w:rPr>
        <w:t>Penjualan Non Online PT. Shout Ne</w:t>
      </w:r>
      <w:r w:rsidR="00B6411D">
        <w:rPr>
          <w:sz w:val="24"/>
        </w:rPr>
        <w:t>twork Indonesia periode Januari</w:t>
      </w:r>
      <w:r w:rsidR="00B6411D">
        <w:rPr>
          <w:sz w:val="24"/>
          <w:lang w:val="en-US"/>
        </w:rPr>
        <w:t>-</w:t>
      </w:r>
      <w:r w:rsidRPr="00B6411D">
        <w:rPr>
          <w:sz w:val="24"/>
        </w:rPr>
        <w:t>Desember 2015</w:t>
      </w:r>
    </w:p>
    <w:p w:rsidR="003D69DB" w:rsidRDefault="003D69DB" w:rsidP="003D69DB">
      <w:pPr>
        <w:ind w:right="72"/>
      </w:pPr>
    </w:p>
    <w:p w:rsidR="003D69DB" w:rsidRPr="003D69DB" w:rsidRDefault="003D69DB" w:rsidP="003D69DB">
      <w:pPr>
        <w:ind w:right="72"/>
        <w:rPr>
          <w:sz w:val="20"/>
          <w:szCs w:val="20"/>
        </w:rPr>
      </w:pPr>
      <w:r w:rsidRPr="003D69DB">
        <w:rPr>
          <w:sz w:val="20"/>
          <w:szCs w:val="20"/>
        </w:rPr>
        <w:t>Sumber : Laporan Laba Rugi PT. Shout Network Indonesia tahun 2015</w:t>
      </w:r>
    </w:p>
    <w:p w:rsidR="00B6411D" w:rsidRDefault="00B6411D" w:rsidP="00B6411D">
      <w:pPr>
        <w:pStyle w:val="BodyText"/>
        <w:ind w:right="72"/>
        <w:jc w:val="both"/>
      </w:pPr>
    </w:p>
    <w:p w:rsidR="008402D6" w:rsidRPr="001931B5" w:rsidRDefault="00F560BE" w:rsidP="001931B5">
      <w:pPr>
        <w:pStyle w:val="BodyText"/>
        <w:ind w:right="72"/>
        <w:jc w:val="both"/>
        <w:rPr>
          <w:lang w:val="en-US"/>
        </w:rPr>
      </w:pPr>
      <w:r>
        <w:t>Berdasarkan data grafik diatas dapat dilihat penjualan secara non online oleh PT. Shout Network Indonesia dari bulan Januari hingga bulan Desember 2015 setiap bulannya mengalami perkembangan yang berfluktuatif. Penjualan tertinggi berada pada bulan Juli 2015 yaitu sebesar Rp. 141.428.000,-, dan profit terendah berada pada bulan September 2015 yaitu sebesar Rp. 36.902.000,-.</w:t>
      </w:r>
      <w:r w:rsidR="001931B5">
        <w:rPr>
          <w:lang w:val="en-US"/>
        </w:rPr>
        <w:t xml:space="preserve"> </w:t>
      </w:r>
      <w:r>
        <w:t xml:space="preserve">Penelitian ini bertujuan untuk menganalisa perbandingan Penjualan Online dengan Penjualan Non Online terhadap </w:t>
      </w:r>
      <w:r>
        <w:rPr>
          <w:i/>
        </w:rPr>
        <w:t xml:space="preserve">Net Profit Margin </w:t>
      </w:r>
      <w:r>
        <w:t xml:space="preserve">perusahaan. dibawah ini </w:t>
      </w:r>
      <w:r w:rsidR="001931B5">
        <w:rPr>
          <w:lang w:val="en-US"/>
        </w:rPr>
        <w:t xml:space="preserve">merupakan gambar dari alur </w:t>
      </w:r>
      <w:r>
        <w:t>penelitian.</w:t>
      </w:r>
    </w:p>
    <w:p w:rsidR="003D69DB" w:rsidRDefault="003D69DB">
      <w:pPr>
        <w:rPr>
          <w:sz w:val="17"/>
          <w:szCs w:val="24"/>
        </w:rPr>
      </w:pPr>
      <w:r>
        <w:rPr>
          <w:sz w:val="17"/>
        </w:rPr>
        <w:br w:type="page"/>
      </w:r>
    </w:p>
    <w:p w:rsidR="008402D6" w:rsidRDefault="001E7100" w:rsidP="001E7100">
      <w:pPr>
        <w:pStyle w:val="BodyText"/>
        <w:rPr>
          <w:sz w:val="17"/>
        </w:rPr>
      </w:pPr>
      <w:r>
        <w:rPr>
          <w:noProof/>
          <w:lang w:val="id-ID" w:eastAsia="id-ID"/>
        </w:rPr>
        <w:lastRenderedPageBreak/>
        <mc:AlternateContent>
          <mc:Choice Requires="wpg">
            <w:drawing>
              <wp:anchor distT="0" distB="0" distL="0" distR="0" simplePos="0" relativeHeight="487596032" behindDoc="1" locked="0" layoutInCell="1" allowOverlap="1" wp14:anchorId="7283231A" wp14:editId="2BE688CB">
                <wp:simplePos x="0" y="0"/>
                <wp:positionH relativeFrom="page">
                  <wp:posOffset>1606550</wp:posOffset>
                </wp:positionH>
                <wp:positionV relativeFrom="paragraph">
                  <wp:posOffset>151765</wp:posOffset>
                </wp:positionV>
                <wp:extent cx="2254250" cy="358775"/>
                <wp:effectExtent l="0" t="0" r="0" b="0"/>
                <wp:wrapTopAndBottom/>
                <wp:docPr id="6"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54250" cy="358775"/>
                          <a:chOff x="2530" y="239"/>
                          <a:chExt cx="3550" cy="565"/>
                        </a:xfrm>
                      </wpg:grpSpPr>
                      <wps:wsp>
                        <wps:cNvPr id="7" name="Freeform 9"/>
                        <wps:cNvSpPr>
                          <a:spLocks/>
                        </wps:cNvSpPr>
                        <wps:spPr bwMode="auto">
                          <a:xfrm>
                            <a:off x="2550" y="259"/>
                            <a:ext cx="3510" cy="525"/>
                          </a:xfrm>
                          <a:custGeom>
                            <a:avLst/>
                            <a:gdLst>
                              <a:gd name="T0" fmla="+- 0 2550 2550"/>
                              <a:gd name="T1" fmla="*/ T0 w 3510"/>
                              <a:gd name="T2" fmla="+- 0 347 259"/>
                              <a:gd name="T3" fmla="*/ 347 h 525"/>
                              <a:gd name="T4" fmla="+- 0 2557 2550"/>
                              <a:gd name="T5" fmla="*/ T4 w 3510"/>
                              <a:gd name="T6" fmla="+- 0 313 259"/>
                              <a:gd name="T7" fmla="*/ 313 h 525"/>
                              <a:gd name="T8" fmla="+- 0 2576 2550"/>
                              <a:gd name="T9" fmla="*/ T8 w 3510"/>
                              <a:gd name="T10" fmla="+- 0 285 259"/>
                              <a:gd name="T11" fmla="*/ 285 h 525"/>
                              <a:gd name="T12" fmla="+- 0 2603 2550"/>
                              <a:gd name="T13" fmla="*/ T12 w 3510"/>
                              <a:gd name="T14" fmla="+- 0 266 259"/>
                              <a:gd name="T15" fmla="*/ 266 h 525"/>
                              <a:gd name="T16" fmla="+- 0 2638 2550"/>
                              <a:gd name="T17" fmla="*/ T16 w 3510"/>
                              <a:gd name="T18" fmla="+- 0 259 259"/>
                              <a:gd name="T19" fmla="*/ 259 h 525"/>
                              <a:gd name="T20" fmla="+- 0 5972 2550"/>
                              <a:gd name="T21" fmla="*/ T20 w 3510"/>
                              <a:gd name="T22" fmla="+- 0 259 259"/>
                              <a:gd name="T23" fmla="*/ 259 h 525"/>
                              <a:gd name="T24" fmla="+- 0 6007 2550"/>
                              <a:gd name="T25" fmla="*/ T24 w 3510"/>
                              <a:gd name="T26" fmla="+- 0 266 259"/>
                              <a:gd name="T27" fmla="*/ 266 h 525"/>
                              <a:gd name="T28" fmla="+- 0 6034 2550"/>
                              <a:gd name="T29" fmla="*/ T28 w 3510"/>
                              <a:gd name="T30" fmla="+- 0 285 259"/>
                              <a:gd name="T31" fmla="*/ 285 h 525"/>
                              <a:gd name="T32" fmla="+- 0 6053 2550"/>
                              <a:gd name="T33" fmla="*/ T32 w 3510"/>
                              <a:gd name="T34" fmla="+- 0 313 259"/>
                              <a:gd name="T35" fmla="*/ 313 h 525"/>
                              <a:gd name="T36" fmla="+- 0 6060 2550"/>
                              <a:gd name="T37" fmla="*/ T36 w 3510"/>
                              <a:gd name="T38" fmla="+- 0 347 259"/>
                              <a:gd name="T39" fmla="*/ 347 h 525"/>
                              <a:gd name="T40" fmla="+- 0 6060 2550"/>
                              <a:gd name="T41" fmla="*/ T40 w 3510"/>
                              <a:gd name="T42" fmla="+- 0 697 259"/>
                              <a:gd name="T43" fmla="*/ 697 h 525"/>
                              <a:gd name="T44" fmla="+- 0 6053 2550"/>
                              <a:gd name="T45" fmla="*/ T44 w 3510"/>
                              <a:gd name="T46" fmla="+- 0 731 259"/>
                              <a:gd name="T47" fmla="*/ 731 h 525"/>
                              <a:gd name="T48" fmla="+- 0 6034 2550"/>
                              <a:gd name="T49" fmla="*/ T48 w 3510"/>
                              <a:gd name="T50" fmla="+- 0 759 259"/>
                              <a:gd name="T51" fmla="*/ 759 h 525"/>
                              <a:gd name="T52" fmla="+- 0 6007 2550"/>
                              <a:gd name="T53" fmla="*/ T52 w 3510"/>
                              <a:gd name="T54" fmla="+- 0 777 259"/>
                              <a:gd name="T55" fmla="*/ 777 h 525"/>
                              <a:gd name="T56" fmla="+- 0 5972 2550"/>
                              <a:gd name="T57" fmla="*/ T56 w 3510"/>
                              <a:gd name="T58" fmla="+- 0 784 259"/>
                              <a:gd name="T59" fmla="*/ 784 h 525"/>
                              <a:gd name="T60" fmla="+- 0 2638 2550"/>
                              <a:gd name="T61" fmla="*/ T60 w 3510"/>
                              <a:gd name="T62" fmla="+- 0 784 259"/>
                              <a:gd name="T63" fmla="*/ 784 h 525"/>
                              <a:gd name="T64" fmla="+- 0 2603 2550"/>
                              <a:gd name="T65" fmla="*/ T64 w 3510"/>
                              <a:gd name="T66" fmla="+- 0 777 259"/>
                              <a:gd name="T67" fmla="*/ 777 h 525"/>
                              <a:gd name="T68" fmla="+- 0 2576 2550"/>
                              <a:gd name="T69" fmla="*/ T68 w 3510"/>
                              <a:gd name="T70" fmla="+- 0 759 259"/>
                              <a:gd name="T71" fmla="*/ 759 h 525"/>
                              <a:gd name="T72" fmla="+- 0 2557 2550"/>
                              <a:gd name="T73" fmla="*/ T72 w 3510"/>
                              <a:gd name="T74" fmla="+- 0 731 259"/>
                              <a:gd name="T75" fmla="*/ 731 h 525"/>
                              <a:gd name="T76" fmla="+- 0 2550 2550"/>
                              <a:gd name="T77" fmla="*/ T76 w 3510"/>
                              <a:gd name="T78" fmla="+- 0 697 259"/>
                              <a:gd name="T79" fmla="*/ 697 h 525"/>
                              <a:gd name="T80" fmla="+- 0 2550 2550"/>
                              <a:gd name="T81" fmla="*/ T80 w 3510"/>
                              <a:gd name="T82" fmla="+- 0 347 259"/>
                              <a:gd name="T83" fmla="*/ 347 h 5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10" h="525">
                                <a:moveTo>
                                  <a:pt x="0" y="88"/>
                                </a:moveTo>
                                <a:lnTo>
                                  <a:pt x="7" y="54"/>
                                </a:lnTo>
                                <a:lnTo>
                                  <a:pt x="26" y="26"/>
                                </a:lnTo>
                                <a:lnTo>
                                  <a:pt x="53" y="7"/>
                                </a:lnTo>
                                <a:lnTo>
                                  <a:pt x="88" y="0"/>
                                </a:lnTo>
                                <a:lnTo>
                                  <a:pt x="3422" y="0"/>
                                </a:lnTo>
                                <a:lnTo>
                                  <a:pt x="3457" y="7"/>
                                </a:lnTo>
                                <a:lnTo>
                                  <a:pt x="3484" y="26"/>
                                </a:lnTo>
                                <a:lnTo>
                                  <a:pt x="3503" y="54"/>
                                </a:lnTo>
                                <a:lnTo>
                                  <a:pt x="3510" y="88"/>
                                </a:lnTo>
                                <a:lnTo>
                                  <a:pt x="3510" y="438"/>
                                </a:lnTo>
                                <a:lnTo>
                                  <a:pt x="3503" y="472"/>
                                </a:lnTo>
                                <a:lnTo>
                                  <a:pt x="3484" y="500"/>
                                </a:lnTo>
                                <a:lnTo>
                                  <a:pt x="3457" y="518"/>
                                </a:lnTo>
                                <a:lnTo>
                                  <a:pt x="3422" y="525"/>
                                </a:lnTo>
                                <a:lnTo>
                                  <a:pt x="88" y="525"/>
                                </a:lnTo>
                                <a:lnTo>
                                  <a:pt x="53" y="518"/>
                                </a:lnTo>
                                <a:lnTo>
                                  <a:pt x="26" y="500"/>
                                </a:lnTo>
                                <a:lnTo>
                                  <a:pt x="7" y="472"/>
                                </a:lnTo>
                                <a:lnTo>
                                  <a:pt x="0" y="438"/>
                                </a:lnTo>
                                <a:lnTo>
                                  <a:pt x="0" y="88"/>
                                </a:lnTo>
                                <a:close/>
                              </a:path>
                            </a:pathLst>
                          </a:custGeom>
                          <a:noFill/>
                          <a:ln w="25400">
                            <a:solidFill>
                              <a:srgbClr val="F7954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Text Box 8"/>
                        <wps:cNvSpPr txBox="1">
                          <a:spLocks noChangeArrowheads="1"/>
                        </wps:cNvSpPr>
                        <wps:spPr bwMode="auto">
                          <a:xfrm>
                            <a:off x="2530" y="239"/>
                            <a:ext cx="3550" cy="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before="134"/>
                                <w:ind w:left="350"/>
                                <w:rPr>
                                  <w:sz w:val="24"/>
                                </w:rPr>
                              </w:pPr>
                              <w:r>
                                <w:rPr>
                                  <w:sz w:val="24"/>
                                </w:rPr>
                                <w:t>PT. Shout Network Indonesi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83231A" id="Group 7" o:spid="_x0000_s1112" style="position:absolute;margin-left:126.5pt;margin-top:11.95pt;width:177.5pt;height:28.25pt;z-index:-15720448;mso-wrap-distance-left:0;mso-wrap-distance-right:0;mso-position-horizontal-relative:page" coordorigin="2530,239" coordsize="3550,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">
                <v:shape id="Freeform 9" o:spid="_x0000_s1113" style="position:absolute;left:2550;top:259;width:3510;height:525;visibility:visible;mso-wrap-style:square;v-text-anchor:top" coordsize="351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" path="m,88l7,54,26,26,53,7,88,,3422,r35,7l3484,26r19,28l3510,88r,350l3503,472r-19,28l3457,518r-35,7l88,525,53,518,26,500,7,472,,438,,88xe" filled="f" strokecolor="#f79546" strokeweight="2pt">
                  <v:path arrowok="t" o:connecttype="custom" o:connectlocs="0,347;7,313;26,285;53,266;88,259;3422,259;3457,266;3484,285;3503,313;3510,347;3510,697;3503,731;3484,759;3457,777;3422,784;88,784;53,777;26,759;7,731;0,697;0,347" o:connectangles="0,0,0,0,0,0,0,0,0,0,0,0,0,0,0,0,0,0,0,0,0"/>
                </v:shape>
                <v:shape id="Text Box 8" o:spid="_x0000_s1114" type="#_x0000_t202" style="position:absolute;left:2530;top:239;width:3550;height: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rsidR="00C3352F" w:rsidRDefault="00C3352F">
                        <w:pPr>
                          <w:spacing w:before="134"/>
                          <w:ind w:left="350"/>
                          <w:rPr>
                            <w:sz w:val="24"/>
                          </w:rPr>
                        </w:pPr>
                        <w:r>
                          <w:rPr>
                            <w:sz w:val="24"/>
                          </w:rPr>
                          <w:t>PT. Shout Network Indonesia</w:t>
                        </w:r>
                      </w:p>
                    </w:txbxContent>
                  </v:textbox>
                </v:shape>
                <w10:wrap type="topAndBottom" anchorx="page"/>
              </v:group>
            </w:pict>
          </mc:Fallback>
        </mc:AlternateContent>
      </w:r>
      <w:r w:rsidR="003D69DB">
        <w:rPr>
          <w:noProof/>
          <w:lang w:val="id-ID" w:eastAsia="id-ID"/>
        </w:rPr>
        <mc:AlternateContent>
          <mc:Choice Requires="wps">
            <w:drawing>
              <wp:anchor distT="0" distB="0" distL="0" distR="0" simplePos="0" relativeHeight="487596544" behindDoc="1" locked="0" layoutInCell="1" allowOverlap="1" wp14:anchorId="171F4F38" wp14:editId="272ED157">
                <wp:simplePos x="0" y="0"/>
                <wp:positionH relativeFrom="page">
                  <wp:posOffset>2447925</wp:posOffset>
                </wp:positionH>
                <wp:positionV relativeFrom="paragraph">
                  <wp:posOffset>650240</wp:posOffset>
                </wp:positionV>
                <wp:extent cx="600075" cy="352425"/>
                <wp:effectExtent l="0" t="0" r="0" b="0"/>
                <wp:wrapTopAndBottom/>
                <wp:docPr id="5"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0075" cy="352425"/>
                        </a:xfrm>
                        <a:custGeom>
                          <a:avLst/>
                          <a:gdLst>
                            <a:gd name="T0" fmla="+- 0 3855 3855"/>
                            <a:gd name="T1" fmla="*/ T0 w 945"/>
                            <a:gd name="T2" fmla="+- 0 1302 1024"/>
                            <a:gd name="T3" fmla="*/ 1302 h 555"/>
                            <a:gd name="T4" fmla="+- 0 4091 3855"/>
                            <a:gd name="T5" fmla="*/ T4 w 945"/>
                            <a:gd name="T6" fmla="+- 0 1302 1024"/>
                            <a:gd name="T7" fmla="*/ 1302 h 555"/>
                            <a:gd name="T8" fmla="+- 0 4091 3855"/>
                            <a:gd name="T9" fmla="*/ T8 w 945"/>
                            <a:gd name="T10" fmla="+- 0 1024 1024"/>
                            <a:gd name="T11" fmla="*/ 1024 h 555"/>
                            <a:gd name="T12" fmla="+- 0 4564 3855"/>
                            <a:gd name="T13" fmla="*/ T12 w 945"/>
                            <a:gd name="T14" fmla="+- 0 1024 1024"/>
                            <a:gd name="T15" fmla="*/ 1024 h 555"/>
                            <a:gd name="T16" fmla="+- 0 4564 3855"/>
                            <a:gd name="T17" fmla="*/ T16 w 945"/>
                            <a:gd name="T18" fmla="+- 0 1302 1024"/>
                            <a:gd name="T19" fmla="*/ 1302 h 555"/>
                            <a:gd name="T20" fmla="+- 0 4800 3855"/>
                            <a:gd name="T21" fmla="*/ T20 w 945"/>
                            <a:gd name="T22" fmla="+- 0 1302 1024"/>
                            <a:gd name="T23" fmla="*/ 1302 h 555"/>
                            <a:gd name="T24" fmla="+- 0 4328 3855"/>
                            <a:gd name="T25" fmla="*/ T24 w 945"/>
                            <a:gd name="T26" fmla="+- 0 1579 1024"/>
                            <a:gd name="T27" fmla="*/ 1579 h 555"/>
                            <a:gd name="T28" fmla="+- 0 3855 3855"/>
                            <a:gd name="T29" fmla="*/ T28 w 945"/>
                            <a:gd name="T30" fmla="+- 0 1302 1024"/>
                            <a:gd name="T31" fmla="*/ 1302 h 555"/>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945" h="555">
                              <a:moveTo>
                                <a:pt x="0" y="278"/>
                              </a:moveTo>
                              <a:lnTo>
                                <a:pt x="236" y="278"/>
                              </a:lnTo>
                              <a:lnTo>
                                <a:pt x="236" y="0"/>
                              </a:lnTo>
                              <a:lnTo>
                                <a:pt x="709" y="0"/>
                              </a:lnTo>
                              <a:lnTo>
                                <a:pt x="709" y="278"/>
                              </a:lnTo>
                              <a:lnTo>
                                <a:pt x="945" y="278"/>
                              </a:lnTo>
                              <a:lnTo>
                                <a:pt x="473" y="555"/>
                              </a:lnTo>
                              <a:lnTo>
                                <a:pt x="0" y="278"/>
                              </a:lnTo>
                              <a:close/>
                            </a:path>
                          </a:pathLst>
                        </a:custGeom>
                        <a:noFill/>
                        <a:ln w="25400">
                          <a:solidFill>
                            <a:srgbClr val="F7954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A4DFA6" id="Freeform 6" o:spid="_x0000_s1026" style="position:absolute;margin-left:192.75pt;margin-top:51.2pt;width:47.25pt;height:27.75pt;z-index:-157199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5,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" path="m,278r236,l236,,709,r,278l945,278,473,555,,278xe" filled="f" strokecolor="#f79546" strokeweight="2pt">
                <v:path arrowok="t" o:connecttype="custom" o:connectlocs="0,826770;149860,826770;149860,650240;450215,650240;450215,826770;600075,826770;300355,1002665;0,826770" o:connectangles="0,0,0,0,0,0,0,0"/>
                <w10:wrap type="topAndBottom" anchorx="page"/>
              </v:shape>
            </w:pict>
          </mc:Fallback>
        </mc:AlternateContent>
      </w:r>
    </w:p>
    <w:p w:rsidR="008402D6" w:rsidRDefault="008402D6" w:rsidP="001E7100">
      <w:pPr>
        <w:pStyle w:val="BodyText"/>
        <w:rPr>
          <w:sz w:val="11"/>
        </w:rPr>
      </w:pPr>
    </w:p>
    <w:p w:rsidR="008402D6" w:rsidRDefault="004C1376" w:rsidP="001E7100">
      <w:pPr>
        <w:pStyle w:val="BodyText"/>
        <w:rPr>
          <w:sz w:val="20"/>
        </w:rPr>
      </w:pPr>
      <w:r>
        <w:rPr>
          <w:noProof/>
          <w:lang w:val="id-ID" w:eastAsia="id-ID"/>
        </w:rPr>
        <mc:AlternateContent>
          <mc:Choice Requires="wpg">
            <w:drawing>
              <wp:anchor distT="0" distB="0" distL="114300" distR="114300" simplePos="0" relativeHeight="15739392" behindDoc="0" locked="0" layoutInCell="1" allowOverlap="1" wp14:anchorId="05762C82" wp14:editId="21963CE9">
                <wp:simplePos x="0" y="0"/>
                <wp:positionH relativeFrom="page">
                  <wp:posOffset>1566672</wp:posOffset>
                </wp:positionH>
                <wp:positionV relativeFrom="paragraph">
                  <wp:posOffset>519938</wp:posOffset>
                </wp:positionV>
                <wp:extent cx="2271395" cy="396875"/>
                <wp:effectExtent l="0" t="0" r="14605" b="3175"/>
                <wp:wrapNone/>
                <wp:docPr id="16"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71395" cy="396875"/>
                          <a:chOff x="2464" y="2299"/>
                          <a:chExt cx="3577" cy="625"/>
                        </a:xfrm>
                      </wpg:grpSpPr>
                      <wps:wsp>
                        <wps:cNvPr id="17" name="Freeform 19"/>
                        <wps:cNvSpPr>
                          <a:spLocks/>
                        </wps:cNvSpPr>
                        <wps:spPr bwMode="auto">
                          <a:xfrm>
                            <a:off x="2531" y="2319"/>
                            <a:ext cx="3510" cy="585"/>
                          </a:xfrm>
                          <a:custGeom>
                            <a:avLst/>
                            <a:gdLst>
                              <a:gd name="T0" fmla="+- 0 2580 2580"/>
                              <a:gd name="T1" fmla="*/ T0 w 3510"/>
                              <a:gd name="T2" fmla="+- 0 3799 3701"/>
                              <a:gd name="T3" fmla="*/ 3799 h 585"/>
                              <a:gd name="T4" fmla="+- 0 2588 2580"/>
                              <a:gd name="T5" fmla="*/ T4 w 3510"/>
                              <a:gd name="T6" fmla="+- 0 3761 3701"/>
                              <a:gd name="T7" fmla="*/ 3761 h 585"/>
                              <a:gd name="T8" fmla="+- 0 2609 2580"/>
                              <a:gd name="T9" fmla="*/ T8 w 3510"/>
                              <a:gd name="T10" fmla="+- 0 3730 3701"/>
                              <a:gd name="T11" fmla="*/ 3730 h 585"/>
                              <a:gd name="T12" fmla="+- 0 2640 2580"/>
                              <a:gd name="T13" fmla="*/ T12 w 3510"/>
                              <a:gd name="T14" fmla="+- 0 3709 3701"/>
                              <a:gd name="T15" fmla="*/ 3709 h 585"/>
                              <a:gd name="T16" fmla="+- 0 2678 2580"/>
                              <a:gd name="T17" fmla="*/ T16 w 3510"/>
                              <a:gd name="T18" fmla="+- 0 3701 3701"/>
                              <a:gd name="T19" fmla="*/ 3701 h 585"/>
                              <a:gd name="T20" fmla="+- 0 5992 2580"/>
                              <a:gd name="T21" fmla="*/ T20 w 3510"/>
                              <a:gd name="T22" fmla="+- 0 3701 3701"/>
                              <a:gd name="T23" fmla="*/ 3701 h 585"/>
                              <a:gd name="T24" fmla="+- 0 6030 2580"/>
                              <a:gd name="T25" fmla="*/ T24 w 3510"/>
                              <a:gd name="T26" fmla="+- 0 3709 3701"/>
                              <a:gd name="T27" fmla="*/ 3709 h 585"/>
                              <a:gd name="T28" fmla="+- 0 6061 2580"/>
                              <a:gd name="T29" fmla="*/ T28 w 3510"/>
                              <a:gd name="T30" fmla="+- 0 3730 3701"/>
                              <a:gd name="T31" fmla="*/ 3730 h 585"/>
                              <a:gd name="T32" fmla="+- 0 6082 2580"/>
                              <a:gd name="T33" fmla="*/ T32 w 3510"/>
                              <a:gd name="T34" fmla="+- 0 3761 3701"/>
                              <a:gd name="T35" fmla="*/ 3761 h 585"/>
                              <a:gd name="T36" fmla="+- 0 6090 2580"/>
                              <a:gd name="T37" fmla="*/ T36 w 3510"/>
                              <a:gd name="T38" fmla="+- 0 3799 3701"/>
                              <a:gd name="T39" fmla="*/ 3799 h 585"/>
                              <a:gd name="T40" fmla="+- 0 6090 2580"/>
                              <a:gd name="T41" fmla="*/ T40 w 3510"/>
                              <a:gd name="T42" fmla="+- 0 4189 3701"/>
                              <a:gd name="T43" fmla="*/ 4189 h 585"/>
                              <a:gd name="T44" fmla="+- 0 6082 2580"/>
                              <a:gd name="T45" fmla="*/ T44 w 3510"/>
                              <a:gd name="T46" fmla="+- 0 4227 3701"/>
                              <a:gd name="T47" fmla="*/ 4227 h 585"/>
                              <a:gd name="T48" fmla="+- 0 6061 2580"/>
                              <a:gd name="T49" fmla="*/ T48 w 3510"/>
                              <a:gd name="T50" fmla="+- 0 4258 3701"/>
                              <a:gd name="T51" fmla="*/ 4258 h 585"/>
                              <a:gd name="T52" fmla="+- 0 6030 2580"/>
                              <a:gd name="T53" fmla="*/ T52 w 3510"/>
                              <a:gd name="T54" fmla="+- 0 4279 3701"/>
                              <a:gd name="T55" fmla="*/ 4279 h 585"/>
                              <a:gd name="T56" fmla="+- 0 5992 2580"/>
                              <a:gd name="T57" fmla="*/ T56 w 3510"/>
                              <a:gd name="T58" fmla="+- 0 4286 3701"/>
                              <a:gd name="T59" fmla="*/ 4286 h 585"/>
                              <a:gd name="T60" fmla="+- 0 2678 2580"/>
                              <a:gd name="T61" fmla="*/ T60 w 3510"/>
                              <a:gd name="T62" fmla="+- 0 4286 3701"/>
                              <a:gd name="T63" fmla="*/ 4286 h 585"/>
                              <a:gd name="T64" fmla="+- 0 2640 2580"/>
                              <a:gd name="T65" fmla="*/ T64 w 3510"/>
                              <a:gd name="T66" fmla="+- 0 4279 3701"/>
                              <a:gd name="T67" fmla="*/ 4279 h 585"/>
                              <a:gd name="T68" fmla="+- 0 2609 2580"/>
                              <a:gd name="T69" fmla="*/ T68 w 3510"/>
                              <a:gd name="T70" fmla="+- 0 4258 3701"/>
                              <a:gd name="T71" fmla="*/ 4258 h 585"/>
                              <a:gd name="T72" fmla="+- 0 2588 2580"/>
                              <a:gd name="T73" fmla="*/ T72 w 3510"/>
                              <a:gd name="T74" fmla="+- 0 4227 3701"/>
                              <a:gd name="T75" fmla="*/ 4227 h 585"/>
                              <a:gd name="T76" fmla="+- 0 2580 2580"/>
                              <a:gd name="T77" fmla="*/ T76 w 3510"/>
                              <a:gd name="T78" fmla="+- 0 4189 3701"/>
                              <a:gd name="T79" fmla="*/ 4189 h 585"/>
                              <a:gd name="T80" fmla="+- 0 2580 2580"/>
                              <a:gd name="T81" fmla="*/ T80 w 3510"/>
                              <a:gd name="T82" fmla="+- 0 3799 3701"/>
                              <a:gd name="T83" fmla="*/ 3799 h 5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10" h="585">
                                <a:moveTo>
                                  <a:pt x="0" y="98"/>
                                </a:moveTo>
                                <a:lnTo>
                                  <a:pt x="8" y="60"/>
                                </a:lnTo>
                                <a:lnTo>
                                  <a:pt x="29" y="29"/>
                                </a:lnTo>
                                <a:lnTo>
                                  <a:pt x="60" y="8"/>
                                </a:lnTo>
                                <a:lnTo>
                                  <a:pt x="98" y="0"/>
                                </a:lnTo>
                                <a:lnTo>
                                  <a:pt x="3412" y="0"/>
                                </a:lnTo>
                                <a:lnTo>
                                  <a:pt x="3450" y="8"/>
                                </a:lnTo>
                                <a:lnTo>
                                  <a:pt x="3481" y="29"/>
                                </a:lnTo>
                                <a:lnTo>
                                  <a:pt x="3502" y="60"/>
                                </a:lnTo>
                                <a:lnTo>
                                  <a:pt x="3510" y="98"/>
                                </a:lnTo>
                                <a:lnTo>
                                  <a:pt x="3510" y="488"/>
                                </a:lnTo>
                                <a:lnTo>
                                  <a:pt x="3502" y="526"/>
                                </a:lnTo>
                                <a:lnTo>
                                  <a:pt x="3481" y="557"/>
                                </a:lnTo>
                                <a:lnTo>
                                  <a:pt x="3450" y="578"/>
                                </a:lnTo>
                                <a:lnTo>
                                  <a:pt x="3412" y="585"/>
                                </a:lnTo>
                                <a:lnTo>
                                  <a:pt x="98" y="585"/>
                                </a:lnTo>
                                <a:lnTo>
                                  <a:pt x="60" y="578"/>
                                </a:lnTo>
                                <a:lnTo>
                                  <a:pt x="29" y="557"/>
                                </a:lnTo>
                                <a:lnTo>
                                  <a:pt x="8" y="526"/>
                                </a:lnTo>
                                <a:lnTo>
                                  <a:pt x="0" y="488"/>
                                </a:lnTo>
                                <a:lnTo>
                                  <a:pt x="0" y="98"/>
                                </a:lnTo>
                                <a:close/>
                              </a:path>
                            </a:pathLst>
                          </a:custGeom>
                          <a:noFill/>
                          <a:ln w="25400">
                            <a:solidFill>
                              <a:srgbClr val="F7954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Text Box 18"/>
                        <wps:cNvSpPr txBox="1">
                          <a:spLocks noChangeArrowheads="1"/>
                        </wps:cNvSpPr>
                        <wps:spPr bwMode="auto">
                          <a:xfrm>
                            <a:off x="2464" y="2299"/>
                            <a:ext cx="3550"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before="135"/>
                                <w:ind w:left="944"/>
                                <w:rPr>
                                  <w:sz w:val="24"/>
                                </w:rPr>
                              </w:pPr>
                              <w:r>
                                <w:rPr>
                                  <w:sz w:val="24"/>
                                </w:rPr>
                                <w:t>Penjualan Onlin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762C82" id="Group 17" o:spid="_x0000_s1115" style="position:absolute;margin-left:123.35pt;margin-top:40.95pt;width:178.85pt;height:31.25pt;z-index:15739392;mso-position-horizontal-relative:page" coordorigin="2464,2299" coordsize="3577,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">
                <v:shape id="Freeform 19" o:spid="_x0000_s1116" style="position:absolute;left:2531;top:2319;width:3510;height:585;visibility:visible;mso-wrap-style:square;v-text-anchor:top" coordsize="3510,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" path="m,98l8,60,29,29,60,8,98,,3412,r38,8l3481,29r21,31l3510,98r,390l3502,526r-21,31l3450,578r-38,7l98,585,60,578,29,557,8,526,,488,,98xe" filled="f" strokecolor="#f79546" strokeweight="2pt">
                  <v:path arrowok="t" o:connecttype="custom" o:connectlocs="0,3799;8,3761;29,3730;60,3709;98,3701;3412,3701;3450,3709;3481,3730;3502,3761;3510,3799;3510,4189;3502,4227;3481,4258;3450,4279;3412,4286;98,4286;60,4279;29,4258;8,4227;0,4189;0,3799" o:connectangles="0,0,0,0,0,0,0,0,0,0,0,0,0,0,0,0,0,0,0,0,0"/>
                </v:shape>
                <v:shape id="Text Box 18" o:spid="_x0000_s1117" type="#_x0000_t202" style="position:absolute;left:2464;top:2299;width:355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rsidR="00C3352F" w:rsidRDefault="00C3352F">
                        <w:pPr>
                          <w:spacing w:before="135"/>
                          <w:ind w:left="944"/>
                          <w:rPr>
                            <w:sz w:val="24"/>
                          </w:rPr>
                        </w:pPr>
                        <w:r>
                          <w:rPr>
                            <w:sz w:val="24"/>
                          </w:rPr>
                          <w:t>Penjualan Online</w:t>
                        </w:r>
                      </w:p>
                    </w:txbxContent>
                  </v:textbox>
                </v:shape>
                <w10:wrap anchorx="page"/>
              </v:group>
            </w:pict>
          </mc:Fallback>
        </mc:AlternateContent>
      </w:r>
    </w:p>
    <w:p w:rsidR="008402D6" w:rsidRDefault="004C1376" w:rsidP="001E7100">
      <w:pPr>
        <w:pStyle w:val="BodyText"/>
        <w:rPr>
          <w:sz w:val="20"/>
        </w:rPr>
      </w:pPr>
      <w:r>
        <w:rPr>
          <w:noProof/>
          <w:lang w:val="id-ID" w:eastAsia="id-ID"/>
        </w:rPr>
        <mc:AlternateContent>
          <mc:Choice Requires="wpg">
            <w:drawing>
              <wp:anchor distT="0" distB="0" distL="114300" distR="114300" simplePos="0" relativeHeight="15741952" behindDoc="0" locked="0" layoutInCell="1" allowOverlap="1" wp14:anchorId="6782666C" wp14:editId="10A03679">
                <wp:simplePos x="0" y="0"/>
                <wp:positionH relativeFrom="page">
                  <wp:posOffset>4614545</wp:posOffset>
                </wp:positionH>
                <wp:positionV relativeFrom="paragraph">
                  <wp:posOffset>132080</wp:posOffset>
                </wp:positionV>
                <wp:extent cx="2412365" cy="439420"/>
                <wp:effectExtent l="0" t="0" r="26035" b="17780"/>
                <wp:wrapNone/>
                <wp:docPr id="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12365" cy="439420"/>
                          <a:chOff x="7267" y="2571"/>
                          <a:chExt cx="3799" cy="692"/>
                        </a:xfrm>
                      </wpg:grpSpPr>
                      <wps:wsp>
                        <wps:cNvPr id="10" name="Freeform 12"/>
                        <wps:cNvSpPr>
                          <a:spLocks/>
                        </wps:cNvSpPr>
                        <wps:spPr bwMode="auto">
                          <a:xfrm>
                            <a:off x="7556" y="2571"/>
                            <a:ext cx="3510" cy="585"/>
                          </a:xfrm>
                          <a:custGeom>
                            <a:avLst/>
                            <a:gdLst>
                              <a:gd name="T0" fmla="+- 0 7575 7575"/>
                              <a:gd name="T1" fmla="*/ T0 w 3510"/>
                              <a:gd name="T2" fmla="+- 0 4186 4088"/>
                              <a:gd name="T3" fmla="*/ 4186 h 585"/>
                              <a:gd name="T4" fmla="+- 0 7583 7575"/>
                              <a:gd name="T5" fmla="*/ T4 w 3510"/>
                              <a:gd name="T6" fmla="+- 0 4148 4088"/>
                              <a:gd name="T7" fmla="*/ 4148 h 585"/>
                              <a:gd name="T8" fmla="+- 0 7604 7575"/>
                              <a:gd name="T9" fmla="*/ T8 w 3510"/>
                              <a:gd name="T10" fmla="+- 0 4117 4088"/>
                              <a:gd name="T11" fmla="*/ 4117 h 585"/>
                              <a:gd name="T12" fmla="+- 0 7635 7575"/>
                              <a:gd name="T13" fmla="*/ T12 w 3510"/>
                              <a:gd name="T14" fmla="+- 0 4096 4088"/>
                              <a:gd name="T15" fmla="*/ 4096 h 585"/>
                              <a:gd name="T16" fmla="+- 0 7673 7575"/>
                              <a:gd name="T17" fmla="*/ T16 w 3510"/>
                              <a:gd name="T18" fmla="+- 0 4088 4088"/>
                              <a:gd name="T19" fmla="*/ 4088 h 585"/>
                              <a:gd name="T20" fmla="+- 0 10987 7575"/>
                              <a:gd name="T21" fmla="*/ T20 w 3510"/>
                              <a:gd name="T22" fmla="+- 0 4088 4088"/>
                              <a:gd name="T23" fmla="*/ 4088 h 585"/>
                              <a:gd name="T24" fmla="+- 0 11025 7575"/>
                              <a:gd name="T25" fmla="*/ T24 w 3510"/>
                              <a:gd name="T26" fmla="+- 0 4096 4088"/>
                              <a:gd name="T27" fmla="*/ 4096 h 585"/>
                              <a:gd name="T28" fmla="+- 0 11056 7575"/>
                              <a:gd name="T29" fmla="*/ T28 w 3510"/>
                              <a:gd name="T30" fmla="+- 0 4117 4088"/>
                              <a:gd name="T31" fmla="*/ 4117 h 585"/>
                              <a:gd name="T32" fmla="+- 0 11077 7575"/>
                              <a:gd name="T33" fmla="*/ T32 w 3510"/>
                              <a:gd name="T34" fmla="+- 0 4148 4088"/>
                              <a:gd name="T35" fmla="*/ 4148 h 585"/>
                              <a:gd name="T36" fmla="+- 0 11085 7575"/>
                              <a:gd name="T37" fmla="*/ T36 w 3510"/>
                              <a:gd name="T38" fmla="+- 0 4186 4088"/>
                              <a:gd name="T39" fmla="*/ 4186 h 585"/>
                              <a:gd name="T40" fmla="+- 0 11085 7575"/>
                              <a:gd name="T41" fmla="*/ T40 w 3510"/>
                              <a:gd name="T42" fmla="+- 0 4576 4088"/>
                              <a:gd name="T43" fmla="*/ 4576 h 585"/>
                              <a:gd name="T44" fmla="+- 0 11077 7575"/>
                              <a:gd name="T45" fmla="*/ T44 w 3510"/>
                              <a:gd name="T46" fmla="+- 0 4614 4088"/>
                              <a:gd name="T47" fmla="*/ 4614 h 585"/>
                              <a:gd name="T48" fmla="+- 0 11056 7575"/>
                              <a:gd name="T49" fmla="*/ T48 w 3510"/>
                              <a:gd name="T50" fmla="+- 0 4645 4088"/>
                              <a:gd name="T51" fmla="*/ 4645 h 585"/>
                              <a:gd name="T52" fmla="+- 0 11025 7575"/>
                              <a:gd name="T53" fmla="*/ T52 w 3510"/>
                              <a:gd name="T54" fmla="+- 0 4666 4088"/>
                              <a:gd name="T55" fmla="*/ 4666 h 585"/>
                              <a:gd name="T56" fmla="+- 0 10987 7575"/>
                              <a:gd name="T57" fmla="*/ T56 w 3510"/>
                              <a:gd name="T58" fmla="+- 0 4673 4088"/>
                              <a:gd name="T59" fmla="*/ 4673 h 585"/>
                              <a:gd name="T60" fmla="+- 0 7673 7575"/>
                              <a:gd name="T61" fmla="*/ T60 w 3510"/>
                              <a:gd name="T62" fmla="+- 0 4673 4088"/>
                              <a:gd name="T63" fmla="*/ 4673 h 585"/>
                              <a:gd name="T64" fmla="+- 0 7635 7575"/>
                              <a:gd name="T65" fmla="*/ T64 w 3510"/>
                              <a:gd name="T66" fmla="+- 0 4666 4088"/>
                              <a:gd name="T67" fmla="*/ 4666 h 585"/>
                              <a:gd name="T68" fmla="+- 0 7604 7575"/>
                              <a:gd name="T69" fmla="*/ T68 w 3510"/>
                              <a:gd name="T70" fmla="+- 0 4645 4088"/>
                              <a:gd name="T71" fmla="*/ 4645 h 585"/>
                              <a:gd name="T72" fmla="+- 0 7583 7575"/>
                              <a:gd name="T73" fmla="*/ T72 w 3510"/>
                              <a:gd name="T74" fmla="+- 0 4614 4088"/>
                              <a:gd name="T75" fmla="*/ 4614 h 585"/>
                              <a:gd name="T76" fmla="+- 0 7575 7575"/>
                              <a:gd name="T77" fmla="*/ T76 w 3510"/>
                              <a:gd name="T78" fmla="+- 0 4576 4088"/>
                              <a:gd name="T79" fmla="*/ 4576 h 585"/>
                              <a:gd name="T80" fmla="+- 0 7575 7575"/>
                              <a:gd name="T81" fmla="*/ T80 w 3510"/>
                              <a:gd name="T82" fmla="+- 0 4186 4088"/>
                              <a:gd name="T83" fmla="*/ 4186 h 5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10" h="585">
                                <a:moveTo>
                                  <a:pt x="0" y="98"/>
                                </a:moveTo>
                                <a:lnTo>
                                  <a:pt x="8" y="60"/>
                                </a:lnTo>
                                <a:lnTo>
                                  <a:pt x="29" y="29"/>
                                </a:lnTo>
                                <a:lnTo>
                                  <a:pt x="60" y="8"/>
                                </a:lnTo>
                                <a:lnTo>
                                  <a:pt x="98" y="0"/>
                                </a:lnTo>
                                <a:lnTo>
                                  <a:pt x="3412" y="0"/>
                                </a:lnTo>
                                <a:lnTo>
                                  <a:pt x="3450" y="8"/>
                                </a:lnTo>
                                <a:lnTo>
                                  <a:pt x="3481" y="29"/>
                                </a:lnTo>
                                <a:lnTo>
                                  <a:pt x="3502" y="60"/>
                                </a:lnTo>
                                <a:lnTo>
                                  <a:pt x="3510" y="98"/>
                                </a:lnTo>
                                <a:lnTo>
                                  <a:pt x="3510" y="488"/>
                                </a:lnTo>
                                <a:lnTo>
                                  <a:pt x="3502" y="526"/>
                                </a:lnTo>
                                <a:lnTo>
                                  <a:pt x="3481" y="557"/>
                                </a:lnTo>
                                <a:lnTo>
                                  <a:pt x="3450" y="578"/>
                                </a:lnTo>
                                <a:lnTo>
                                  <a:pt x="3412" y="585"/>
                                </a:lnTo>
                                <a:lnTo>
                                  <a:pt x="98" y="585"/>
                                </a:lnTo>
                                <a:lnTo>
                                  <a:pt x="60" y="578"/>
                                </a:lnTo>
                                <a:lnTo>
                                  <a:pt x="29" y="557"/>
                                </a:lnTo>
                                <a:lnTo>
                                  <a:pt x="8" y="526"/>
                                </a:lnTo>
                                <a:lnTo>
                                  <a:pt x="0" y="488"/>
                                </a:lnTo>
                                <a:lnTo>
                                  <a:pt x="0" y="98"/>
                                </a:lnTo>
                                <a:close/>
                              </a:path>
                            </a:pathLst>
                          </a:custGeom>
                          <a:noFill/>
                          <a:ln w="25400">
                            <a:solidFill>
                              <a:srgbClr val="F7954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Text Box 11"/>
                        <wps:cNvSpPr txBox="1">
                          <a:spLocks noChangeArrowheads="1"/>
                        </wps:cNvSpPr>
                        <wps:spPr bwMode="auto">
                          <a:xfrm>
                            <a:off x="7267" y="2638"/>
                            <a:ext cx="3550"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before="137"/>
                                <w:ind w:left="921"/>
                                <w:rPr>
                                  <w:sz w:val="24"/>
                                </w:rPr>
                              </w:pPr>
                              <w:r>
                                <w:rPr>
                                  <w:i/>
                                  <w:sz w:val="24"/>
                                </w:rPr>
                                <w:t xml:space="preserve">Profit </w:t>
                              </w:r>
                              <w:r>
                                <w:rPr>
                                  <w:sz w:val="24"/>
                                </w:rPr>
                                <w:t>Perusaha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82666C" id="Group 10" o:spid="_x0000_s1118" style="position:absolute;margin-left:363.35pt;margin-top:10.4pt;width:189.95pt;height:34.6pt;z-index:15741952;mso-position-horizontal-relative:page" coordorigin="7267,2571" coordsize="3799,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">
                <v:shape id="Freeform 12" o:spid="_x0000_s1119" style="position:absolute;left:7556;top:2571;width:3510;height:585;visibility:visible;mso-wrap-style:square;v-text-anchor:top" coordsize="3510,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" path="m,98l8,60,29,29,60,8,98,,3412,r38,8l3481,29r21,31l3510,98r,390l3502,526r-21,31l3450,578r-38,7l98,585,60,578,29,557,8,526,,488,,98xe" filled="f" strokecolor="#f79546" strokeweight="2pt">
                  <v:path arrowok="t" o:connecttype="custom" o:connectlocs="0,4186;8,4148;29,4117;60,4096;98,4088;3412,4088;3450,4096;3481,4117;3502,4148;3510,4186;3510,4576;3502,4614;3481,4645;3450,4666;3412,4673;98,4673;60,4666;29,4645;8,4614;0,4576;0,4186" o:connectangles="0,0,0,0,0,0,0,0,0,0,0,0,0,0,0,0,0,0,0,0,0"/>
                </v:shape>
                <v:shape id="Text Box 11" o:spid="_x0000_s1120" type="#_x0000_t202" style="position:absolute;left:7267;top:2638;width:355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" filled="f" stroked="f">
                  <v:textbox inset="0,0,0,0">
                    <w:txbxContent>
                      <w:p w:rsidR="00C3352F" w:rsidRDefault="00C3352F">
                        <w:pPr>
                          <w:spacing w:before="137"/>
                          <w:ind w:left="921"/>
                          <w:rPr>
                            <w:sz w:val="24"/>
                          </w:rPr>
                        </w:pPr>
                        <w:r>
                          <w:rPr>
                            <w:i/>
                            <w:sz w:val="24"/>
                          </w:rPr>
                          <w:t xml:space="preserve">Profit </w:t>
                        </w:r>
                        <w:r>
                          <w:rPr>
                            <w:sz w:val="24"/>
                          </w:rPr>
                          <w:t>Perusahaan</w:t>
                        </w:r>
                      </w:p>
                    </w:txbxContent>
                  </v:textbox>
                </v:shape>
                <w10:wrap anchorx="page"/>
              </v:group>
            </w:pict>
          </mc:Fallback>
        </mc:AlternateContent>
      </w:r>
      <w:r>
        <w:rPr>
          <w:noProof/>
          <w:lang w:val="id-ID" w:eastAsia="id-ID"/>
        </w:rPr>
        <mc:AlternateContent>
          <mc:Choice Requires="wps">
            <w:drawing>
              <wp:anchor distT="0" distB="0" distL="114300" distR="114300" simplePos="0" relativeHeight="15740928" behindDoc="0" locked="0" layoutInCell="1" allowOverlap="1" wp14:anchorId="635FB8E4" wp14:editId="6A44FD55">
                <wp:simplePos x="0" y="0"/>
                <wp:positionH relativeFrom="page">
                  <wp:posOffset>3991737</wp:posOffset>
                </wp:positionH>
                <wp:positionV relativeFrom="paragraph">
                  <wp:posOffset>143383</wp:posOffset>
                </wp:positionV>
                <wp:extent cx="647700" cy="485775"/>
                <wp:effectExtent l="0" t="0" r="0" b="0"/>
                <wp:wrapNone/>
                <wp:docPr id="12"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7700" cy="485775"/>
                        </a:xfrm>
                        <a:custGeom>
                          <a:avLst/>
                          <a:gdLst>
                            <a:gd name="T0" fmla="+- 0 6315 6315"/>
                            <a:gd name="T1" fmla="*/ T0 w 1020"/>
                            <a:gd name="T2" fmla="+- 0 4190 3998"/>
                            <a:gd name="T3" fmla="*/ 4190 h 765"/>
                            <a:gd name="T4" fmla="+- 0 6953 6315"/>
                            <a:gd name="T5" fmla="*/ T4 w 1020"/>
                            <a:gd name="T6" fmla="+- 0 4190 3998"/>
                            <a:gd name="T7" fmla="*/ 4190 h 765"/>
                            <a:gd name="T8" fmla="+- 0 6953 6315"/>
                            <a:gd name="T9" fmla="*/ T8 w 1020"/>
                            <a:gd name="T10" fmla="+- 0 3998 3998"/>
                            <a:gd name="T11" fmla="*/ 3998 h 765"/>
                            <a:gd name="T12" fmla="+- 0 7335 6315"/>
                            <a:gd name="T13" fmla="*/ T12 w 1020"/>
                            <a:gd name="T14" fmla="+- 0 4381 3998"/>
                            <a:gd name="T15" fmla="*/ 4381 h 765"/>
                            <a:gd name="T16" fmla="+- 0 6953 6315"/>
                            <a:gd name="T17" fmla="*/ T16 w 1020"/>
                            <a:gd name="T18" fmla="+- 0 4763 3998"/>
                            <a:gd name="T19" fmla="*/ 4763 h 765"/>
                            <a:gd name="T20" fmla="+- 0 6953 6315"/>
                            <a:gd name="T21" fmla="*/ T20 w 1020"/>
                            <a:gd name="T22" fmla="+- 0 4572 3998"/>
                            <a:gd name="T23" fmla="*/ 4572 h 765"/>
                            <a:gd name="T24" fmla="+- 0 6315 6315"/>
                            <a:gd name="T25" fmla="*/ T24 w 1020"/>
                            <a:gd name="T26" fmla="+- 0 4572 3998"/>
                            <a:gd name="T27" fmla="*/ 4572 h 765"/>
                            <a:gd name="T28" fmla="+- 0 6315 6315"/>
                            <a:gd name="T29" fmla="*/ T28 w 1020"/>
                            <a:gd name="T30" fmla="+- 0 4190 3998"/>
                            <a:gd name="T31" fmla="*/ 4190 h 765"/>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020" h="765">
                              <a:moveTo>
                                <a:pt x="0" y="192"/>
                              </a:moveTo>
                              <a:lnTo>
                                <a:pt x="638" y="192"/>
                              </a:lnTo>
                              <a:lnTo>
                                <a:pt x="638" y="0"/>
                              </a:lnTo>
                              <a:lnTo>
                                <a:pt x="1020" y="383"/>
                              </a:lnTo>
                              <a:lnTo>
                                <a:pt x="638" y="765"/>
                              </a:lnTo>
                              <a:lnTo>
                                <a:pt x="638" y="574"/>
                              </a:lnTo>
                              <a:lnTo>
                                <a:pt x="0" y="574"/>
                              </a:lnTo>
                              <a:lnTo>
                                <a:pt x="0" y="192"/>
                              </a:lnTo>
                              <a:close/>
                            </a:path>
                          </a:pathLst>
                        </a:custGeom>
                        <a:noFill/>
                        <a:ln w="25400">
                          <a:solidFill>
                            <a:srgbClr val="F7954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63D4A3" id="Freeform 13" o:spid="_x0000_s1026" style="position:absolute;margin-left:314.3pt;margin-top:11.3pt;width:51pt;height:38.25pt;z-index:15740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2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" path="m,192r638,l638,r382,383l638,765r,-191l,574,,192xe" filled="f" strokecolor="#f79546" strokeweight="2pt">
                <v:path arrowok="t" o:connecttype="custom" o:connectlocs="0,2660650;405130,2660650;405130,2538730;647700,2781935;405130,3024505;405130,2903220;0,2903220;0,2660650" o:connectangles="0,0,0,0,0,0,0,0"/>
                <w10:wrap anchorx="page"/>
              </v:shape>
            </w:pict>
          </mc:Fallback>
        </mc:AlternateContent>
      </w:r>
    </w:p>
    <w:p w:rsidR="008402D6" w:rsidRDefault="008402D6" w:rsidP="001E7100">
      <w:pPr>
        <w:pStyle w:val="BodyText"/>
        <w:rPr>
          <w:sz w:val="20"/>
        </w:rPr>
      </w:pPr>
    </w:p>
    <w:p w:rsidR="008402D6" w:rsidRDefault="004C1376" w:rsidP="001E7100">
      <w:pPr>
        <w:pStyle w:val="BodyText"/>
        <w:rPr>
          <w:sz w:val="28"/>
        </w:rPr>
      </w:pPr>
      <w:r>
        <w:rPr>
          <w:noProof/>
          <w:lang w:val="id-ID" w:eastAsia="id-ID"/>
        </w:rPr>
        <mc:AlternateContent>
          <mc:Choice Requires="wpg">
            <w:drawing>
              <wp:anchor distT="0" distB="0" distL="114300" distR="114300" simplePos="0" relativeHeight="15740416" behindDoc="0" locked="0" layoutInCell="1" allowOverlap="1" wp14:anchorId="7CA00635" wp14:editId="221B2946">
                <wp:simplePos x="0" y="0"/>
                <wp:positionH relativeFrom="page">
                  <wp:posOffset>1572768</wp:posOffset>
                </wp:positionH>
                <wp:positionV relativeFrom="paragraph">
                  <wp:posOffset>200406</wp:posOffset>
                </wp:positionV>
                <wp:extent cx="2265680" cy="433070"/>
                <wp:effectExtent l="0" t="0" r="20320" b="5080"/>
                <wp:wrapNone/>
                <wp:docPr id="13"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65680" cy="433070"/>
                          <a:chOff x="2474" y="3141"/>
                          <a:chExt cx="3568" cy="682"/>
                        </a:xfrm>
                      </wpg:grpSpPr>
                      <wps:wsp>
                        <wps:cNvPr id="14" name="Freeform 16"/>
                        <wps:cNvSpPr>
                          <a:spLocks/>
                        </wps:cNvSpPr>
                        <wps:spPr bwMode="auto">
                          <a:xfrm>
                            <a:off x="2532" y="3141"/>
                            <a:ext cx="3510" cy="585"/>
                          </a:xfrm>
                          <a:custGeom>
                            <a:avLst/>
                            <a:gdLst>
                              <a:gd name="T0" fmla="+- 0 2580 2580"/>
                              <a:gd name="T1" fmla="*/ T0 w 3510"/>
                              <a:gd name="T2" fmla="+- 0 4564 4466"/>
                              <a:gd name="T3" fmla="*/ 4564 h 585"/>
                              <a:gd name="T4" fmla="+- 0 2588 2580"/>
                              <a:gd name="T5" fmla="*/ T4 w 3510"/>
                              <a:gd name="T6" fmla="+- 0 4526 4466"/>
                              <a:gd name="T7" fmla="*/ 4526 h 585"/>
                              <a:gd name="T8" fmla="+- 0 2609 2580"/>
                              <a:gd name="T9" fmla="*/ T8 w 3510"/>
                              <a:gd name="T10" fmla="+- 0 4495 4466"/>
                              <a:gd name="T11" fmla="*/ 4495 h 585"/>
                              <a:gd name="T12" fmla="+- 0 2640 2580"/>
                              <a:gd name="T13" fmla="*/ T12 w 3510"/>
                              <a:gd name="T14" fmla="+- 0 4474 4466"/>
                              <a:gd name="T15" fmla="*/ 4474 h 585"/>
                              <a:gd name="T16" fmla="+- 0 2678 2580"/>
                              <a:gd name="T17" fmla="*/ T16 w 3510"/>
                              <a:gd name="T18" fmla="+- 0 4466 4466"/>
                              <a:gd name="T19" fmla="*/ 4466 h 585"/>
                              <a:gd name="T20" fmla="+- 0 5992 2580"/>
                              <a:gd name="T21" fmla="*/ T20 w 3510"/>
                              <a:gd name="T22" fmla="+- 0 4466 4466"/>
                              <a:gd name="T23" fmla="*/ 4466 h 585"/>
                              <a:gd name="T24" fmla="+- 0 6030 2580"/>
                              <a:gd name="T25" fmla="*/ T24 w 3510"/>
                              <a:gd name="T26" fmla="+- 0 4474 4466"/>
                              <a:gd name="T27" fmla="*/ 4474 h 585"/>
                              <a:gd name="T28" fmla="+- 0 6061 2580"/>
                              <a:gd name="T29" fmla="*/ T28 w 3510"/>
                              <a:gd name="T30" fmla="+- 0 4495 4466"/>
                              <a:gd name="T31" fmla="*/ 4495 h 585"/>
                              <a:gd name="T32" fmla="+- 0 6082 2580"/>
                              <a:gd name="T33" fmla="*/ T32 w 3510"/>
                              <a:gd name="T34" fmla="+- 0 4526 4466"/>
                              <a:gd name="T35" fmla="*/ 4526 h 585"/>
                              <a:gd name="T36" fmla="+- 0 6090 2580"/>
                              <a:gd name="T37" fmla="*/ T36 w 3510"/>
                              <a:gd name="T38" fmla="+- 0 4564 4466"/>
                              <a:gd name="T39" fmla="*/ 4564 h 585"/>
                              <a:gd name="T40" fmla="+- 0 6090 2580"/>
                              <a:gd name="T41" fmla="*/ T40 w 3510"/>
                              <a:gd name="T42" fmla="+- 0 4954 4466"/>
                              <a:gd name="T43" fmla="*/ 4954 h 585"/>
                              <a:gd name="T44" fmla="+- 0 6082 2580"/>
                              <a:gd name="T45" fmla="*/ T44 w 3510"/>
                              <a:gd name="T46" fmla="+- 0 4992 4466"/>
                              <a:gd name="T47" fmla="*/ 4992 h 585"/>
                              <a:gd name="T48" fmla="+- 0 6061 2580"/>
                              <a:gd name="T49" fmla="*/ T48 w 3510"/>
                              <a:gd name="T50" fmla="+- 0 5023 4466"/>
                              <a:gd name="T51" fmla="*/ 5023 h 585"/>
                              <a:gd name="T52" fmla="+- 0 6030 2580"/>
                              <a:gd name="T53" fmla="*/ T52 w 3510"/>
                              <a:gd name="T54" fmla="+- 0 5044 4466"/>
                              <a:gd name="T55" fmla="*/ 5044 h 585"/>
                              <a:gd name="T56" fmla="+- 0 5992 2580"/>
                              <a:gd name="T57" fmla="*/ T56 w 3510"/>
                              <a:gd name="T58" fmla="+- 0 5051 4466"/>
                              <a:gd name="T59" fmla="*/ 5051 h 585"/>
                              <a:gd name="T60" fmla="+- 0 2678 2580"/>
                              <a:gd name="T61" fmla="*/ T60 w 3510"/>
                              <a:gd name="T62" fmla="+- 0 5051 4466"/>
                              <a:gd name="T63" fmla="*/ 5051 h 585"/>
                              <a:gd name="T64" fmla="+- 0 2640 2580"/>
                              <a:gd name="T65" fmla="*/ T64 w 3510"/>
                              <a:gd name="T66" fmla="+- 0 5044 4466"/>
                              <a:gd name="T67" fmla="*/ 5044 h 585"/>
                              <a:gd name="T68" fmla="+- 0 2609 2580"/>
                              <a:gd name="T69" fmla="*/ T68 w 3510"/>
                              <a:gd name="T70" fmla="+- 0 5023 4466"/>
                              <a:gd name="T71" fmla="*/ 5023 h 585"/>
                              <a:gd name="T72" fmla="+- 0 2588 2580"/>
                              <a:gd name="T73" fmla="*/ T72 w 3510"/>
                              <a:gd name="T74" fmla="+- 0 4992 4466"/>
                              <a:gd name="T75" fmla="*/ 4992 h 585"/>
                              <a:gd name="T76" fmla="+- 0 2580 2580"/>
                              <a:gd name="T77" fmla="*/ T76 w 3510"/>
                              <a:gd name="T78" fmla="+- 0 4954 4466"/>
                              <a:gd name="T79" fmla="*/ 4954 h 585"/>
                              <a:gd name="T80" fmla="+- 0 2580 2580"/>
                              <a:gd name="T81" fmla="*/ T80 w 3510"/>
                              <a:gd name="T82" fmla="+- 0 4564 4466"/>
                              <a:gd name="T83" fmla="*/ 4564 h 5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10" h="585">
                                <a:moveTo>
                                  <a:pt x="0" y="98"/>
                                </a:moveTo>
                                <a:lnTo>
                                  <a:pt x="8" y="60"/>
                                </a:lnTo>
                                <a:lnTo>
                                  <a:pt x="29" y="29"/>
                                </a:lnTo>
                                <a:lnTo>
                                  <a:pt x="60" y="8"/>
                                </a:lnTo>
                                <a:lnTo>
                                  <a:pt x="98" y="0"/>
                                </a:lnTo>
                                <a:lnTo>
                                  <a:pt x="3412" y="0"/>
                                </a:lnTo>
                                <a:lnTo>
                                  <a:pt x="3450" y="8"/>
                                </a:lnTo>
                                <a:lnTo>
                                  <a:pt x="3481" y="29"/>
                                </a:lnTo>
                                <a:lnTo>
                                  <a:pt x="3502" y="60"/>
                                </a:lnTo>
                                <a:lnTo>
                                  <a:pt x="3510" y="98"/>
                                </a:lnTo>
                                <a:lnTo>
                                  <a:pt x="3510" y="488"/>
                                </a:lnTo>
                                <a:lnTo>
                                  <a:pt x="3502" y="526"/>
                                </a:lnTo>
                                <a:lnTo>
                                  <a:pt x="3481" y="557"/>
                                </a:lnTo>
                                <a:lnTo>
                                  <a:pt x="3450" y="578"/>
                                </a:lnTo>
                                <a:lnTo>
                                  <a:pt x="3412" y="585"/>
                                </a:lnTo>
                                <a:lnTo>
                                  <a:pt x="98" y="585"/>
                                </a:lnTo>
                                <a:lnTo>
                                  <a:pt x="60" y="578"/>
                                </a:lnTo>
                                <a:lnTo>
                                  <a:pt x="29" y="557"/>
                                </a:lnTo>
                                <a:lnTo>
                                  <a:pt x="8" y="526"/>
                                </a:lnTo>
                                <a:lnTo>
                                  <a:pt x="0" y="488"/>
                                </a:lnTo>
                                <a:lnTo>
                                  <a:pt x="0" y="98"/>
                                </a:lnTo>
                                <a:close/>
                              </a:path>
                            </a:pathLst>
                          </a:custGeom>
                          <a:noFill/>
                          <a:ln w="25400">
                            <a:solidFill>
                              <a:srgbClr val="F7954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Text Box 15"/>
                        <wps:cNvSpPr txBox="1">
                          <a:spLocks noChangeArrowheads="1"/>
                        </wps:cNvSpPr>
                        <wps:spPr bwMode="auto">
                          <a:xfrm>
                            <a:off x="2474" y="3198"/>
                            <a:ext cx="3550"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before="137"/>
                                <w:ind w:left="706"/>
                                <w:rPr>
                                  <w:sz w:val="24"/>
                                </w:rPr>
                              </w:pPr>
                              <w:r>
                                <w:rPr>
                                  <w:sz w:val="24"/>
                                </w:rPr>
                                <w:t>Penjualan Non Onlin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A00635" id="Group 14" o:spid="_x0000_s1121" style="position:absolute;margin-left:123.85pt;margin-top:15.8pt;width:178.4pt;height:34.1pt;z-index:15740416;mso-position-horizontal-relative:page" coordorigin="2474,3141" coordsize="3568,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">
                <v:shape id="Freeform 16" o:spid="_x0000_s1122" style="position:absolute;left:2532;top:3141;width:3510;height:585;visibility:visible;mso-wrap-style:square;v-text-anchor:top" coordsize="3510,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" path="m,98l8,60,29,29,60,8,98,,3412,r38,8l3481,29r21,31l3510,98r,390l3502,526r-21,31l3450,578r-38,7l98,585,60,578,29,557,8,526,,488,,98xe" filled="f" strokecolor="#f79546" strokeweight="2pt">
                  <v:path arrowok="t" o:connecttype="custom" o:connectlocs="0,4564;8,4526;29,4495;60,4474;98,4466;3412,4466;3450,4474;3481,4495;3502,4526;3510,4564;3510,4954;3502,4992;3481,5023;3450,5044;3412,5051;98,5051;60,5044;29,5023;8,4992;0,4954;0,4564" o:connectangles="0,0,0,0,0,0,0,0,0,0,0,0,0,0,0,0,0,0,0,0,0"/>
                </v:shape>
                <v:shape id="Text Box 15" o:spid="_x0000_s1123" type="#_x0000_t202" style="position:absolute;left:2474;top:3198;width:355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rsidR="00C3352F" w:rsidRDefault="00C3352F">
                        <w:pPr>
                          <w:spacing w:before="137"/>
                          <w:ind w:left="706"/>
                          <w:rPr>
                            <w:sz w:val="24"/>
                          </w:rPr>
                        </w:pPr>
                        <w:r>
                          <w:rPr>
                            <w:sz w:val="24"/>
                          </w:rPr>
                          <w:t>Penjualan Non Online</w:t>
                        </w:r>
                      </w:p>
                    </w:txbxContent>
                  </v:textbox>
                </v:shape>
                <w10:wrap anchorx="page"/>
              </v:group>
            </w:pict>
          </mc:Fallback>
        </mc:AlternateContent>
      </w:r>
    </w:p>
    <w:p w:rsidR="008402D6" w:rsidRDefault="004C1376" w:rsidP="001E7100">
      <w:pPr>
        <w:pStyle w:val="BodyText"/>
        <w:rPr>
          <w:sz w:val="26"/>
        </w:rPr>
      </w:pPr>
      <w:r w:rsidRPr="001E7100">
        <w:rPr>
          <w:b/>
          <w:noProof/>
          <w:lang w:val="id-ID" w:eastAsia="id-ID"/>
        </w:rPr>
        <mc:AlternateContent>
          <mc:Choice Requires="wps">
            <w:drawing>
              <wp:anchor distT="0" distB="0" distL="114300" distR="114300" simplePos="0" relativeHeight="15742464" behindDoc="0" locked="0" layoutInCell="1" allowOverlap="1" wp14:anchorId="5B927B2F" wp14:editId="1D8CAA3F">
                <wp:simplePos x="0" y="0"/>
                <wp:positionH relativeFrom="page">
                  <wp:posOffset>5545455</wp:posOffset>
                </wp:positionH>
                <wp:positionV relativeFrom="paragraph">
                  <wp:posOffset>114427</wp:posOffset>
                </wp:positionV>
                <wp:extent cx="600075" cy="352425"/>
                <wp:effectExtent l="0" t="0" r="0" b="0"/>
                <wp:wrapNone/>
                <wp:docPr id="1"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0075" cy="352425"/>
                        </a:xfrm>
                        <a:custGeom>
                          <a:avLst/>
                          <a:gdLst>
                            <a:gd name="T0" fmla="+- 0 8925 8925"/>
                            <a:gd name="T1" fmla="*/ T0 w 945"/>
                            <a:gd name="T2" fmla="+- 0 -1781 -2058"/>
                            <a:gd name="T3" fmla="*/ -1781 h 555"/>
                            <a:gd name="T4" fmla="+- 0 9161 8925"/>
                            <a:gd name="T5" fmla="*/ T4 w 945"/>
                            <a:gd name="T6" fmla="+- 0 -1781 -2058"/>
                            <a:gd name="T7" fmla="*/ -1781 h 555"/>
                            <a:gd name="T8" fmla="+- 0 9161 8925"/>
                            <a:gd name="T9" fmla="*/ T8 w 945"/>
                            <a:gd name="T10" fmla="+- 0 -2058 -2058"/>
                            <a:gd name="T11" fmla="*/ -2058 h 555"/>
                            <a:gd name="T12" fmla="+- 0 9634 8925"/>
                            <a:gd name="T13" fmla="*/ T12 w 945"/>
                            <a:gd name="T14" fmla="+- 0 -2058 -2058"/>
                            <a:gd name="T15" fmla="*/ -2058 h 555"/>
                            <a:gd name="T16" fmla="+- 0 9634 8925"/>
                            <a:gd name="T17" fmla="*/ T16 w 945"/>
                            <a:gd name="T18" fmla="+- 0 -1781 -2058"/>
                            <a:gd name="T19" fmla="*/ -1781 h 555"/>
                            <a:gd name="T20" fmla="+- 0 9870 8925"/>
                            <a:gd name="T21" fmla="*/ T20 w 945"/>
                            <a:gd name="T22" fmla="+- 0 -1781 -2058"/>
                            <a:gd name="T23" fmla="*/ -1781 h 555"/>
                            <a:gd name="T24" fmla="+- 0 9398 8925"/>
                            <a:gd name="T25" fmla="*/ T24 w 945"/>
                            <a:gd name="T26" fmla="+- 0 -1503 -2058"/>
                            <a:gd name="T27" fmla="*/ -1503 h 555"/>
                            <a:gd name="T28" fmla="+- 0 8925 8925"/>
                            <a:gd name="T29" fmla="*/ T28 w 945"/>
                            <a:gd name="T30" fmla="+- 0 -1781 -2058"/>
                            <a:gd name="T31" fmla="*/ -1781 h 555"/>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945" h="555">
                              <a:moveTo>
                                <a:pt x="0" y="277"/>
                              </a:moveTo>
                              <a:lnTo>
                                <a:pt x="236" y="277"/>
                              </a:lnTo>
                              <a:lnTo>
                                <a:pt x="236" y="0"/>
                              </a:lnTo>
                              <a:lnTo>
                                <a:pt x="709" y="0"/>
                              </a:lnTo>
                              <a:lnTo>
                                <a:pt x="709" y="277"/>
                              </a:lnTo>
                              <a:lnTo>
                                <a:pt x="945" y="277"/>
                              </a:lnTo>
                              <a:lnTo>
                                <a:pt x="473" y="555"/>
                              </a:lnTo>
                              <a:lnTo>
                                <a:pt x="0" y="277"/>
                              </a:lnTo>
                              <a:close/>
                            </a:path>
                          </a:pathLst>
                        </a:custGeom>
                        <a:noFill/>
                        <a:ln w="25400">
                          <a:solidFill>
                            <a:srgbClr val="F7954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EC890A" id="Freeform 2" o:spid="_x0000_s1026" style="position:absolute;margin-left:436.65pt;margin-top:9pt;width:47.25pt;height:27.75pt;z-index:15742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45,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" path="m,277r236,l236,,709,r,277l945,277,473,555,,277xe" filled="f" strokecolor="#f79546" strokeweight="2pt">
                <v:path arrowok="t" o:connecttype="custom" o:connectlocs="0,-1130935;149860,-1130935;149860,-1306830;450215,-1306830;450215,-1130935;600075,-1130935;300355,-954405;0,-1130935" o:connectangles="0,0,0,0,0,0,0,0"/>
                <w10:wrap anchorx="page"/>
              </v:shape>
            </w:pict>
          </mc:Fallback>
        </mc:AlternateContent>
      </w:r>
    </w:p>
    <w:p w:rsidR="004C1376" w:rsidRDefault="004C1376" w:rsidP="001E7100">
      <w:pPr>
        <w:pStyle w:val="Heading1"/>
        <w:ind w:left="0"/>
        <w:rPr>
          <w:b w:val="0"/>
        </w:rPr>
      </w:pPr>
    </w:p>
    <w:p w:rsidR="004C1376" w:rsidRDefault="004C1376" w:rsidP="001E7100">
      <w:pPr>
        <w:pStyle w:val="Heading1"/>
        <w:ind w:left="0"/>
        <w:rPr>
          <w:b w:val="0"/>
        </w:rPr>
      </w:pPr>
      <w:r>
        <w:rPr>
          <w:noProof/>
          <w:lang w:val="id-ID" w:eastAsia="id-ID"/>
        </w:rPr>
        <mc:AlternateContent>
          <mc:Choice Requires="wpg">
            <w:drawing>
              <wp:anchor distT="0" distB="0" distL="0" distR="0" simplePos="0" relativeHeight="487597568" behindDoc="1" locked="0" layoutInCell="1" allowOverlap="1" wp14:anchorId="1213AF0C" wp14:editId="182F0E7E">
                <wp:simplePos x="0" y="0"/>
                <wp:positionH relativeFrom="margin">
                  <wp:posOffset>3772916</wp:posOffset>
                </wp:positionH>
                <wp:positionV relativeFrom="paragraph">
                  <wp:posOffset>243459</wp:posOffset>
                </wp:positionV>
                <wp:extent cx="2254250" cy="606425"/>
                <wp:effectExtent l="0" t="0" r="12700" b="3175"/>
                <wp:wrapTopAndBottom/>
                <wp:docPr id="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54250" cy="606425"/>
                          <a:chOff x="7630" y="371"/>
                          <a:chExt cx="3550" cy="955"/>
                        </a:xfrm>
                      </wpg:grpSpPr>
                      <wps:wsp>
                        <wps:cNvPr id="105" name="Freeform 5"/>
                        <wps:cNvSpPr>
                          <a:spLocks/>
                        </wps:cNvSpPr>
                        <wps:spPr bwMode="auto">
                          <a:xfrm>
                            <a:off x="7650" y="390"/>
                            <a:ext cx="3510" cy="915"/>
                          </a:xfrm>
                          <a:custGeom>
                            <a:avLst/>
                            <a:gdLst>
                              <a:gd name="T0" fmla="+- 0 7650 7650"/>
                              <a:gd name="T1" fmla="*/ T0 w 3510"/>
                              <a:gd name="T2" fmla="+- 0 544 391"/>
                              <a:gd name="T3" fmla="*/ 544 h 915"/>
                              <a:gd name="T4" fmla="+- 0 7662 7650"/>
                              <a:gd name="T5" fmla="*/ T4 w 3510"/>
                              <a:gd name="T6" fmla="+- 0 484 391"/>
                              <a:gd name="T7" fmla="*/ 484 h 915"/>
                              <a:gd name="T8" fmla="+- 0 7695 7650"/>
                              <a:gd name="T9" fmla="*/ T8 w 3510"/>
                              <a:gd name="T10" fmla="+- 0 436 391"/>
                              <a:gd name="T11" fmla="*/ 436 h 915"/>
                              <a:gd name="T12" fmla="+- 0 7743 7650"/>
                              <a:gd name="T13" fmla="*/ T12 w 3510"/>
                              <a:gd name="T14" fmla="+- 0 403 391"/>
                              <a:gd name="T15" fmla="*/ 403 h 915"/>
                              <a:gd name="T16" fmla="+- 0 7803 7650"/>
                              <a:gd name="T17" fmla="*/ T16 w 3510"/>
                              <a:gd name="T18" fmla="+- 0 391 391"/>
                              <a:gd name="T19" fmla="*/ 391 h 915"/>
                              <a:gd name="T20" fmla="+- 0 11007 7650"/>
                              <a:gd name="T21" fmla="*/ T20 w 3510"/>
                              <a:gd name="T22" fmla="+- 0 391 391"/>
                              <a:gd name="T23" fmla="*/ 391 h 915"/>
                              <a:gd name="T24" fmla="+- 0 11067 7650"/>
                              <a:gd name="T25" fmla="*/ T24 w 3510"/>
                              <a:gd name="T26" fmla="+- 0 403 391"/>
                              <a:gd name="T27" fmla="*/ 403 h 915"/>
                              <a:gd name="T28" fmla="+- 0 11115 7650"/>
                              <a:gd name="T29" fmla="*/ T28 w 3510"/>
                              <a:gd name="T30" fmla="+- 0 436 391"/>
                              <a:gd name="T31" fmla="*/ 436 h 915"/>
                              <a:gd name="T32" fmla="+- 0 11148 7650"/>
                              <a:gd name="T33" fmla="*/ T32 w 3510"/>
                              <a:gd name="T34" fmla="+- 0 484 391"/>
                              <a:gd name="T35" fmla="*/ 484 h 915"/>
                              <a:gd name="T36" fmla="+- 0 11160 7650"/>
                              <a:gd name="T37" fmla="*/ T36 w 3510"/>
                              <a:gd name="T38" fmla="+- 0 544 391"/>
                              <a:gd name="T39" fmla="*/ 544 h 915"/>
                              <a:gd name="T40" fmla="+- 0 11160 7650"/>
                              <a:gd name="T41" fmla="*/ T40 w 3510"/>
                              <a:gd name="T42" fmla="+- 0 1154 391"/>
                              <a:gd name="T43" fmla="*/ 1154 h 915"/>
                              <a:gd name="T44" fmla="+- 0 11148 7650"/>
                              <a:gd name="T45" fmla="*/ T44 w 3510"/>
                              <a:gd name="T46" fmla="+- 0 1213 391"/>
                              <a:gd name="T47" fmla="*/ 1213 h 915"/>
                              <a:gd name="T48" fmla="+- 0 11115 7650"/>
                              <a:gd name="T49" fmla="*/ T48 w 3510"/>
                              <a:gd name="T50" fmla="+- 0 1261 391"/>
                              <a:gd name="T51" fmla="*/ 1261 h 915"/>
                              <a:gd name="T52" fmla="+- 0 11067 7650"/>
                              <a:gd name="T53" fmla="*/ T52 w 3510"/>
                              <a:gd name="T54" fmla="+- 0 1294 391"/>
                              <a:gd name="T55" fmla="*/ 1294 h 915"/>
                              <a:gd name="T56" fmla="+- 0 11007 7650"/>
                              <a:gd name="T57" fmla="*/ T56 w 3510"/>
                              <a:gd name="T58" fmla="+- 0 1306 391"/>
                              <a:gd name="T59" fmla="*/ 1306 h 915"/>
                              <a:gd name="T60" fmla="+- 0 7803 7650"/>
                              <a:gd name="T61" fmla="*/ T60 w 3510"/>
                              <a:gd name="T62" fmla="+- 0 1306 391"/>
                              <a:gd name="T63" fmla="*/ 1306 h 915"/>
                              <a:gd name="T64" fmla="+- 0 7743 7650"/>
                              <a:gd name="T65" fmla="*/ T64 w 3510"/>
                              <a:gd name="T66" fmla="+- 0 1294 391"/>
                              <a:gd name="T67" fmla="*/ 1294 h 915"/>
                              <a:gd name="T68" fmla="+- 0 7695 7650"/>
                              <a:gd name="T69" fmla="*/ T68 w 3510"/>
                              <a:gd name="T70" fmla="+- 0 1261 391"/>
                              <a:gd name="T71" fmla="*/ 1261 h 915"/>
                              <a:gd name="T72" fmla="+- 0 7662 7650"/>
                              <a:gd name="T73" fmla="*/ T72 w 3510"/>
                              <a:gd name="T74" fmla="+- 0 1213 391"/>
                              <a:gd name="T75" fmla="*/ 1213 h 915"/>
                              <a:gd name="T76" fmla="+- 0 7650 7650"/>
                              <a:gd name="T77" fmla="*/ T76 w 3510"/>
                              <a:gd name="T78" fmla="+- 0 1154 391"/>
                              <a:gd name="T79" fmla="*/ 1154 h 915"/>
                              <a:gd name="T80" fmla="+- 0 7650 7650"/>
                              <a:gd name="T81" fmla="*/ T80 w 3510"/>
                              <a:gd name="T82" fmla="+- 0 544 391"/>
                              <a:gd name="T83" fmla="*/ 544 h 9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10" h="915">
                                <a:moveTo>
                                  <a:pt x="0" y="153"/>
                                </a:moveTo>
                                <a:lnTo>
                                  <a:pt x="12" y="93"/>
                                </a:lnTo>
                                <a:lnTo>
                                  <a:pt x="45" y="45"/>
                                </a:lnTo>
                                <a:lnTo>
                                  <a:pt x="93" y="12"/>
                                </a:lnTo>
                                <a:lnTo>
                                  <a:pt x="153" y="0"/>
                                </a:lnTo>
                                <a:lnTo>
                                  <a:pt x="3357" y="0"/>
                                </a:lnTo>
                                <a:lnTo>
                                  <a:pt x="3417" y="12"/>
                                </a:lnTo>
                                <a:lnTo>
                                  <a:pt x="3465" y="45"/>
                                </a:lnTo>
                                <a:lnTo>
                                  <a:pt x="3498" y="93"/>
                                </a:lnTo>
                                <a:lnTo>
                                  <a:pt x="3510" y="153"/>
                                </a:lnTo>
                                <a:lnTo>
                                  <a:pt x="3510" y="763"/>
                                </a:lnTo>
                                <a:lnTo>
                                  <a:pt x="3498" y="822"/>
                                </a:lnTo>
                                <a:lnTo>
                                  <a:pt x="3465" y="870"/>
                                </a:lnTo>
                                <a:lnTo>
                                  <a:pt x="3417" y="903"/>
                                </a:lnTo>
                                <a:lnTo>
                                  <a:pt x="3357" y="915"/>
                                </a:lnTo>
                                <a:lnTo>
                                  <a:pt x="153" y="915"/>
                                </a:lnTo>
                                <a:lnTo>
                                  <a:pt x="93" y="903"/>
                                </a:lnTo>
                                <a:lnTo>
                                  <a:pt x="45" y="870"/>
                                </a:lnTo>
                                <a:lnTo>
                                  <a:pt x="12" y="822"/>
                                </a:lnTo>
                                <a:lnTo>
                                  <a:pt x="0" y="763"/>
                                </a:lnTo>
                                <a:lnTo>
                                  <a:pt x="0" y="153"/>
                                </a:lnTo>
                                <a:close/>
                              </a:path>
                            </a:pathLst>
                          </a:custGeom>
                          <a:noFill/>
                          <a:ln w="25400">
                            <a:solidFill>
                              <a:srgbClr val="F7954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 name="Text Box 4"/>
                        <wps:cNvSpPr txBox="1">
                          <a:spLocks noChangeArrowheads="1"/>
                        </wps:cNvSpPr>
                        <wps:spPr bwMode="auto">
                          <a:xfrm>
                            <a:off x="7675" y="410"/>
                            <a:ext cx="3459" cy="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352F" w:rsidRDefault="00C3352F">
                              <w:pPr>
                                <w:spacing w:before="114" w:line="276" w:lineRule="auto"/>
                                <w:ind w:left="1239" w:right="305" w:hanging="911"/>
                                <w:rPr>
                                  <w:sz w:val="24"/>
                                </w:rPr>
                              </w:pPr>
                              <w:r>
                                <w:rPr>
                                  <w:sz w:val="24"/>
                                </w:rPr>
                                <w:t>Meningkatkan Kesejahteraan Karyaw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13AF0C" id="Group 3" o:spid="_x0000_s1124" style="position:absolute;left:0;text-align:left;margin-left:297.1pt;margin-top:19.15pt;width:177.5pt;height:47.75pt;z-index:-15718912;mso-wrap-distance-left:0;mso-wrap-distance-right:0;mso-position-horizontal-relative:margin" coordorigin="7630,371" coordsize="3550,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">
                <v:shape id="Freeform 5" o:spid="_x0000_s1125" style="position:absolute;left:7650;top:390;width:3510;height:915;visibility:visible;mso-wrap-style:square;v-text-anchor:top" coordsize="3510,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" path="m,153l12,93,45,45,93,12,153,,3357,r60,12l3465,45r33,48l3510,153r,610l3498,822r-33,48l3417,903r-60,12l153,915,93,903,45,870,12,822,,763,,153xe" filled="f" strokecolor="#f79546" strokeweight="2pt">
                  <v:path arrowok="t" o:connecttype="custom" o:connectlocs="0,544;12,484;45,436;93,403;153,391;3357,391;3417,403;3465,436;3498,484;3510,544;3510,1154;3498,1213;3465,1261;3417,1294;3357,1306;153,1306;93,1294;45,1261;12,1213;0,1154;0,544" o:connectangles="0,0,0,0,0,0,0,0,0,0,0,0,0,0,0,0,0,0,0,0,0"/>
                </v:shape>
                <v:shape id="Text Box 4" o:spid="_x0000_s1126" type="#_x0000_t202" style="position:absolute;left:7675;top:410;width:3459;height: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" filled="f" stroked="f">
                  <v:textbox inset="0,0,0,0">
                    <w:txbxContent>
                      <w:p w:rsidR="00C3352F" w:rsidRDefault="00C3352F">
                        <w:pPr>
                          <w:spacing w:before="114" w:line="276" w:lineRule="auto"/>
                          <w:ind w:left="1239" w:right="305" w:hanging="911"/>
                          <w:rPr>
                            <w:sz w:val="24"/>
                          </w:rPr>
                        </w:pPr>
                        <w:r>
                          <w:rPr>
                            <w:sz w:val="24"/>
                          </w:rPr>
                          <w:t>Meningkatkan Kesejahteraan Karyawan</w:t>
                        </w:r>
                      </w:p>
                    </w:txbxContent>
                  </v:textbox>
                </v:shape>
                <w10:wrap type="topAndBottom" anchorx="margin"/>
              </v:group>
            </w:pict>
          </mc:Fallback>
        </mc:AlternateContent>
      </w:r>
    </w:p>
    <w:p w:rsidR="004C1376" w:rsidRDefault="00F560BE" w:rsidP="000B51BC">
      <w:pPr>
        <w:pStyle w:val="Heading1"/>
        <w:ind w:left="0"/>
        <w:rPr>
          <w:b w:val="0"/>
          <w:lang w:val="en-US"/>
        </w:rPr>
      </w:pPr>
      <w:r w:rsidRPr="001E7100">
        <w:rPr>
          <w:b w:val="0"/>
        </w:rPr>
        <w:t xml:space="preserve">Gambar 1.4 </w:t>
      </w:r>
      <w:r w:rsidR="001931B5">
        <w:rPr>
          <w:b w:val="0"/>
          <w:lang w:val="en-US"/>
        </w:rPr>
        <w:t>Alur Penelitian</w:t>
      </w:r>
    </w:p>
    <w:p w:rsidR="001F788D" w:rsidRPr="001F788D" w:rsidRDefault="000B51BC" w:rsidP="001F788D">
      <w:pPr>
        <w:pStyle w:val="Heading1"/>
        <w:ind w:left="0"/>
        <w:jc w:val="both"/>
        <w:rPr>
          <w:b w:val="0"/>
          <w:lang w:val="en-US"/>
        </w:rPr>
      </w:pPr>
      <w:r w:rsidRPr="000B51BC">
        <w:rPr>
          <w:b w:val="0"/>
          <w:lang w:val="en-US"/>
        </w:rPr>
        <w:t>Me</w:t>
      </w:r>
      <w:r w:rsidR="003C3CFE">
        <w:rPr>
          <w:b w:val="0"/>
          <w:lang w:val="en-US"/>
        </w:rPr>
        <w:t>nurut</w:t>
      </w:r>
      <w:r w:rsidRPr="000B51BC">
        <w:rPr>
          <w:b w:val="0"/>
          <w:lang w:val="en-US"/>
        </w:rPr>
        <w:t xml:space="preserve"> </w:t>
      </w:r>
      <w:r w:rsidR="003C3CFE">
        <w:rPr>
          <w:b w:val="0"/>
          <w:lang w:val="en-US"/>
        </w:rPr>
        <w:fldChar w:fldCharType="begin" w:fldLock="1"/>
      </w:r>
      <w:r w:rsidR="003C3CFE">
        <w:rPr>
          <w:b w:val="0"/>
          <w:lang w:val="en-US"/>
        </w:rPr>
        <w:instrText>ADDIN CSL_CITATION {"citationItems":[{"id":"ITEM-1","itemData":{"ISSN":"2302-822X","abstract":"Debt policy is a decision for the company's funds obtained from outside the company to meet the operational needs of the company. As the economic development of the company to expand its business in order to compete. The company develops its business in need of funds, if the funds are not enough companies do debt policy. debt policy can be risky and therefore companies should carry out operational activities effectively in order to avoid risks. This study aims to determine the effect of institutional ownership, managerial ownership, profitability, free cash flow, company size and growth of the debt policy. This research method used This study uses secondary data, financial reports mining companies listed on the Indonesia Stock Exchange 2011-2015. The research sample using purposive sampling method that obtain sample of 59 data. Analysis techniques to test this research using classical assumptions and multiple regression analysis. The results of analytical techniques showed that possession intstitusional and negatively affect the profitability of the debt policy. Free cash flow positive effect on debt policy. Managerial ownership, company size and growth of the company does not affect the debt policy.","author":[{"dropping-particle":"","family":"S.Harahap","given":"","non-dropping-particle":"","parse-names":false,"suffix":""}],"container-title":"The Indonesian Accounting Review","id":"ITEM-1","issued":{"date-parts":[["2015"]]},"title":"Analisis Kritis atas Laporan Keuangan Jakarta PT. Raja Grafindo Persada","type":"article-journal"},"uris":["http://www.mendeley.com/documents/?uuid=44568752-7475-47d4-896e-a16c530f57c2"]}],"mendeley":{"formattedCitation":"(S.Harahap, 2015)","plainTextFormattedCitation":"(S.Harahap, 2015)","previouslyFormattedCitation":"(S.Harahap, 2015)"},"properties":{"noteIndex":0},"schema":"https://github.com/citation-style-language/schema/raw/master/csl-citation.json"}</w:instrText>
      </w:r>
      <w:r w:rsidR="003C3CFE">
        <w:rPr>
          <w:b w:val="0"/>
          <w:lang w:val="en-US"/>
        </w:rPr>
        <w:fldChar w:fldCharType="separate"/>
      </w:r>
      <w:r w:rsidR="003C3CFE" w:rsidRPr="003C3CFE">
        <w:rPr>
          <w:b w:val="0"/>
          <w:noProof/>
          <w:lang w:val="en-US"/>
        </w:rPr>
        <w:t>(S.Harahap, 2015)</w:t>
      </w:r>
      <w:r w:rsidR="003C3CFE">
        <w:rPr>
          <w:b w:val="0"/>
          <w:lang w:val="en-US"/>
        </w:rPr>
        <w:fldChar w:fldCharType="end"/>
      </w:r>
      <w:r w:rsidRPr="000B51BC">
        <w:rPr>
          <w:b w:val="0"/>
          <w:lang w:val="en-US"/>
        </w:rPr>
        <w:t>kinerja keuangan adalah hasil yang dicapai atas berbagai aktivitas yang dilakukan dalam mendayagunakan sumber k</w:t>
      </w:r>
      <w:r w:rsidR="007F68D1">
        <w:rPr>
          <w:b w:val="0"/>
          <w:lang w:val="en-US"/>
        </w:rPr>
        <w:t xml:space="preserve">euangan. Menurut  </w:t>
      </w:r>
      <w:r w:rsidR="007F68D1">
        <w:rPr>
          <w:b w:val="0"/>
          <w:lang w:val="en-US"/>
        </w:rPr>
        <w:fldChar w:fldCharType="begin" w:fldLock="1"/>
      </w:r>
      <w:r w:rsidR="001F788D">
        <w:rPr>
          <w:b w:val="0"/>
          <w:lang w:val="en-US"/>
        </w:rPr>
        <w:instrText>ADDIN CSL_CITATION {"citationItems":[{"id":"ITEM-1","itemData":{"abstract":"Penelitian ini bertujuan untuk menguji pengaruh faktor manajerial, lingkungan terhadap intensitas perencanaan strategik; menguji pengaruh faktor organisasional terhadap intensitas perencanaan strategik; mnguji pengaruh faktor organisasional terhadap kinerja …","author":[{"dropping-particle":"","family":"Jumingan","given":"","non-dropping-particle":"","parse-names":false,"suffix":""}],"container-title":"Faktor yang mempengaruhi perenanaan","id":"ITEM-1","issued":{"date-parts":[["2015"]]},"title":"Faktor-Faktor yang Mempengaruhi Intensitas Perencanaan Strategik dan Kinerja Finansial pada Bank Perkreditan Rakyat Di Jawa Tengah","type":"article-journal"},"uris":["http://www.mendeley.com/documents/?uuid=d5f3b7ad-eb9e-4766-9cc0-b4ed6d0066d0"]}],"mendeley":{"formattedCitation":"(Jumingan, 2015)","manualFormatting":"Jumingan, (2015)","plainTextFormattedCitation":"(Jumingan, 2015)","previouslyFormattedCitation":"(Jumingan, 2015)"},"properties":{"noteIndex":0},"schema":"https://github.com/citation-style-language/schema/raw/master/csl-citation.json"}</w:instrText>
      </w:r>
      <w:r w:rsidR="007F68D1">
        <w:rPr>
          <w:b w:val="0"/>
          <w:lang w:val="en-US"/>
        </w:rPr>
        <w:fldChar w:fldCharType="separate"/>
      </w:r>
      <w:r w:rsidR="007F68D1" w:rsidRPr="007F68D1">
        <w:rPr>
          <w:b w:val="0"/>
          <w:noProof/>
          <w:lang w:val="en-US"/>
        </w:rPr>
        <w:t xml:space="preserve">Jumingan, </w:t>
      </w:r>
      <w:r w:rsidR="007F68D1">
        <w:rPr>
          <w:b w:val="0"/>
          <w:noProof/>
          <w:lang w:val="en-US"/>
        </w:rPr>
        <w:t>(</w:t>
      </w:r>
      <w:r w:rsidR="007F68D1" w:rsidRPr="007F68D1">
        <w:rPr>
          <w:b w:val="0"/>
          <w:noProof/>
          <w:lang w:val="en-US"/>
        </w:rPr>
        <w:t>2015)</w:t>
      </w:r>
      <w:r w:rsidR="007F68D1">
        <w:rPr>
          <w:b w:val="0"/>
          <w:lang w:val="en-US"/>
        </w:rPr>
        <w:fldChar w:fldCharType="end"/>
      </w:r>
      <w:r w:rsidRPr="000B51BC">
        <w:rPr>
          <w:b w:val="0"/>
          <w:lang w:val="en-US"/>
        </w:rPr>
        <w:t xml:space="preserve"> rasio dalam analisis laporan keuangan adalah angka yang menunjukkan hubungan antara suatu unsur dengan unsur lainnya dalam laporan keuangan. </w:t>
      </w:r>
      <w:r w:rsidR="003C3CFE">
        <w:rPr>
          <w:b w:val="0"/>
          <w:lang w:val="en-US"/>
        </w:rPr>
        <w:t xml:space="preserve">Menurut </w:t>
      </w:r>
      <w:r>
        <w:rPr>
          <w:b w:val="0"/>
          <w:lang w:val="en-US"/>
        </w:rPr>
        <w:fldChar w:fldCharType="begin" w:fldLock="1"/>
      </w:r>
      <w:r w:rsidR="007F68D1">
        <w:rPr>
          <w:b w:val="0"/>
          <w:lang w:val="en-US"/>
        </w:rPr>
        <w:instrText>ADDIN CSL_CITATION {"citationItems":[{"id":"ITEM-1","itemData":{"abstract":"Analisis tdk lain merupakan suatu penguraian atas suatu pokok atsa berbagai bagiannya, dan penelaahan bagian itu sendiri serta hubungan antar bagian.","author":[{"dropping-particle":"","family":"Dwi","given":"Prastowo","non-dropping-particle":"","parse-names":false,"suffix":""},{"dropping-particle":"","family":"Juliaty","given":"Rifka","non-dropping-particle":"","parse-names":false,"suffix":""}],"id":"ITEM-1","issued":{"date-parts":[["2010"]]},"title":"Analisis Laporan Keuangan: Konsep dan Aplikasi (Edisi Kedua)","type":"book"},"uris":["http://www.mendeley.com/documents/?uuid=6b2bb7c8-e2d5-4fd8-937c-2349ebdb5de7"]}],"mendeley":{"formattedCitation":"(Dwi &amp; Juliaty, 2010)","manualFormatting":"Dwi &amp; Juliaty, (2010)","plainTextFormattedCitation":"(Dwi &amp; Juliaty, 2010)","previouslyFormattedCitation":"(Dwi &amp; Juliaty, 2010)"},"properties":{"noteIndex":0},"schema":"https://github.com/citation-style-language/schema/raw/master/csl-citation.json"}</w:instrText>
      </w:r>
      <w:r>
        <w:rPr>
          <w:b w:val="0"/>
          <w:lang w:val="en-US"/>
        </w:rPr>
        <w:fldChar w:fldCharType="separate"/>
      </w:r>
      <w:r w:rsidRPr="000B51BC">
        <w:rPr>
          <w:b w:val="0"/>
          <w:noProof/>
          <w:lang w:val="en-US"/>
        </w:rPr>
        <w:t xml:space="preserve">Dwi &amp; Juliaty, </w:t>
      </w:r>
      <w:r>
        <w:rPr>
          <w:b w:val="0"/>
          <w:noProof/>
          <w:lang w:val="en-US"/>
        </w:rPr>
        <w:t>(</w:t>
      </w:r>
      <w:r w:rsidRPr="000B51BC">
        <w:rPr>
          <w:b w:val="0"/>
          <w:noProof/>
          <w:lang w:val="en-US"/>
        </w:rPr>
        <w:t>2010)</w:t>
      </w:r>
      <w:r>
        <w:rPr>
          <w:b w:val="0"/>
          <w:lang w:val="en-US"/>
        </w:rPr>
        <w:fldChar w:fldCharType="end"/>
      </w:r>
      <w:r w:rsidRPr="000B51BC">
        <w:rPr>
          <w:b w:val="0"/>
          <w:lang w:val="en-US"/>
        </w:rPr>
        <w:t xml:space="preserve"> mengatakan bahwa analisis keuangan adalah suatu proses yang penuh pertimbangan dalam rangka membantu mengevaluasi posisi keuangan dan hasil operasi perusahaan pada masa sekarang dan masa lalu, dengan tujuan utama untuk menentukan estimasi dan prediksi yang paling mengenai kondisi dan kinerja perusahaan pada masa mendatang.</w:t>
      </w:r>
      <w:r w:rsidR="001F788D">
        <w:rPr>
          <w:b w:val="0"/>
          <w:lang w:val="en-US"/>
        </w:rPr>
        <w:t xml:space="preserve"> </w:t>
      </w:r>
      <w:r w:rsidR="001F788D" w:rsidRPr="001F788D">
        <w:rPr>
          <w:b w:val="0"/>
          <w:lang w:val="en-US"/>
        </w:rPr>
        <w:t>Berdasarkan pengertian para ahli terkait dengan perbandungan rasio keuangan yang digunakan dalam penelitian ini meng</w:t>
      </w:r>
      <w:r w:rsidR="001F788D">
        <w:rPr>
          <w:b w:val="0"/>
          <w:lang w:val="en-US"/>
        </w:rPr>
        <w:t xml:space="preserve">acu pada pendapat </w:t>
      </w:r>
      <w:r w:rsidR="001F788D">
        <w:rPr>
          <w:b w:val="0"/>
          <w:lang w:val="en-US"/>
        </w:rPr>
        <w:fldChar w:fldCharType="begin" w:fldLock="1"/>
      </w:r>
      <w:r w:rsidR="001F788D">
        <w:rPr>
          <w:b w:val="0"/>
          <w:lang w:val="en-US"/>
        </w:rPr>
        <w:instrText>ADDIN CSL_CITATION {"citationItems":[{"id":"ITEM-1","itemData":{"abstract":"pembuatan laporan keuangan ditujukan untuk memenuhi kepentingan berbagai pihak. Adapun pihak-pihak yang memiliki kepentingan terhadap laporan keuangan bank adalah sebagai berikut : a. Pemegang Saham Bagi pemegang saham yang sekaligus pemilik bank, kepentingan terhadap laporan keuangan bank adalah untuk melihat kemajuan bank yang dipimpin oleh manajemen dalam suatu periode tertentu. Kemajuan yang dilihat berdasarkan kemampuan dalam menciptakan laba dan pengembangan asset yang dimiliki. Dari laporan ini juga, pemilik dapat menilai sampai sejauh mana pengembangan usaha bank tersebut telah dijalankan pihak manajemen, dan dapat memberikan gambaran berapa jumlah deviden yang akan diterima, dan menilai kinerja pihak manajemen dalam menjalankan kepercayaan yang diberikan. b. Pemerintah Bagi pemerintah, laporan keuangan baik bagi bank-bank pemerintahan maupun bank swasta adalah untuk mengetahui kemajuan bank yang bersangkutan. Pemerintah juga berkepentingan terhadap kepatuhan bank dalam melaksanakan kebijakan moneter yang telah ditetapkan. Dan pemerintah juga berkepentingan sampai sejauh mana peranan perbankan dalam pengembangan sector-sektor industry tertentu. c. Manajemen Laporan keuangan bagi pihak manajemen adalah untuk menilai kinerja manajemen bank dalam mencapai target yang telah ditetapkan dan juga untuk menilai kinerja manajemen dalam mengelola sumber daya yang dimiliki. Ukuran keberhasilan dapat dilihat dari pertumbuhan laba yang diperoleh dan pengembangan asset yang dimiliki. Pada akhirnya, laporan keuangan ini juga merupakan penilaian pemilik bank untuk memberikan kompensasi dan karier manajemen serta mempercayakan pihak manajemen untuk memimpin bank pada periode berikutnya. d. Karyawan Bagi karyawan, dengan adanya laporan keuangan juga untuk mengetahui kondisi keuangan bank yang sebenarnya. Dengan mengetahui ini, mereka juga paham dengan kinerja mereka, sehingga mereka juga merasa perlu mengharapkan peningkatan kesejahteraan apabila bank mengalami keuntungan dan sebaliknya perlu melakukan perbaikan jika bank mengalami kerugian. e. Masyarakat Luas Bagi masyarakat luas, laporan keuangan bank merupakan suatu jaminan terhadap uang yang disimpan di bank. Jaminan ini diperoleh dari laporan keuangan yang ada dengan melihat angka-angka yang ada dilaporan keuangan. Dengan adanya laporan keuangan, pemilik dana dapat mengetahui kondisi bank yang bersangkutan sehingga masih tetap mempercayakan dananya untuk disimpan di bank yang bersangkutan.","author":[{"dropping-particle":"","family":"Kasmir","given":"","non-dropping-particle":"","parse-names":false,"suffix":""}],"container-title":"Raja Grafindo Persada","id":"ITEM-1","issued":{"date-parts":[["2014"]]},"title":"Analisis Laporan Keuangan, Edisi Satu, Cetakan Ketujuh","type":"article-journal"},"uris":["http://www.mendeley.com/documents/?uuid=2d6729b6-37a9-4eb6-b723-2d679528e7a9"]}],"mendeley":{"formattedCitation":"(Kasmir, 2014)","manualFormatting":"Kasmir (2014)","plainTextFormattedCitation":"(Kasmir, 2014)","previouslyFormattedCitation":"(Kasmir, 2014)"},"properties":{"noteIndex":0},"schema":"https://github.com/citation-style-language/schema/raw/master/csl-citation.json"}</w:instrText>
      </w:r>
      <w:r w:rsidR="001F788D">
        <w:rPr>
          <w:b w:val="0"/>
          <w:lang w:val="en-US"/>
        </w:rPr>
        <w:fldChar w:fldCharType="separate"/>
      </w:r>
      <w:r w:rsidR="001F788D">
        <w:rPr>
          <w:b w:val="0"/>
          <w:noProof/>
          <w:lang w:val="en-US"/>
        </w:rPr>
        <w:t>Kasmir</w:t>
      </w:r>
      <w:r w:rsidR="001F788D" w:rsidRPr="001F788D">
        <w:rPr>
          <w:b w:val="0"/>
          <w:noProof/>
          <w:lang w:val="en-US"/>
        </w:rPr>
        <w:t xml:space="preserve"> </w:t>
      </w:r>
      <w:r w:rsidR="001F788D">
        <w:rPr>
          <w:b w:val="0"/>
          <w:noProof/>
          <w:lang w:val="en-US"/>
        </w:rPr>
        <w:t>(</w:t>
      </w:r>
      <w:r w:rsidR="001F788D" w:rsidRPr="001F788D">
        <w:rPr>
          <w:b w:val="0"/>
          <w:noProof/>
          <w:lang w:val="en-US"/>
        </w:rPr>
        <w:t>2014)</w:t>
      </w:r>
      <w:r w:rsidR="001F788D">
        <w:rPr>
          <w:b w:val="0"/>
          <w:lang w:val="en-US"/>
        </w:rPr>
        <w:fldChar w:fldCharType="end"/>
      </w:r>
      <w:r w:rsidR="001F788D" w:rsidRPr="001F788D">
        <w:rPr>
          <w:b w:val="0"/>
          <w:lang w:val="en-US"/>
        </w:rPr>
        <w:t xml:space="preserve"> yang meliputi (1) perbandingan horizontal merupakan perbandingan yang dilakukan dengan membandingkan laporan keuangan dari beberapa periode, menggambarkan informasi perusahaan yang sama tetapi untuk periode waktu yang berbeda. (2) perbandingan vertikal merupakan perbandingan yang dilakukan hanya satu periode laporan keuangan saja, menggambarkan hubungan pos pos laporan keuangan atau kondisi untuk satu periode saja sehingga tidak dapat mengetahui perkembangan kondisi perusahaan dari periode yang satu ke periode berikutnya. Dalam analisis perbandingan vertikal menggunakan analisis laporan keuangan.</w:t>
      </w:r>
    </w:p>
    <w:p w:rsidR="000B51BC" w:rsidRPr="000B51BC" w:rsidRDefault="001F788D" w:rsidP="001F788D">
      <w:pPr>
        <w:pStyle w:val="Heading1"/>
        <w:ind w:left="0"/>
        <w:jc w:val="both"/>
        <w:rPr>
          <w:b w:val="0"/>
          <w:lang w:val="en-US"/>
        </w:rPr>
      </w:pPr>
      <w:r w:rsidRPr="001F788D">
        <w:rPr>
          <w:b w:val="0"/>
          <w:lang w:val="en-US"/>
        </w:rPr>
        <w:t>Rasio Net profit margin di sebut juga dengan rasio penjualan. Beberapa pengertian net profit margin menurut para ahli diantaranya, mengenai profit margin ini</w:t>
      </w:r>
      <w:r>
        <w:rPr>
          <w:b w:val="0"/>
          <w:lang w:val="en-US"/>
        </w:rPr>
        <w:t xml:space="preserve"> </w:t>
      </w:r>
      <w:r>
        <w:rPr>
          <w:b w:val="0"/>
          <w:lang w:val="en-US"/>
        </w:rPr>
        <w:fldChar w:fldCharType="begin" w:fldLock="1"/>
      </w:r>
      <w:r>
        <w:rPr>
          <w:b w:val="0"/>
          <w:lang w:val="en-US"/>
        </w:rPr>
        <w:instrText>ADDIN CSL_CITATION {"citationItems":[{"id":"ITEM-1","itemData":{"DOI":"10.4324/9781315063218-18","abstract":"This article is discussing comparative approaches to the definitions of the e- commerce and e-payment. The international taxation systems, direct and indirect taxation, entity isolation and \"arm's length principle\" applied to entity isolation problem, resident-based and source-based taxation, destination and origin principles are the general tax concepts and issues covered in the content of article. Recognition of server as a permanent establishment and \"nexus\" issues with regard to taxation of e-commerce is researched in context of different tax jurisdictions. Article points out the essence of electronic signature in e-commerce taxation as a solution to identification of taxpayer, jurisdiction to tax, and goods subject to taxation. In addition, the possible framework for establishing e-signature system is supported by both legal and technological suggestions provided in the article","author":[{"dropping-particle":"","family":"Shim","given":"Jae K.","non-dropping-particle":"","parse-names":false,"suffix":""},{"dropping-particle":"","family":"Qureshi","given":"Anique A.","non-dropping-particle":"","parse-names":false,"suffix":""},{"dropping-particle":"","family":"Siegel","given":"Joel G.","non-dropping-particle":"","parse-names":false,"suffix":""},{"dropping-particle":"","family":"Siegel","given":"Roberta M.","non-dropping-particle":"","parse-names":false,"suffix":""}],"container-title":"The International Handbook of Electronic Commerce","id":"ITEM-1","issued":{"date-parts":[["2020"]]},"title":"—Taxation of E-Commerce","type":"chapter"},"uris":["http://www.mendeley.com/documents/?uuid=b81e78cd-d620-4a0e-aceb-fd74162d3c83"]}],"mendeley":{"formattedCitation":"(Shim et al., 2020)","manualFormatting":"Shim et al., (2020)","plainTextFormattedCitation":"(Shim et al., 2020)","previouslyFormattedCitation":"(Shim et al., 2020)"},"properties":{"noteIndex":0},"schema":"https://github.com/citation-style-language/schema/raw/master/csl-citation.json"}</w:instrText>
      </w:r>
      <w:r>
        <w:rPr>
          <w:b w:val="0"/>
          <w:lang w:val="en-US"/>
        </w:rPr>
        <w:fldChar w:fldCharType="separate"/>
      </w:r>
      <w:r w:rsidRPr="001F788D">
        <w:rPr>
          <w:b w:val="0"/>
          <w:noProof/>
          <w:lang w:val="en-US"/>
        </w:rPr>
        <w:t xml:space="preserve">Shim et al., </w:t>
      </w:r>
      <w:r>
        <w:rPr>
          <w:b w:val="0"/>
          <w:noProof/>
          <w:lang w:val="en-US"/>
        </w:rPr>
        <w:t>(</w:t>
      </w:r>
      <w:r w:rsidRPr="001F788D">
        <w:rPr>
          <w:b w:val="0"/>
          <w:noProof/>
          <w:lang w:val="en-US"/>
        </w:rPr>
        <w:t>2020)</w:t>
      </w:r>
      <w:r>
        <w:rPr>
          <w:b w:val="0"/>
          <w:lang w:val="en-US"/>
        </w:rPr>
        <w:fldChar w:fldCharType="end"/>
      </w:r>
      <w:r>
        <w:rPr>
          <w:b w:val="0"/>
          <w:lang w:val="en-US"/>
        </w:rPr>
        <w:t xml:space="preserve"> </w:t>
      </w:r>
      <w:r w:rsidRPr="001F788D">
        <w:rPr>
          <w:b w:val="0"/>
          <w:lang w:val="en-US"/>
        </w:rPr>
        <w:t xml:space="preserve">mengatakan margin laba bersih sama dengan laba bersih dibagi dengan penjualan bersih </w:t>
      </w:r>
      <w:r>
        <w:rPr>
          <w:b w:val="0"/>
          <w:lang w:val="en-US"/>
        </w:rPr>
        <w:fldChar w:fldCharType="begin" w:fldLock="1"/>
      </w:r>
      <w:r w:rsidR="008656AD">
        <w:rPr>
          <w:b w:val="0"/>
          <w:lang w:val="en-US"/>
        </w:rPr>
        <w:instrText>ADDIN CSL_CITATION {"citationItems":[{"id":"ITEM-1","itemData":{"abstract":"Perkembangan ilmu manajemen keuangan saat inibegitu dinamis. Kondisi tersebut terjadi seiring dengan tingginya aktivita bisnis dan tata kehidupan manusia di era globalisasi saat ini. Dan penulisan buku teks “Pengantar Manajemen Keuangan, Teori dan Soal Jawab” adalah salah satu bentuk keinginan penulis untuk memaparkan serta menjelaskan ilmu manajemen keuangan secara lebih komprehensif. Dengan ditempatkannya pendekatan secara teori dan soal jawab diharapkan para pembaca bisa memahami ilmu manajemen keuangan secara lebih dalam, termasuk bisa mengaplikasikan dalam bentuk menganalisis setiap kondisi keuangan perusahaan secara komprehensifdan realistis.","author":[{"dropping-particle":"","family":"Fahmi","given":"Irham","non-dropping-particle":"","parse-names":false,"suffix":""}],"container-title":"Alfabeta","id":"ITEM-1","issued":{"date-parts":[["2014"]]},"title":"Pengantar Manajemen Keuangan: Teori dan Soal Jawab","type":"book"},"uris":["http://www.mendeley.com/documents/?uuid=23b7d0b8-bc27-4d71-a436-48294cacee59"]}],"mendeley":{"formattedCitation":"(Fahmi, 2014)","plainTextFormattedCitation":"(Fahmi, 2014)","previouslyFormattedCitation":"(Fahmi, 2014)"},"properties":{"noteIndex":0},"schema":"https://github.com/citation-style-language/schema/raw/master/csl-citation.json"}</w:instrText>
      </w:r>
      <w:r>
        <w:rPr>
          <w:b w:val="0"/>
          <w:lang w:val="en-US"/>
        </w:rPr>
        <w:fldChar w:fldCharType="separate"/>
      </w:r>
      <w:r w:rsidRPr="001F788D">
        <w:rPr>
          <w:b w:val="0"/>
          <w:noProof/>
          <w:lang w:val="en-US"/>
        </w:rPr>
        <w:t>(Fahmi, 2014)</w:t>
      </w:r>
      <w:r>
        <w:rPr>
          <w:b w:val="0"/>
          <w:lang w:val="en-US"/>
        </w:rPr>
        <w:fldChar w:fldCharType="end"/>
      </w:r>
      <w:r w:rsidRPr="001F788D">
        <w:rPr>
          <w:b w:val="0"/>
          <w:lang w:val="en-US"/>
        </w:rPr>
        <w:t xml:space="preserve"> Ini menunjukkan kestabilan kesatuan untuk menghasilkan perolehan pada tingkat penjualan khusus. Dengan memeriksa margin laba dan norma industri sebuah perusahaan pada tahun-tahun sebelumnya, kita dapat menilai efisiensi operasi dan strategi penetapan harga serta status persaingan perusahaan dengan perusahaan lain dalam industri tersebut. Sebuah perusahaan akan di anggap baik apabila net profit marginya tinggi atau mendekati nilai penjualan yang mereka targetkan. Di samping itu menurut Kasmir (2012) net profit margin adalah ukuran keuntungan dengan membandingkan antara laba setelah bunga dan pajak dan pejualan. Menurut </w:t>
      </w:r>
      <w:r w:rsidR="003C3CFE">
        <w:rPr>
          <w:b w:val="0"/>
          <w:lang w:val="en-US"/>
        </w:rPr>
        <w:fldChar w:fldCharType="begin" w:fldLock="1"/>
      </w:r>
      <w:r w:rsidR="005106B0">
        <w:rPr>
          <w:b w:val="0"/>
          <w:lang w:val="en-US"/>
        </w:rPr>
        <w:instrText>ADDIN CSL_CITATION {"citationItems":[{"id":"ITEM-1","itemData":{"ISSN":"2302-822X","abstract":"Debt policy is a decision for the company's funds obtained from outside the company to meet the operational needs of the company. As the economic development of the company to expand its business in order to compete. The company develops its business in need of funds, if the funds are not enough companies do debt policy. debt policy can be risky and therefore companies should carry out operational activities effectively in order to avoid risks. This study aims to determine the effect of institutional ownership, managerial ownership, profitability, free cash flow, company size and growth of the debt policy. This research method used This study uses secondary data, financial reports mining companies listed on the Indonesia Stock Exchange 2011-2015. The research sample using purposive sampling method that obtain sample of 59 data. Analysis techniques to test this research using classical assumptions and multiple regression analysis. The results of analytical techniques showed that possession intstitusional and negatively affect the profitability of the debt policy. Free cash flow positive effect on debt policy. Managerial ownership, company size and growth of the company does not affect the debt policy.","author":[{"dropping-particle":"","family":"S.Harahap","given":"","non-dropping-particle":"","parse-names":false,"suffix":""}],"container-title":"The Indonesian Accounting Review","id":"ITEM-1","issued":{"date-parts":[["2015"]]},"title":"Analisis Kritis atas Laporan Keuangan Jakarta PT. Raja Grafindo Persada","type":"article-journal"},"uris":["http://www.mendeley.com/documents/?uuid=44568752-7475-47d4-896e-a16c530f57c2"]}],"mendeley":{"formattedCitation":"(S.Harahap, 2015)","plainTextFormattedCitation":"(S.Harahap, 2015)","previouslyFormattedCitation":"(S.Harahap, 2015)"},"properties":{"noteIndex":0},"schema":"https://github.com/citation-style-language/schema/raw/master/csl-citation.json"}</w:instrText>
      </w:r>
      <w:r w:rsidR="003C3CFE">
        <w:rPr>
          <w:b w:val="0"/>
          <w:lang w:val="en-US"/>
        </w:rPr>
        <w:fldChar w:fldCharType="separate"/>
      </w:r>
      <w:r w:rsidR="003C3CFE" w:rsidRPr="003C3CFE">
        <w:rPr>
          <w:b w:val="0"/>
          <w:noProof/>
          <w:lang w:val="en-US"/>
        </w:rPr>
        <w:t>(S.Harahap, 2015)</w:t>
      </w:r>
      <w:r w:rsidR="003C3CFE">
        <w:rPr>
          <w:b w:val="0"/>
          <w:lang w:val="en-US"/>
        </w:rPr>
        <w:fldChar w:fldCharType="end"/>
      </w:r>
      <w:r w:rsidRPr="001F788D">
        <w:rPr>
          <w:b w:val="0"/>
          <w:lang w:val="en-US"/>
        </w:rPr>
        <w:t xml:space="preserve"> menyatakan net profit margin menunjukkan kemampuan perusahaan dalam menghasilkan laba dari tingkat volume usaha tertentu sebagai tingkat efisiensi yang ada di perusahaan.</w:t>
      </w:r>
    </w:p>
    <w:p w:rsidR="000B51BC" w:rsidRDefault="000B51BC" w:rsidP="000B51BC">
      <w:pPr>
        <w:pStyle w:val="Heading1"/>
        <w:ind w:left="0"/>
        <w:jc w:val="both"/>
        <w:rPr>
          <w:b w:val="0"/>
        </w:rPr>
      </w:pPr>
    </w:p>
    <w:p w:rsidR="000B51BC" w:rsidRDefault="000B51BC" w:rsidP="004C1376">
      <w:pPr>
        <w:pStyle w:val="Heading1"/>
        <w:ind w:left="0"/>
        <w:jc w:val="left"/>
        <w:rPr>
          <w:b w:val="0"/>
        </w:rPr>
      </w:pPr>
    </w:p>
    <w:p w:rsidR="000B51BC" w:rsidRDefault="000B51BC" w:rsidP="004C1376">
      <w:pPr>
        <w:pStyle w:val="Heading1"/>
        <w:ind w:left="0"/>
        <w:jc w:val="left"/>
        <w:rPr>
          <w:b w:val="0"/>
        </w:rPr>
      </w:pPr>
    </w:p>
    <w:p w:rsidR="000B51BC" w:rsidRDefault="000B51BC" w:rsidP="000B51BC">
      <w:pPr>
        <w:pStyle w:val="Heading3"/>
        <w:rPr>
          <w:rFonts w:ascii="Times New Roman" w:hAnsi="Times New Roman" w:cs="Times New Roman"/>
          <w:b/>
        </w:rPr>
      </w:pPr>
      <w:r w:rsidRPr="000B51BC">
        <w:rPr>
          <w:rFonts w:ascii="Times New Roman" w:hAnsi="Times New Roman" w:cs="Times New Roman"/>
          <w:b/>
        </w:rPr>
        <w:t>LITERATUR</w:t>
      </w:r>
    </w:p>
    <w:p w:rsidR="008656AD" w:rsidRDefault="008656AD" w:rsidP="008656AD">
      <w:pPr>
        <w:pStyle w:val="Default"/>
        <w:rPr>
          <w:sz w:val="23"/>
          <w:szCs w:val="23"/>
        </w:rPr>
      </w:pPr>
      <w:r>
        <w:rPr>
          <w:b/>
          <w:bCs/>
          <w:sz w:val="23"/>
          <w:szCs w:val="23"/>
        </w:rPr>
        <w:t xml:space="preserve">Laporan Keuangan </w:t>
      </w:r>
    </w:p>
    <w:p w:rsidR="008656AD" w:rsidRPr="005106B0" w:rsidRDefault="008656AD" w:rsidP="008656AD">
      <w:pPr>
        <w:pStyle w:val="Default"/>
        <w:jc w:val="both"/>
        <w:rPr>
          <w:lang w:val="en-US"/>
        </w:rPr>
      </w:pPr>
      <w:r>
        <w:t xml:space="preserve">Menurut </w:t>
      </w:r>
      <w:r>
        <w:fldChar w:fldCharType="begin" w:fldLock="1"/>
      </w:r>
      <w:r>
        <w:instrText>ADDIN CSL_CITATION {"citationItems":[{"id":"ITEM-1","itemData":{"abstract":"Intermediate Accounting presents accounting from the perspective of the essential activities of business: operating, investing, and financing. Learners will see accounting as it is in the real world -- an essential component of the management function and decision-making process.","author":[{"dropping-particle":"","family":"Kasmir","given":"","non-dropping-particle":"","parse-names":false,"suffix":""}],"container-title":"PERANAN LAPORAN KEUANGAN DALAM KEBIJAKSANAAN PEMBERIAN KREDIT KEPADA CALON NASABAH PADA PT. BPR BATANG KAPAS","id":"ITEM-1","issued":{"date-parts":[["2017"]]},"title":"Bank dan Lembaga Keuangan Lainnya. Edisi Revisi","type":"article-journal"},"uris":["http://www.mendeley.com/documents/?uuid=2025e977-4114-4e27-8e06-4f9aa540bfa3"]}],"mendeley":{"formattedCitation":"(Kasmir, 2017)","manualFormatting":"Kasmir, (2017)","plainTextFormattedCitation":"(Kasmir, 2017)","previouslyFormattedCitation":"(Kasmir, 2017)"},"properties":{"noteIndex":0},"schema":"https://github.com/citation-style-language/schema/raw/master/csl-citation.json"}</w:instrText>
      </w:r>
      <w:r>
        <w:fldChar w:fldCharType="separate"/>
      </w:r>
      <w:r w:rsidRPr="008656AD">
        <w:rPr>
          <w:noProof/>
        </w:rPr>
        <w:t xml:space="preserve">Kasmir, </w:t>
      </w:r>
      <w:r>
        <w:rPr>
          <w:noProof/>
          <w:lang w:val="en-US"/>
        </w:rPr>
        <w:t>(</w:t>
      </w:r>
      <w:r w:rsidRPr="008656AD">
        <w:rPr>
          <w:noProof/>
        </w:rPr>
        <w:t>2017)</w:t>
      </w:r>
      <w:r>
        <w:fldChar w:fldCharType="end"/>
      </w:r>
      <w:r w:rsidRPr="008656AD">
        <w:t>laporan yang menunjukkan kondisi keuangan pada saat ini atau dalam suatu periode tertentu.Sedangkan menurut Harahap (2011) laporan keuangan adalah laporan keuangan yang menggambarkan kondisi keuangan dan hasil usaha suatu perusahaan pada saat tertentu atau jangka waktu tertentu.Dengan melihat laporan keuangan suatu perusahaan akan tergambar didalamnya aktivitas perusahaan tersebut. Laporan keuangan perusahaan merupakan hasil dari suatu proses akuntansi yang dapat digunakan sebagai alat untuk komunikasi dan juga digunakan sebagai alat pengukur kinerja</w:t>
      </w:r>
      <w:r>
        <w:t xml:space="preserve"> perusahaan. Menurut </w:t>
      </w:r>
      <w:r w:rsidRPr="008656AD">
        <w:t xml:space="preserve"> </w:t>
      </w:r>
      <w:r>
        <w:fldChar w:fldCharType="begin" w:fldLock="1"/>
      </w:r>
      <w:r>
        <w:instrText>ADDIN CSL_CITATION {"citationItems":[{"id":"ITEM-1","itemData":{"abstract":"Penelitian ini bertujuan untuk mengetahui pengaruh current ratio, debt to equity ratio, return on equity dan net profit margin dalam memprediksi kondisi financial distresss pada perusahaan di sector pertanian dan pertambangan yang terdaftar di BEI periode 2011-2014. Penelitian ini menggunakan sampel akhir yang diperoleh sebanyak 40 observasi. Pengambilan sampel ditentukan dengan metode purposive sampling dan analisis data dilakukan dengan menggunakan alat uji regresi linier berganda yang terlebih dahulu dilakukan uji asumsi klasik yang terdiri dari uji multikolinieritas, uji autokorelasi, uji heteroskeditas dan uji normalitas. Hasil analisis data penelitian menunjukkan bahwa variable current ratio dan net profit margin berpengaruh positif signifikan dalam memprediksi financial distress, variable return on equity dan debt to equity ratio berpengaruh negative signifikan dalam memprediksi financial distress pada perusahaan. Hasil uji determinasi menunjukkan bahwa variable current ratio, debt to equity ratio, return on equity dan net profit margin mampu menjelaskan financial distress sebesar 70,5%, sedangkan sisanya 29,5% dijelaskan oleh faktor lain yang belum masuk dalam model penelitian ini.","author":[{"dropping-particle":"","family":"Wijarnarto","given":"Hery","non-dropping-particle":"","parse-names":false,"suffix":""},{"dropping-particle":"","family":"Nurhidayati","given":"Anik","non-dropping-particle":"","parse-names":false,"suffix":""}],"container-title":"Jurnal Administrasi Bisnis","id":"ITEM-1","issued":{"date-parts":[["2016"]]},"title":"Pengaruh Rasio Keuangan……..(Hery &amp; Anik) 117","type":"article-journal"},"uris":["http://www.mendeley.com/documents/?uuid=0ddbe489-28b0-4f61-b616-c168bae23d64"]}],"mendeley":{"formattedCitation":"(Wijarnarto &amp; Nurhidayati, 2016)","manualFormatting":"Wijarnarto &amp; Nurhidayati, (2016)","plainTextFormattedCitation":"(Wijarnarto &amp; Nurhidayati, 2016)","previouslyFormattedCitation":"(Wijarnarto &amp; Nurhidayati, 2016)"},"properties":{"noteIndex":0},"schema":"https://github.com/citation-style-language/schema/raw/master/csl-citation.json"}</w:instrText>
      </w:r>
      <w:r>
        <w:fldChar w:fldCharType="separate"/>
      </w:r>
      <w:r w:rsidRPr="008656AD">
        <w:rPr>
          <w:noProof/>
        </w:rPr>
        <w:t xml:space="preserve">Wijarnarto &amp; Nurhidayati, </w:t>
      </w:r>
      <w:r>
        <w:rPr>
          <w:noProof/>
          <w:lang w:val="en-US"/>
        </w:rPr>
        <w:t>(</w:t>
      </w:r>
      <w:r w:rsidRPr="008656AD">
        <w:rPr>
          <w:noProof/>
        </w:rPr>
        <w:t>2016)</w:t>
      </w:r>
      <w:r>
        <w:fldChar w:fldCharType="end"/>
      </w:r>
      <w:r>
        <w:rPr>
          <w:lang w:val="en-US"/>
        </w:rPr>
        <w:t xml:space="preserve"> </w:t>
      </w:r>
      <w:r w:rsidRPr="008656AD">
        <w:t xml:space="preserve">menyatakan bahwa laporan keuangan pada dasarnya hasil dari proses akuntansi yang dapat digunakan sebagai alat ukur mengkomunikasikan data keuangan atau aktivitas perusahaan kepada pihak pihak yang berkepentingan. </w:t>
      </w:r>
      <w:r w:rsidR="005106B0">
        <w:t>Laporan keuangan dijadikan sebagai salah satu alat pengambilan keputusan yang andal dan bermanfaat, sebuah laporan keuangan haruslah memiliki kandungan informasi yang bernilai tinggi bagi penggunanya</w:t>
      </w:r>
      <w:r w:rsidR="005106B0">
        <w:rPr>
          <w:lang w:val="en-US"/>
        </w:rPr>
        <w:t xml:space="preserve"> </w:t>
      </w:r>
      <w:r w:rsidR="005106B0">
        <w:rPr>
          <w:lang w:val="en-US"/>
        </w:rPr>
        <w:fldChar w:fldCharType="begin" w:fldLock="1"/>
      </w:r>
      <w:r w:rsidR="005106B0">
        <w:rPr>
          <w:lang w:val="en-US"/>
        </w:rPr>
        <w:instrText>ADDIN CSL_CITATION {"citationItems":[{"id":"ITEM-1","itemData":{"abstract":"Marketing innovation was important to companies which competed in the basis of innovation. The degree of marketing innovation, however, depended on the availability of financial slack to the company. By using financial data of firms listed at JSX, this study investigated the impact of the decision of marketing innovation on the decision of capital structure and performance. The finding showed that the degree of marketing innovation had impact on the level of capital structure and the degree of performance.","author":[{"dropping-particle":"","family":"Wintoro","given":"D","non-dropping-particle":"","parse-names":false,"suffix":""}],"container-title":"Jurnal Keuangan dan Perbankan","id":"ITEM-1","issued":{"date-parts":[["2008"]]},"title":"Dampak Inovasi Pemasaran Terhadap Struktur Modal Dan Kinerja Perusahaan","type":"article-journal"},"uris":["http://www.mendeley.com/documents/?uuid=12c73ffa-a56c-411d-a79c-ac2abf97fd97"]}],"mendeley":{"formattedCitation":"(Wintoro, 2008)","plainTextFormattedCitation":"(Wintoro, 2008)","previouslyFormattedCitation":"(Wintoro, 2008)"},"properties":{"noteIndex":0},"schema":"https://github.com/citation-style-language/schema/raw/master/csl-citation.json"}</w:instrText>
      </w:r>
      <w:r w:rsidR="005106B0">
        <w:rPr>
          <w:lang w:val="en-US"/>
        </w:rPr>
        <w:fldChar w:fldCharType="separate"/>
      </w:r>
      <w:r w:rsidR="005106B0" w:rsidRPr="005106B0">
        <w:rPr>
          <w:noProof/>
          <w:lang w:val="en-US"/>
        </w:rPr>
        <w:t>(Wintoro, 2008)</w:t>
      </w:r>
      <w:r w:rsidR="005106B0">
        <w:rPr>
          <w:lang w:val="en-US"/>
        </w:rPr>
        <w:fldChar w:fldCharType="end"/>
      </w:r>
      <w:r w:rsidR="005106B0">
        <w:rPr>
          <w:lang w:val="en-US"/>
        </w:rPr>
        <w:t>.</w:t>
      </w:r>
    </w:p>
    <w:p w:rsidR="008656AD" w:rsidRPr="008656AD" w:rsidRDefault="008656AD" w:rsidP="008656AD">
      <w:pPr>
        <w:pStyle w:val="Default"/>
        <w:jc w:val="both"/>
      </w:pPr>
      <w:r w:rsidRPr="008656AD">
        <w:rPr>
          <w:b/>
          <w:bCs/>
        </w:rPr>
        <w:t xml:space="preserve">Analisis Laporan Keuangan </w:t>
      </w:r>
    </w:p>
    <w:p w:rsidR="008656AD" w:rsidRPr="008656AD" w:rsidRDefault="008656AD" w:rsidP="008656AD">
      <w:pPr>
        <w:pStyle w:val="Default"/>
        <w:jc w:val="both"/>
      </w:pPr>
      <w:r>
        <w:t xml:space="preserve">Menurut </w:t>
      </w:r>
      <w:r>
        <w:fldChar w:fldCharType="begin" w:fldLock="1"/>
      </w:r>
      <w:r>
        <w:instrText>ADDIN CSL_CITATION {"citationItems":[{"id":"ITEM-1","itemData":{"ISBN":"978-979-010-504-1","abstract":"Buku manajemen keuangan ini dirancang berdasarkan road-map teori-teori keuangan yang eligible, disusun secara kronologis dan terpadu dalam kerangka empat perspektif pengelolaan yaitu perspektif keuangan, proses bisnis internal learning dan growth perspective (MSDM) dan kefokusan pada langganan atau disebut sebaga Manajemen Keuangan Berbasis Balance Scorecard (BSC). Dengan demikian, posisi manajemen keuangan menjadi bagian yang tak terpisahkan dengan fungsi manajemen lainnya dalam suatu organisasi. Adapun ruang lingkup domain fungsi keuangan antara lain: penentuan strategi pendanaan, dtrategi investasi, dan perlakuan laba serta kebijakan deviden. Keistimewaan buku ini adalah memadukan antara teori dan praktik menggunakan pendekatan riset bisnis yang didasari oleh tori0teori keuangan klasik dan kontemporer, didukung hasil-hasil riset di bidang keuangan, aksus-kasus bisnis di Indonesia, dan memudahlan praktisi yang ingin mengaplikasikan manajemen euangan secara komprehensif , melihat snergi pengelolaan keuangan dengan manajemen lainnya secara terpadu.","author":[{"dropping-particle":"","family":"Harmono","given":"","non-dropping-particle":"","parse-names":false,"suffix":""}],"container-title":"Manajemen Keuanggan","id":"ITEM-1","issued":{"date-parts":[["2009"]]},"title":"Manajamen Keuangan Berbasis Balanced Scorecard Pendekatan Teori, Kasus, dan Riset Bisnis","type":"book"},"uris":["http://www.mendeley.com/documents/?uuid=6903113b-6347-4bb4-967f-f9c58b4897d3"]}],"mendeley":{"formattedCitation":"(Harmono, 2009)","manualFormatting":"Harmono (2009)","plainTextFormattedCitation":"(Harmono, 2009)","previouslyFormattedCitation":"(Harmono, 2009)"},"properties":{"noteIndex":0},"schema":"https://github.com/citation-style-language/schema/raw/master/csl-citation.json"}</w:instrText>
      </w:r>
      <w:r>
        <w:fldChar w:fldCharType="separate"/>
      </w:r>
      <w:r>
        <w:rPr>
          <w:noProof/>
        </w:rPr>
        <w:t>Harmono</w:t>
      </w:r>
      <w:r w:rsidRPr="008656AD">
        <w:rPr>
          <w:noProof/>
        </w:rPr>
        <w:t xml:space="preserve"> </w:t>
      </w:r>
      <w:r>
        <w:rPr>
          <w:noProof/>
          <w:lang w:val="en-US"/>
        </w:rPr>
        <w:t>(</w:t>
      </w:r>
      <w:r w:rsidRPr="008656AD">
        <w:rPr>
          <w:noProof/>
        </w:rPr>
        <w:t>2009)</w:t>
      </w:r>
      <w:r>
        <w:fldChar w:fldCharType="end"/>
      </w:r>
      <w:r w:rsidRPr="008656AD">
        <w:t xml:space="preserve"> analisis laporan keuangan merupakan alat analisis bagi manajemen keuangan perusahaan yang bersifat menyeluruh, dapat digunakan untuk mendeteksi atau mendiagnosis kondisi keuangan pada saat ini atau dalam suatu periode tertentu. Menurut </w:t>
      </w:r>
      <w:r w:rsidR="005106B0">
        <w:fldChar w:fldCharType="begin" w:fldLock="1"/>
      </w:r>
      <w:r w:rsidR="0005653E">
        <w:instrText>ADDIN CSL_CITATION {"citationItems":[{"id":"ITEM-1","itemData":{"ISSN":"2302-822X","abstract":"Debt policy is a decision for the company's funds obtained from outside the company to meet the operational needs of the company. As the economic development of the company to expand its business in order to compete. The company develops its business in need of funds, if the funds are not enough companies do debt policy. debt policy can be risky and therefore companies should carry out operational activities effectively in order to avoid risks. This study aims to determine the effect of institutional ownership, managerial ownership, profitability, free cash flow, company size and growth of the debt policy. This research method used This study uses secondary data, financial reports mining companies listed on the Indonesia Stock Exchange 2011-2015. The research sample using purposive sampling method that obtain sample of 59 data. Analysis techniques to test this research using classical assumptions and multiple regression analysis. The results of analytical techniques showed that possession intstitusional and negatively affect the profitability of the debt policy. Free cash flow positive effect on debt policy. Managerial ownership, company size and growth of the company does not affect the debt policy.","author":[{"dropping-particle":"","family":"S.Harahap","given":"","non-dropping-particle":"","parse-names":false,"suffix":""}],"container-title":"The Indonesian Accounting Review","id":"ITEM-1","issued":{"date-parts":[["2015"]]},"title":"Analisis Kritis atas Laporan Keuangan Jakarta PT. Raja Grafindo Persada","type":"article-journal"},"uris":["http://www.mendeley.com/documents/?uuid=44568752-7475-47d4-896e-a16c530f57c2"]}],"mendeley":{"formattedCitation":"(S.Harahap, 2015)","plainTextFormattedCitation":"(S.Harahap, 2015)","previouslyFormattedCitation":"(S.Harahap, 2015)"},"properties":{"noteIndex":0},"schema":"https://github.com/citation-style-language/schema/raw/master/csl-citation.json"}</w:instrText>
      </w:r>
      <w:r w:rsidR="005106B0">
        <w:fldChar w:fldCharType="separate"/>
      </w:r>
      <w:r w:rsidR="005106B0" w:rsidRPr="005106B0">
        <w:rPr>
          <w:noProof/>
        </w:rPr>
        <w:t>(S.Harahap, 2015)</w:t>
      </w:r>
      <w:r w:rsidR="005106B0">
        <w:fldChar w:fldCharType="end"/>
      </w:r>
      <w:r w:rsidRPr="008656AD">
        <w:t xml:space="preserve"> menyatakan bahwa analisis laporan keuangan menguraikan pos pos laporan keuangan menjadi unit informasi yang lebih kecil dan melihat hubungannya yang bersifat signifikan yang mempunyai makna antar satu dengan yang lain baik antara data kondisi keuangan maupun non keuangan yang bertujuan untuk mengetahui kondisi keuangan lebih dalam dan sangat penting dalam proses menghasilkan keputusan yang tepat. </w:t>
      </w:r>
    </w:p>
    <w:p w:rsidR="008656AD" w:rsidRPr="008656AD" w:rsidRDefault="008656AD" w:rsidP="008656AD">
      <w:pPr>
        <w:pStyle w:val="Default"/>
        <w:jc w:val="both"/>
      </w:pPr>
      <w:r w:rsidRPr="008656AD">
        <w:rPr>
          <w:b/>
          <w:bCs/>
        </w:rPr>
        <w:t xml:space="preserve">Rasio Keuangan </w:t>
      </w:r>
    </w:p>
    <w:p w:rsidR="008656AD" w:rsidRPr="008656AD" w:rsidRDefault="008656AD" w:rsidP="008656AD">
      <w:pPr>
        <w:pStyle w:val="Heading1"/>
        <w:ind w:left="0"/>
        <w:jc w:val="both"/>
        <w:rPr>
          <w:lang w:val="en-US"/>
        </w:rPr>
      </w:pPr>
      <w:r w:rsidRPr="008656AD">
        <w:rPr>
          <w:b w:val="0"/>
        </w:rPr>
        <w:t>Rasio keuangan adalah membandingkan angka-angka yang ada dalam laporan keuangan untuk mengetahui posisi keuangan suatu perusahaan serta menilai kinerja manajemen dalam suatu</w:t>
      </w:r>
      <w:r>
        <w:rPr>
          <w:b w:val="0"/>
        </w:rPr>
        <w:t xml:space="preserve"> periode tertentu.</w:t>
      </w:r>
      <w:r>
        <w:rPr>
          <w:b w:val="0"/>
          <w:lang w:val="en-US"/>
        </w:rPr>
        <w:t xml:space="preserve"> Menurut </w:t>
      </w:r>
      <w:r>
        <w:rPr>
          <w:b w:val="0"/>
        </w:rPr>
        <w:fldChar w:fldCharType="begin" w:fldLock="1"/>
      </w:r>
      <w:r>
        <w:rPr>
          <w:b w:val="0"/>
        </w:rPr>
        <w:instrText>ADDIN CSL_CITATION {"citationItems":[{"id":"ITEM-1","itemData":{"abstract":"Van Horne, I. J., &amp; Wachowicz Jr, I. J. M. (2007). Fundamentals of Financial Management= Prinsip-prinsip Manajemen Keuangan Buku 2-12/E.","author":[{"dropping-particle":"","family":"Horne","given":"James C","non-dropping-particle":"Van","parse-names":false,"suffix":""},{"dropping-particle":"","family":"Wachowicz Jr","given":"John M","non-dropping-particle":"","parse-names":false,"suffix":""}],"container-title":"Salemba 4","id":"ITEM-1","issued":{"date-parts":[["2012"]]},"title":"Prinsip- Prinsip Manajemen Keuangan, Fundamental of Financial Management","type":"book"},"uris":["http://www.mendeley.com/documents/?uuid=ea4b5af4-327b-40ec-a42c-15248f9d4723"]}],"mendeley":{"formattedCitation":"(Van Horne &amp; Wachowicz Jr, 2012)","manualFormatting":"Van Horne &amp; Wachowicz Jr, (2012)","plainTextFormattedCitation":"(Van Horne &amp; Wachowicz Jr, 2012)","previouslyFormattedCitation":"(Van Horne &amp; Wachowicz Jr, 2012)"},"properties":{"noteIndex":0},"schema":"https://github.com/citation-style-language/schema/raw/master/csl-citation.json"}</w:instrText>
      </w:r>
      <w:r>
        <w:rPr>
          <w:b w:val="0"/>
        </w:rPr>
        <w:fldChar w:fldCharType="separate"/>
      </w:r>
      <w:r w:rsidRPr="008656AD">
        <w:rPr>
          <w:b w:val="0"/>
          <w:noProof/>
        </w:rPr>
        <w:t xml:space="preserve">Van Horne &amp; Wachowicz Jr, </w:t>
      </w:r>
      <w:r>
        <w:rPr>
          <w:b w:val="0"/>
          <w:noProof/>
          <w:lang w:val="en-US"/>
        </w:rPr>
        <w:t>(</w:t>
      </w:r>
      <w:r w:rsidRPr="008656AD">
        <w:rPr>
          <w:b w:val="0"/>
          <w:noProof/>
        </w:rPr>
        <w:t>2012)</w:t>
      </w:r>
      <w:r>
        <w:rPr>
          <w:b w:val="0"/>
        </w:rPr>
        <w:fldChar w:fldCharType="end"/>
      </w:r>
      <w:r w:rsidRPr="008656AD">
        <w:rPr>
          <w:b w:val="0"/>
        </w:rPr>
        <w:t xml:space="preserve"> </w:t>
      </w:r>
      <w:r>
        <w:rPr>
          <w:b w:val="0"/>
        </w:rPr>
        <w:t>d</w:t>
      </w:r>
      <w:r w:rsidRPr="008656AD">
        <w:rPr>
          <w:b w:val="0"/>
        </w:rPr>
        <w:t xml:space="preserve">efinisi rasio keuangan merupakan indeks yang menghubungkan dua angka akuntansi dan diperoleh dengan membagi satu angka dengan angka lainnya. Rasio keuangan digunakan untuk mengevaluasi kondisi keuangan dan kinerja perusahaan. Menurut Harahap (2013) Rasio keuangan adalah angka yang diperoleh dari hasil perbandingan dari suatu pos laporan keuangan dengan pos lainnya yang mempunyai hubungan yang relevan dan signifikan. Kemudian angka yang diperbandingkan dapat berupa angka-angka dalam satu periode maupun beberapa periode. Rasio keuangan sangat penting dalam melakukan analisis terhadap kondisi keuangan perusahan. </w:t>
      </w:r>
    </w:p>
    <w:p w:rsidR="008656AD" w:rsidRDefault="008656AD" w:rsidP="004C1376">
      <w:pPr>
        <w:pStyle w:val="Heading1"/>
        <w:ind w:left="0"/>
        <w:jc w:val="left"/>
        <w:rPr>
          <w:sz w:val="28"/>
          <w:szCs w:val="28"/>
          <w:lang w:val="en-US"/>
        </w:rPr>
      </w:pPr>
    </w:p>
    <w:p w:rsidR="008656AD" w:rsidRDefault="008656AD" w:rsidP="004C1376">
      <w:pPr>
        <w:pStyle w:val="Heading1"/>
        <w:ind w:left="0"/>
        <w:jc w:val="left"/>
        <w:rPr>
          <w:sz w:val="28"/>
          <w:szCs w:val="28"/>
          <w:lang w:val="en-US"/>
        </w:rPr>
      </w:pPr>
    </w:p>
    <w:p w:rsidR="008656AD" w:rsidRDefault="008656AD" w:rsidP="004C1376">
      <w:pPr>
        <w:pStyle w:val="Heading1"/>
        <w:ind w:left="0"/>
        <w:jc w:val="left"/>
        <w:rPr>
          <w:sz w:val="28"/>
          <w:szCs w:val="28"/>
          <w:lang w:val="en-US"/>
        </w:rPr>
      </w:pPr>
    </w:p>
    <w:p w:rsidR="004C1376" w:rsidRPr="004C1376" w:rsidRDefault="004C1376" w:rsidP="004C1376">
      <w:pPr>
        <w:pStyle w:val="Heading1"/>
        <w:ind w:left="0"/>
        <w:jc w:val="left"/>
        <w:rPr>
          <w:sz w:val="28"/>
          <w:szCs w:val="28"/>
          <w:lang w:val="en-US"/>
        </w:rPr>
      </w:pPr>
      <w:r w:rsidRPr="004C1376">
        <w:rPr>
          <w:sz w:val="28"/>
          <w:szCs w:val="28"/>
          <w:lang w:val="en-US"/>
        </w:rPr>
        <w:t>METODE PENELITIAN</w:t>
      </w:r>
    </w:p>
    <w:p w:rsidR="004C1376" w:rsidRPr="003D69DB" w:rsidRDefault="004C1376" w:rsidP="004C1376">
      <w:pPr>
        <w:pStyle w:val="BodyText"/>
        <w:jc w:val="both"/>
      </w:pPr>
      <w:r>
        <w:t xml:space="preserve">Metode penelitian yang digunakan dalam penelitian ini adalah metode deskriptif dan metode </w:t>
      </w:r>
      <w:r w:rsidRPr="003D69DB">
        <w:t>verifikat</w:t>
      </w:r>
      <w:r w:rsidR="008656AD">
        <w:t xml:space="preserve">if. Menurut </w:t>
      </w:r>
      <w:r w:rsidR="008656AD">
        <w:fldChar w:fldCharType="begin" w:fldLock="1"/>
      </w:r>
      <w:r w:rsidR="00835538">
        <w:instrText>ADDIN CSL_CITATION {"citationItems":[{"id":"ITEM-1","itemData":{"DOI":"10.1017/CBO9781107415324.004","ISBN":"0961-8368","ISSN":"1098-6596","PMID":"25246403","abstract":"colon; The expression of plant shikimate kinase (SK; EC 2.7.1.71), an intermediate step in the shikimate pathway to aromatic amino acid biosynthesis, is induced under specific conditions of environmental stress and developmental requirements in an isoform-specific manner. Despite their important physiological role, experimental structures of plant SKs have not been determined and the biochemical nature of plant SK regulation is unknown. The Arabidopsis thaliana genome encodes two SKs, AtSK1 and AtSK2. We demonstrate that AtSK2 is highly unstable and becomes inactivated at 37[degrees]C whereas the heat-induced isoform, AtSK1, is thermostable and fully active under identical conditions at this temperature. We determined the crystal structure of AtSK2, the first SK structure from the plant kingdom, and conducted biophysical characterizations of both AtSK1 and AtSK2 towards understanding this mechanism of thermal regulation. The crystal structure of AtSK2 is generally conserved with bacterial SKs with the addition of a putative regulatory phosphorylation motif forming part of the adenosine triphosphate binding site. The heat-induced isoform, AtSK1, forms a homodimer in solution, the formation of which facilitates its relative thermostability compared to AtSK2. In silico analyses identified AtSK1 site variants that may contribute to AtSK1 stability. Our findings suggest that AtSK1 performs a unique function under heat stress conditions where AtSK2 could become inactivated. We discuss these findings in the context of regulating metabolic flux to competing downstream pathways through SK-mediated control of steady state concentrations of shikimate., PDB Code(s):, Copyright (C) 2011 John Wiley &amp; Sons, Inc.","author":[{"dropping-particle":"","family":"Sugiyono","given":"","non-dropping-particle":"","parse-names":false,"suffix":""}],"container-title":"Metode Penelitian Kuantitatif, Kualitatif dan R &amp; D.Bandung:Alfabeta.","id":"ITEM-1","issued":{"date-parts":[["2012"]]},"title":"Metode Penelitian Kuantitatif, Kualitatif dan R &amp; D.Bandung:Alfabeta.","type":"article-journal"},"uris":["http://www.mendeley.com/documents/?uuid=f5af5a3a-db0d-42f8-bd77-8bcbc6c44146"]}],"mendeley":{"formattedCitation":"(Sugiyono, 2012)","manualFormatting":"Sugiyono, (2012)","plainTextFormattedCitation":"(Sugiyono, 2012)","previouslyFormattedCitation":"(Sugiyono, 2012)"},"properties":{"noteIndex":0},"schema":"https://github.com/citation-style-language/schema/raw/master/csl-citation.json"}</w:instrText>
      </w:r>
      <w:r w:rsidR="008656AD">
        <w:fldChar w:fldCharType="separate"/>
      </w:r>
      <w:r w:rsidR="008656AD" w:rsidRPr="008656AD">
        <w:rPr>
          <w:noProof/>
        </w:rPr>
        <w:t xml:space="preserve">Sugiyono, </w:t>
      </w:r>
      <w:r w:rsidR="008656AD">
        <w:rPr>
          <w:noProof/>
          <w:lang w:val="en-US"/>
        </w:rPr>
        <w:t>(</w:t>
      </w:r>
      <w:r w:rsidR="008656AD" w:rsidRPr="008656AD">
        <w:rPr>
          <w:noProof/>
        </w:rPr>
        <w:t>2012)</w:t>
      </w:r>
      <w:r w:rsidR="008656AD">
        <w:fldChar w:fldCharType="end"/>
      </w:r>
      <w:r w:rsidRPr="003D69DB">
        <w:t xml:space="preserve"> metode deskriptif adalah “Metode yang digunakan untuk menganalisis data dengan cara mendeskripsikan atau menggambarkan data yang telah terkumpul sebagaimana adanya tanpa bermaksud membuat kesimpulan yang berlaku umum atau generalisasi”. Metode deskriptif digunakan untuk mengetahui besarnya </w:t>
      </w:r>
      <w:r w:rsidRPr="003D69DB">
        <w:rPr>
          <w:i/>
        </w:rPr>
        <w:t xml:space="preserve">Net Profit Margin </w:t>
      </w:r>
      <w:r w:rsidRPr="003D69DB">
        <w:t>dan Penjualan pada PT. Shout Network Indonesia periode Januari – Desember</w:t>
      </w:r>
      <w:r w:rsidRPr="003D69DB">
        <w:rPr>
          <w:spacing w:val="-3"/>
        </w:rPr>
        <w:t xml:space="preserve"> </w:t>
      </w:r>
      <w:r w:rsidRPr="003D69DB">
        <w:t>2015.</w:t>
      </w:r>
    </w:p>
    <w:p w:rsidR="004C1376" w:rsidRDefault="004C1376" w:rsidP="004C1376">
      <w:pPr>
        <w:pStyle w:val="BodyText"/>
        <w:jc w:val="both"/>
      </w:pPr>
      <w:r w:rsidRPr="003D69DB">
        <w:lastRenderedPageBreak/>
        <w:t xml:space="preserve">Sedangkan Metode verifikatif menurut </w:t>
      </w:r>
      <w:r w:rsidR="00835538">
        <w:fldChar w:fldCharType="begin" w:fldLock="1"/>
      </w:r>
      <w:r w:rsidR="00FF2028">
        <w:instrText>ADDIN CSL_CITATION {"citationItems":[{"id":"ITEM-1","itemData":{"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d":{"date-parts":[["2009"]]},"title":"Metode penelitian","type":"article-journal"},"uris":["http://www.mendeley.com/documents/?uuid=60a9e05a-b4a8-491e-8734-a627739c99f0"]}],"mendeley":{"formattedCitation":"(Marzuki et al., 2009)","manualFormatting":"Marzuki et al., (2009)","plainTextFormattedCitation":"(Marzuki et al., 2009)","previouslyFormattedCitation":"(Marzuki et al., 2009)"},"properties":{"noteIndex":0},"schema":"https://github.com/citation-style-language/schema/raw/master/csl-citation.json"}</w:instrText>
      </w:r>
      <w:r w:rsidR="00835538">
        <w:fldChar w:fldCharType="separate"/>
      </w:r>
      <w:r w:rsidR="00835538" w:rsidRPr="00835538">
        <w:rPr>
          <w:noProof/>
        </w:rPr>
        <w:t xml:space="preserve">Marzuki et al., </w:t>
      </w:r>
      <w:r w:rsidR="00835538">
        <w:rPr>
          <w:noProof/>
          <w:lang w:val="en-US"/>
        </w:rPr>
        <w:t>(</w:t>
      </w:r>
      <w:r w:rsidR="00835538" w:rsidRPr="00835538">
        <w:rPr>
          <w:noProof/>
        </w:rPr>
        <w:t>2009)</w:t>
      </w:r>
      <w:r w:rsidR="00835538">
        <w:fldChar w:fldCharType="end"/>
      </w:r>
      <w:r w:rsidRPr="003D69DB">
        <w:t xml:space="preserve"> adalah “Metode penelitian</w:t>
      </w:r>
      <w:r>
        <w:t xml:space="preserve"> yang bertujuan untuk mengetahui hubungan kausalitas antar variabel melalui suatu pengujian hipotesis melalui suatu perhitungan statistik sehingga dapat dihasilkan pembuktian yang menunjukkan hipotesis ditolak atau diterima”. Metode verifikatif digunakan untuk mengetahui pengaruh atau bentuk kausal </w:t>
      </w:r>
      <w:r>
        <w:rPr>
          <w:i/>
        </w:rPr>
        <w:t xml:space="preserve">Net Profit Margin </w:t>
      </w:r>
      <w:r>
        <w:t>dan Penjualan pada PT. Shout Network Indonesia periode Januari – Desember</w:t>
      </w:r>
      <w:r>
        <w:rPr>
          <w:spacing w:val="-3"/>
        </w:rPr>
        <w:t xml:space="preserve"> </w:t>
      </w:r>
      <w:r>
        <w:t>2015.</w:t>
      </w:r>
    </w:p>
    <w:p w:rsidR="00837056" w:rsidRDefault="00837056" w:rsidP="004C1376">
      <w:pPr>
        <w:pStyle w:val="BodyText"/>
        <w:jc w:val="both"/>
      </w:pPr>
    </w:p>
    <w:p w:rsidR="008402D6" w:rsidRDefault="00837056" w:rsidP="00837056">
      <w:pPr>
        <w:pStyle w:val="BodyText"/>
        <w:jc w:val="both"/>
        <w:rPr>
          <w:b/>
          <w:sz w:val="28"/>
          <w:szCs w:val="28"/>
          <w:lang w:val="en-US"/>
        </w:rPr>
      </w:pPr>
      <w:r>
        <w:rPr>
          <w:b/>
          <w:sz w:val="28"/>
          <w:szCs w:val="28"/>
          <w:lang w:val="en-US"/>
        </w:rPr>
        <w:t>HASIL PENELITIAN</w:t>
      </w:r>
    </w:p>
    <w:p w:rsidR="00A85802" w:rsidRDefault="00A85802" w:rsidP="00A85802">
      <w:pPr>
        <w:pStyle w:val="Heading1"/>
        <w:tabs>
          <w:tab w:val="left" w:pos="1309"/>
        </w:tabs>
        <w:ind w:left="0" w:right="-22"/>
        <w:jc w:val="both"/>
      </w:pPr>
      <w:r>
        <w:t>Hasil Penelitian secara</w:t>
      </w:r>
      <w:r>
        <w:rPr>
          <w:spacing w:val="1"/>
        </w:rPr>
        <w:t xml:space="preserve"> </w:t>
      </w:r>
      <w:r>
        <w:t>Deskriptif</w:t>
      </w:r>
    </w:p>
    <w:p w:rsidR="00A85802" w:rsidRDefault="00A85802" w:rsidP="00A85802">
      <w:pPr>
        <w:pStyle w:val="BodyText"/>
        <w:ind w:right="-22"/>
        <w:jc w:val="both"/>
      </w:pPr>
      <w:r>
        <w:t>Metode deskriptif yang dilakukan dalam penelitian ini adalah untuk mengetahui kondisi Penjualan pada PT. Shout Network Indonesia pada tahun 2015 dan perkembangan laba yang dihasilkan dilihat dari Profitabilitas tahun 2015.</w:t>
      </w:r>
    </w:p>
    <w:p w:rsidR="00A85802" w:rsidRDefault="00A85802" w:rsidP="00A85802">
      <w:pPr>
        <w:pStyle w:val="BodyText"/>
        <w:ind w:right="-22"/>
        <w:jc w:val="both"/>
      </w:pPr>
      <w:r>
        <w:t>Berikut ini adalah tabel Penjualan secara menyeluruh baik penjualan online maupun penjualan non online PT. Shout Network Indonesia periode Januari-Desember 2015 ;</w:t>
      </w:r>
    </w:p>
    <w:p w:rsidR="00A85802" w:rsidRPr="007628EE" w:rsidRDefault="00A85802" w:rsidP="00A85802">
      <w:pPr>
        <w:pStyle w:val="Heading1"/>
        <w:ind w:left="0" w:right="-22"/>
        <w:rPr>
          <w:b w:val="0"/>
        </w:rPr>
      </w:pPr>
      <w:r w:rsidRPr="007628EE">
        <w:rPr>
          <w:b w:val="0"/>
        </w:rPr>
        <w:t xml:space="preserve">Tabel </w:t>
      </w:r>
      <w:r>
        <w:rPr>
          <w:b w:val="0"/>
          <w:lang w:val="en-US"/>
        </w:rPr>
        <w:t>1</w:t>
      </w:r>
      <w:r w:rsidRPr="007628EE">
        <w:rPr>
          <w:b w:val="0"/>
        </w:rPr>
        <w:t>.1</w:t>
      </w:r>
    </w:p>
    <w:p w:rsidR="00A85802" w:rsidRPr="007628EE" w:rsidRDefault="00A85802" w:rsidP="00A85802">
      <w:pPr>
        <w:ind w:right="-22"/>
        <w:jc w:val="center"/>
        <w:rPr>
          <w:sz w:val="24"/>
        </w:rPr>
      </w:pPr>
      <w:r w:rsidRPr="007628EE">
        <w:rPr>
          <w:sz w:val="24"/>
        </w:rPr>
        <w:t>Laporan Penjualan Online dan Non Online PT. Shout Network Indonesia Tahun 2015</w:t>
      </w:r>
    </w:p>
    <w:tbl>
      <w:tblPr>
        <w:tblW w:w="0" w:type="auto"/>
        <w:tblInd w:w="656"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581"/>
        <w:gridCol w:w="1244"/>
        <w:gridCol w:w="1897"/>
        <w:gridCol w:w="1909"/>
        <w:gridCol w:w="1482"/>
        <w:gridCol w:w="711"/>
      </w:tblGrid>
      <w:tr w:rsidR="00A85802" w:rsidTr="00835538">
        <w:trPr>
          <w:trHeight w:val="551"/>
        </w:trPr>
        <w:tc>
          <w:tcPr>
            <w:tcW w:w="581" w:type="dxa"/>
            <w:tcBorders>
              <w:top w:val="single" w:sz="4" w:space="0" w:color="auto"/>
              <w:bottom w:val="single" w:sz="4" w:space="0" w:color="auto"/>
            </w:tcBorders>
            <w:shd w:val="clear" w:color="auto" w:fill="BEBEBE"/>
          </w:tcPr>
          <w:p w:rsidR="00A85802" w:rsidRDefault="00A85802" w:rsidP="00B95675">
            <w:pPr>
              <w:pStyle w:val="TableParagraph"/>
              <w:spacing w:before="3"/>
              <w:rPr>
                <w:b/>
                <w:sz w:val="23"/>
              </w:rPr>
            </w:pPr>
          </w:p>
          <w:p w:rsidR="00A85802" w:rsidRDefault="00A85802" w:rsidP="00B95675">
            <w:pPr>
              <w:pStyle w:val="TableParagraph"/>
              <w:spacing w:line="264" w:lineRule="exact"/>
              <w:ind w:left="122" w:right="114"/>
              <w:jc w:val="center"/>
              <w:rPr>
                <w:sz w:val="24"/>
              </w:rPr>
            </w:pPr>
            <w:r>
              <w:rPr>
                <w:sz w:val="24"/>
              </w:rPr>
              <w:t>No</w:t>
            </w:r>
          </w:p>
        </w:tc>
        <w:tc>
          <w:tcPr>
            <w:tcW w:w="1244" w:type="dxa"/>
            <w:tcBorders>
              <w:top w:val="single" w:sz="4" w:space="0" w:color="auto"/>
              <w:bottom w:val="single" w:sz="4" w:space="0" w:color="auto"/>
            </w:tcBorders>
            <w:shd w:val="clear" w:color="auto" w:fill="BEBEBE"/>
          </w:tcPr>
          <w:p w:rsidR="00A85802" w:rsidRDefault="00A85802" w:rsidP="00B95675">
            <w:pPr>
              <w:pStyle w:val="TableParagraph"/>
              <w:spacing w:before="3"/>
              <w:rPr>
                <w:b/>
                <w:sz w:val="23"/>
              </w:rPr>
            </w:pPr>
          </w:p>
          <w:p w:rsidR="00A85802" w:rsidRDefault="00A85802" w:rsidP="00B95675">
            <w:pPr>
              <w:pStyle w:val="TableParagraph"/>
              <w:spacing w:line="264" w:lineRule="exact"/>
              <w:ind w:left="333"/>
              <w:rPr>
                <w:sz w:val="24"/>
              </w:rPr>
            </w:pPr>
            <w:r>
              <w:rPr>
                <w:sz w:val="24"/>
              </w:rPr>
              <w:t>Bulan</w:t>
            </w:r>
          </w:p>
        </w:tc>
        <w:tc>
          <w:tcPr>
            <w:tcW w:w="1897" w:type="dxa"/>
            <w:tcBorders>
              <w:top w:val="single" w:sz="4" w:space="0" w:color="auto"/>
              <w:bottom w:val="single" w:sz="4" w:space="0" w:color="auto"/>
            </w:tcBorders>
            <w:shd w:val="clear" w:color="auto" w:fill="BEBEBE"/>
          </w:tcPr>
          <w:p w:rsidR="00A85802" w:rsidRDefault="00A85802" w:rsidP="00B95675">
            <w:pPr>
              <w:pStyle w:val="TableParagraph"/>
              <w:spacing w:before="3"/>
              <w:rPr>
                <w:b/>
                <w:sz w:val="23"/>
              </w:rPr>
            </w:pPr>
          </w:p>
          <w:p w:rsidR="00A85802" w:rsidRDefault="00A85802" w:rsidP="00B95675">
            <w:pPr>
              <w:pStyle w:val="TableParagraph"/>
              <w:spacing w:line="264" w:lineRule="exact"/>
              <w:ind w:left="474"/>
              <w:rPr>
                <w:sz w:val="24"/>
              </w:rPr>
            </w:pPr>
            <w:r>
              <w:rPr>
                <w:sz w:val="24"/>
              </w:rPr>
              <w:t>Penjualan</w:t>
            </w:r>
          </w:p>
        </w:tc>
        <w:tc>
          <w:tcPr>
            <w:tcW w:w="1909" w:type="dxa"/>
            <w:tcBorders>
              <w:top w:val="single" w:sz="4" w:space="0" w:color="auto"/>
              <w:bottom w:val="single" w:sz="4" w:space="0" w:color="auto"/>
            </w:tcBorders>
            <w:shd w:val="clear" w:color="auto" w:fill="BEBEBE"/>
          </w:tcPr>
          <w:p w:rsidR="00A85802" w:rsidRDefault="00A85802" w:rsidP="00B95675">
            <w:pPr>
              <w:pStyle w:val="TableParagraph"/>
              <w:spacing w:line="268" w:lineRule="exact"/>
              <w:ind w:left="328" w:right="325"/>
              <w:jc w:val="center"/>
              <w:rPr>
                <w:sz w:val="24"/>
              </w:rPr>
            </w:pPr>
            <w:r>
              <w:rPr>
                <w:sz w:val="24"/>
              </w:rPr>
              <w:t>Laba setelah</w:t>
            </w:r>
          </w:p>
          <w:p w:rsidR="00A85802" w:rsidRDefault="00A85802" w:rsidP="00B95675">
            <w:pPr>
              <w:pStyle w:val="TableParagraph"/>
              <w:spacing w:line="264" w:lineRule="exact"/>
              <w:ind w:left="328" w:right="324"/>
              <w:jc w:val="center"/>
              <w:rPr>
                <w:sz w:val="24"/>
              </w:rPr>
            </w:pPr>
            <w:r>
              <w:rPr>
                <w:sz w:val="24"/>
              </w:rPr>
              <w:t>Pajak</w:t>
            </w:r>
          </w:p>
        </w:tc>
        <w:tc>
          <w:tcPr>
            <w:tcW w:w="1482" w:type="dxa"/>
            <w:tcBorders>
              <w:top w:val="single" w:sz="4" w:space="0" w:color="auto"/>
              <w:bottom w:val="single" w:sz="4" w:space="0" w:color="auto"/>
            </w:tcBorders>
            <w:shd w:val="clear" w:color="auto" w:fill="BEBEBE"/>
          </w:tcPr>
          <w:p w:rsidR="00A85802" w:rsidRDefault="00A85802" w:rsidP="00B95675">
            <w:pPr>
              <w:pStyle w:val="TableParagraph"/>
              <w:spacing w:before="3"/>
              <w:rPr>
                <w:b/>
                <w:sz w:val="23"/>
              </w:rPr>
            </w:pPr>
          </w:p>
          <w:p w:rsidR="00A85802" w:rsidRDefault="00A85802" w:rsidP="00B95675">
            <w:pPr>
              <w:pStyle w:val="TableParagraph"/>
              <w:spacing w:line="264" w:lineRule="exact"/>
              <w:ind w:left="83" w:right="79"/>
              <w:jc w:val="center"/>
              <w:rPr>
                <w:sz w:val="24"/>
              </w:rPr>
            </w:pPr>
            <w:r>
              <w:rPr>
                <w:sz w:val="24"/>
              </w:rPr>
              <w:t>NPM</w:t>
            </w:r>
          </w:p>
        </w:tc>
        <w:tc>
          <w:tcPr>
            <w:tcW w:w="711" w:type="dxa"/>
            <w:tcBorders>
              <w:top w:val="single" w:sz="4" w:space="0" w:color="auto"/>
              <w:bottom w:val="single" w:sz="4" w:space="0" w:color="auto"/>
            </w:tcBorders>
            <w:shd w:val="clear" w:color="auto" w:fill="BEBEBE"/>
          </w:tcPr>
          <w:p w:rsidR="00A85802" w:rsidRDefault="00A85802" w:rsidP="00B95675">
            <w:pPr>
              <w:pStyle w:val="TableParagraph"/>
              <w:spacing w:before="3"/>
              <w:rPr>
                <w:b/>
                <w:sz w:val="23"/>
              </w:rPr>
            </w:pPr>
          </w:p>
          <w:p w:rsidR="00A85802" w:rsidRDefault="00A85802" w:rsidP="00B95675">
            <w:pPr>
              <w:pStyle w:val="TableParagraph"/>
              <w:spacing w:line="264" w:lineRule="exact"/>
              <w:ind w:left="2"/>
              <w:jc w:val="center"/>
              <w:rPr>
                <w:sz w:val="24"/>
              </w:rPr>
            </w:pPr>
            <w:r>
              <w:rPr>
                <w:w w:val="99"/>
                <w:sz w:val="24"/>
              </w:rPr>
              <w:t>%</w:t>
            </w:r>
          </w:p>
        </w:tc>
      </w:tr>
      <w:tr w:rsidR="00A85802" w:rsidTr="00835538">
        <w:trPr>
          <w:trHeight w:val="299"/>
        </w:trPr>
        <w:tc>
          <w:tcPr>
            <w:tcW w:w="581" w:type="dxa"/>
            <w:tcBorders>
              <w:top w:val="single" w:sz="4" w:space="0" w:color="auto"/>
            </w:tcBorders>
          </w:tcPr>
          <w:p w:rsidR="00A85802" w:rsidRDefault="00A85802" w:rsidP="00B95675">
            <w:pPr>
              <w:pStyle w:val="TableParagraph"/>
              <w:spacing w:before="15" w:line="264" w:lineRule="exact"/>
              <w:ind w:left="9"/>
              <w:jc w:val="center"/>
              <w:rPr>
                <w:sz w:val="24"/>
              </w:rPr>
            </w:pPr>
            <w:r>
              <w:rPr>
                <w:sz w:val="24"/>
              </w:rPr>
              <w:t>1</w:t>
            </w:r>
          </w:p>
        </w:tc>
        <w:tc>
          <w:tcPr>
            <w:tcW w:w="1244" w:type="dxa"/>
            <w:tcBorders>
              <w:top w:val="single" w:sz="4" w:space="0" w:color="auto"/>
            </w:tcBorders>
          </w:tcPr>
          <w:p w:rsidR="00A85802" w:rsidRDefault="00A85802" w:rsidP="00B95675">
            <w:pPr>
              <w:pStyle w:val="TableParagraph"/>
              <w:spacing w:before="15" w:line="264" w:lineRule="exact"/>
              <w:ind w:left="107"/>
              <w:rPr>
                <w:sz w:val="24"/>
              </w:rPr>
            </w:pPr>
            <w:r>
              <w:rPr>
                <w:sz w:val="24"/>
              </w:rPr>
              <w:t>Januari</w:t>
            </w:r>
          </w:p>
        </w:tc>
        <w:tc>
          <w:tcPr>
            <w:tcW w:w="1897" w:type="dxa"/>
            <w:tcBorders>
              <w:top w:val="single" w:sz="4" w:space="0" w:color="auto"/>
            </w:tcBorders>
          </w:tcPr>
          <w:p w:rsidR="00A85802" w:rsidRDefault="00A85802" w:rsidP="00B95675">
            <w:pPr>
              <w:pStyle w:val="TableParagraph"/>
              <w:spacing w:before="15" w:line="264" w:lineRule="exact"/>
              <w:ind w:right="97"/>
              <w:jc w:val="right"/>
              <w:rPr>
                <w:sz w:val="24"/>
              </w:rPr>
            </w:pPr>
            <w:r>
              <w:rPr>
                <w:sz w:val="24"/>
              </w:rPr>
              <w:t>123,303,750.00</w:t>
            </w:r>
          </w:p>
        </w:tc>
        <w:tc>
          <w:tcPr>
            <w:tcW w:w="1909" w:type="dxa"/>
            <w:tcBorders>
              <w:top w:val="single" w:sz="4" w:space="0" w:color="auto"/>
            </w:tcBorders>
          </w:tcPr>
          <w:p w:rsidR="00A85802" w:rsidRDefault="00A85802" w:rsidP="00B95675">
            <w:pPr>
              <w:pStyle w:val="TableParagraph"/>
              <w:spacing w:before="15" w:line="264" w:lineRule="exact"/>
              <w:ind w:right="98"/>
              <w:jc w:val="right"/>
              <w:rPr>
                <w:sz w:val="24"/>
              </w:rPr>
            </w:pPr>
            <w:r>
              <w:rPr>
                <w:sz w:val="24"/>
              </w:rPr>
              <w:t>27,069,218.56</w:t>
            </w:r>
          </w:p>
        </w:tc>
        <w:tc>
          <w:tcPr>
            <w:tcW w:w="1482" w:type="dxa"/>
            <w:tcBorders>
              <w:top w:val="single" w:sz="4" w:space="0" w:color="auto"/>
            </w:tcBorders>
          </w:tcPr>
          <w:p w:rsidR="00A85802" w:rsidRDefault="00A85802" w:rsidP="00B95675">
            <w:pPr>
              <w:pStyle w:val="TableParagraph"/>
              <w:spacing w:before="15" w:line="264" w:lineRule="exact"/>
              <w:ind w:left="93" w:right="79"/>
              <w:jc w:val="center"/>
              <w:rPr>
                <w:sz w:val="24"/>
              </w:rPr>
            </w:pPr>
            <w:r>
              <w:rPr>
                <w:sz w:val="24"/>
              </w:rPr>
              <w:t>0.219532809</w:t>
            </w:r>
          </w:p>
        </w:tc>
        <w:tc>
          <w:tcPr>
            <w:tcW w:w="711" w:type="dxa"/>
            <w:tcBorders>
              <w:top w:val="single" w:sz="4" w:space="0" w:color="auto"/>
            </w:tcBorders>
          </w:tcPr>
          <w:p w:rsidR="00A85802" w:rsidRDefault="00A85802" w:rsidP="00B95675">
            <w:pPr>
              <w:pStyle w:val="TableParagraph"/>
              <w:spacing w:before="15" w:line="264" w:lineRule="exact"/>
              <w:ind w:left="111" w:right="109"/>
              <w:jc w:val="center"/>
              <w:rPr>
                <w:sz w:val="24"/>
              </w:rPr>
            </w:pPr>
            <w:r>
              <w:rPr>
                <w:sz w:val="24"/>
              </w:rPr>
              <w:t>22%</w:t>
            </w:r>
          </w:p>
        </w:tc>
      </w:tr>
      <w:tr w:rsidR="00A85802" w:rsidTr="00835538">
        <w:trPr>
          <w:trHeight w:val="299"/>
        </w:trPr>
        <w:tc>
          <w:tcPr>
            <w:tcW w:w="581" w:type="dxa"/>
          </w:tcPr>
          <w:p w:rsidR="00A85802" w:rsidRDefault="00A85802" w:rsidP="00B95675">
            <w:pPr>
              <w:pStyle w:val="TableParagraph"/>
              <w:spacing w:before="15" w:line="264" w:lineRule="exact"/>
              <w:ind w:left="9"/>
              <w:jc w:val="center"/>
              <w:rPr>
                <w:sz w:val="24"/>
              </w:rPr>
            </w:pPr>
            <w:r>
              <w:rPr>
                <w:sz w:val="24"/>
              </w:rPr>
              <w:t>2</w:t>
            </w:r>
          </w:p>
        </w:tc>
        <w:tc>
          <w:tcPr>
            <w:tcW w:w="1244" w:type="dxa"/>
          </w:tcPr>
          <w:p w:rsidR="00A85802" w:rsidRDefault="00A85802" w:rsidP="00B95675">
            <w:pPr>
              <w:pStyle w:val="TableParagraph"/>
              <w:spacing w:before="15" w:line="264" w:lineRule="exact"/>
              <w:ind w:left="107"/>
              <w:rPr>
                <w:sz w:val="24"/>
              </w:rPr>
            </w:pPr>
            <w:r>
              <w:rPr>
                <w:sz w:val="24"/>
              </w:rPr>
              <w:t>Februari</w:t>
            </w:r>
          </w:p>
        </w:tc>
        <w:tc>
          <w:tcPr>
            <w:tcW w:w="1897" w:type="dxa"/>
          </w:tcPr>
          <w:p w:rsidR="00A85802" w:rsidRDefault="00A85802" w:rsidP="00B95675">
            <w:pPr>
              <w:pStyle w:val="TableParagraph"/>
              <w:spacing w:before="15" w:line="264" w:lineRule="exact"/>
              <w:ind w:right="97"/>
              <w:jc w:val="right"/>
              <w:rPr>
                <w:sz w:val="24"/>
              </w:rPr>
            </w:pPr>
            <w:r>
              <w:rPr>
                <w:sz w:val="24"/>
              </w:rPr>
              <w:t>208,548,750.00</w:t>
            </w:r>
          </w:p>
        </w:tc>
        <w:tc>
          <w:tcPr>
            <w:tcW w:w="1909" w:type="dxa"/>
          </w:tcPr>
          <w:p w:rsidR="00A85802" w:rsidRDefault="00A85802" w:rsidP="00B95675">
            <w:pPr>
              <w:pStyle w:val="TableParagraph"/>
              <w:spacing w:before="15" w:line="264" w:lineRule="exact"/>
              <w:ind w:right="98"/>
              <w:jc w:val="right"/>
              <w:rPr>
                <w:sz w:val="24"/>
              </w:rPr>
            </w:pPr>
            <w:r>
              <w:rPr>
                <w:sz w:val="24"/>
              </w:rPr>
              <w:t>23,163,960.78</w:t>
            </w:r>
          </w:p>
        </w:tc>
        <w:tc>
          <w:tcPr>
            <w:tcW w:w="1482" w:type="dxa"/>
          </w:tcPr>
          <w:p w:rsidR="00A85802" w:rsidRDefault="00A85802" w:rsidP="00B95675">
            <w:pPr>
              <w:pStyle w:val="TableParagraph"/>
              <w:spacing w:before="15" w:line="264" w:lineRule="exact"/>
              <w:ind w:left="93" w:right="79"/>
              <w:jc w:val="center"/>
              <w:rPr>
                <w:sz w:val="24"/>
              </w:rPr>
            </w:pPr>
            <w:r>
              <w:rPr>
                <w:sz w:val="24"/>
              </w:rPr>
              <w:t>0.111072163</w:t>
            </w:r>
          </w:p>
        </w:tc>
        <w:tc>
          <w:tcPr>
            <w:tcW w:w="711" w:type="dxa"/>
          </w:tcPr>
          <w:p w:rsidR="00A85802" w:rsidRDefault="00A85802" w:rsidP="00B95675">
            <w:pPr>
              <w:pStyle w:val="TableParagraph"/>
              <w:spacing w:before="15" w:line="264" w:lineRule="exact"/>
              <w:ind w:left="111" w:right="109"/>
              <w:jc w:val="center"/>
              <w:rPr>
                <w:sz w:val="24"/>
              </w:rPr>
            </w:pPr>
            <w:r>
              <w:rPr>
                <w:sz w:val="24"/>
              </w:rPr>
              <w:t>11%</w:t>
            </w:r>
          </w:p>
        </w:tc>
      </w:tr>
      <w:tr w:rsidR="00A85802" w:rsidTr="00835538">
        <w:trPr>
          <w:trHeight w:val="299"/>
        </w:trPr>
        <w:tc>
          <w:tcPr>
            <w:tcW w:w="581" w:type="dxa"/>
          </w:tcPr>
          <w:p w:rsidR="00A85802" w:rsidRDefault="00A85802" w:rsidP="00B95675">
            <w:pPr>
              <w:pStyle w:val="TableParagraph"/>
              <w:spacing w:before="15" w:line="264" w:lineRule="exact"/>
              <w:ind w:left="9"/>
              <w:jc w:val="center"/>
              <w:rPr>
                <w:sz w:val="24"/>
              </w:rPr>
            </w:pPr>
            <w:r>
              <w:rPr>
                <w:sz w:val="24"/>
              </w:rPr>
              <w:t>3</w:t>
            </w:r>
          </w:p>
        </w:tc>
        <w:tc>
          <w:tcPr>
            <w:tcW w:w="1244" w:type="dxa"/>
          </w:tcPr>
          <w:p w:rsidR="00A85802" w:rsidRDefault="00A85802" w:rsidP="00B95675">
            <w:pPr>
              <w:pStyle w:val="TableParagraph"/>
              <w:spacing w:before="15" w:line="264" w:lineRule="exact"/>
              <w:ind w:left="107"/>
              <w:rPr>
                <w:sz w:val="24"/>
              </w:rPr>
            </w:pPr>
            <w:r>
              <w:rPr>
                <w:sz w:val="24"/>
              </w:rPr>
              <w:t>Maret</w:t>
            </w:r>
          </w:p>
        </w:tc>
        <w:tc>
          <w:tcPr>
            <w:tcW w:w="1897" w:type="dxa"/>
          </w:tcPr>
          <w:p w:rsidR="00A85802" w:rsidRDefault="00A85802" w:rsidP="00B95675">
            <w:pPr>
              <w:pStyle w:val="TableParagraph"/>
              <w:spacing w:before="15" w:line="264" w:lineRule="exact"/>
              <w:ind w:right="97"/>
              <w:jc w:val="right"/>
              <w:rPr>
                <w:sz w:val="24"/>
              </w:rPr>
            </w:pPr>
            <w:r>
              <w:rPr>
                <w:sz w:val="24"/>
              </w:rPr>
              <w:t>197,076,250.00</w:t>
            </w:r>
          </w:p>
        </w:tc>
        <w:tc>
          <w:tcPr>
            <w:tcW w:w="1909" w:type="dxa"/>
          </w:tcPr>
          <w:p w:rsidR="00A85802" w:rsidRDefault="00A85802" w:rsidP="00B95675">
            <w:pPr>
              <w:pStyle w:val="TableParagraph"/>
              <w:spacing w:before="15" w:line="264" w:lineRule="exact"/>
              <w:ind w:right="98"/>
              <w:jc w:val="right"/>
              <w:rPr>
                <w:sz w:val="24"/>
              </w:rPr>
            </w:pPr>
            <w:r>
              <w:rPr>
                <w:sz w:val="24"/>
              </w:rPr>
              <w:t>24,970,761.20</w:t>
            </w:r>
          </w:p>
        </w:tc>
        <w:tc>
          <w:tcPr>
            <w:tcW w:w="1482" w:type="dxa"/>
          </w:tcPr>
          <w:p w:rsidR="00A85802" w:rsidRDefault="00A85802" w:rsidP="00B95675">
            <w:pPr>
              <w:pStyle w:val="TableParagraph"/>
              <w:spacing w:before="15" w:line="264" w:lineRule="exact"/>
              <w:ind w:left="93" w:right="79"/>
              <w:jc w:val="center"/>
              <w:rPr>
                <w:sz w:val="24"/>
              </w:rPr>
            </w:pPr>
            <w:r>
              <w:rPr>
                <w:sz w:val="24"/>
              </w:rPr>
              <w:t>0.126706091</w:t>
            </w:r>
          </w:p>
        </w:tc>
        <w:tc>
          <w:tcPr>
            <w:tcW w:w="711" w:type="dxa"/>
          </w:tcPr>
          <w:p w:rsidR="00A85802" w:rsidRDefault="00A85802" w:rsidP="00B95675">
            <w:pPr>
              <w:pStyle w:val="TableParagraph"/>
              <w:spacing w:before="15" w:line="264" w:lineRule="exact"/>
              <w:ind w:left="111" w:right="109"/>
              <w:jc w:val="center"/>
              <w:rPr>
                <w:sz w:val="24"/>
              </w:rPr>
            </w:pPr>
            <w:r>
              <w:rPr>
                <w:sz w:val="24"/>
              </w:rPr>
              <w:t>13%</w:t>
            </w:r>
          </w:p>
        </w:tc>
      </w:tr>
      <w:tr w:rsidR="00A85802" w:rsidTr="00835538">
        <w:trPr>
          <w:trHeight w:val="302"/>
        </w:trPr>
        <w:tc>
          <w:tcPr>
            <w:tcW w:w="581" w:type="dxa"/>
          </w:tcPr>
          <w:p w:rsidR="00A85802" w:rsidRDefault="00A85802" w:rsidP="00B95675">
            <w:pPr>
              <w:pStyle w:val="TableParagraph"/>
              <w:spacing w:before="18" w:line="264" w:lineRule="exact"/>
              <w:ind w:left="9"/>
              <w:jc w:val="center"/>
              <w:rPr>
                <w:sz w:val="24"/>
              </w:rPr>
            </w:pPr>
            <w:r>
              <w:rPr>
                <w:sz w:val="24"/>
              </w:rPr>
              <w:t>4</w:t>
            </w:r>
          </w:p>
        </w:tc>
        <w:tc>
          <w:tcPr>
            <w:tcW w:w="1244" w:type="dxa"/>
          </w:tcPr>
          <w:p w:rsidR="00A85802" w:rsidRDefault="00A85802" w:rsidP="00B95675">
            <w:pPr>
              <w:pStyle w:val="TableParagraph"/>
              <w:spacing w:before="18" w:line="264" w:lineRule="exact"/>
              <w:ind w:left="107"/>
              <w:rPr>
                <w:sz w:val="24"/>
              </w:rPr>
            </w:pPr>
            <w:r>
              <w:rPr>
                <w:sz w:val="24"/>
              </w:rPr>
              <w:t>April</w:t>
            </w:r>
          </w:p>
        </w:tc>
        <w:tc>
          <w:tcPr>
            <w:tcW w:w="1897" w:type="dxa"/>
          </w:tcPr>
          <w:p w:rsidR="00A85802" w:rsidRDefault="00A85802" w:rsidP="00B95675">
            <w:pPr>
              <w:pStyle w:val="TableParagraph"/>
              <w:spacing w:before="18" w:line="264" w:lineRule="exact"/>
              <w:ind w:right="97"/>
              <w:jc w:val="right"/>
              <w:rPr>
                <w:sz w:val="24"/>
              </w:rPr>
            </w:pPr>
            <w:r>
              <w:rPr>
                <w:sz w:val="24"/>
              </w:rPr>
              <w:t>182,147,500.00</w:t>
            </w:r>
          </w:p>
        </w:tc>
        <w:tc>
          <w:tcPr>
            <w:tcW w:w="1909" w:type="dxa"/>
          </w:tcPr>
          <w:p w:rsidR="00A85802" w:rsidRDefault="00A85802" w:rsidP="00B95675">
            <w:pPr>
              <w:pStyle w:val="TableParagraph"/>
              <w:spacing w:before="18" w:line="264" w:lineRule="exact"/>
              <w:ind w:right="98"/>
              <w:jc w:val="right"/>
              <w:rPr>
                <w:sz w:val="24"/>
              </w:rPr>
            </w:pPr>
            <w:r>
              <w:rPr>
                <w:sz w:val="24"/>
              </w:rPr>
              <w:t>25,890,876.33</w:t>
            </w:r>
          </w:p>
        </w:tc>
        <w:tc>
          <w:tcPr>
            <w:tcW w:w="1482" w:type="dxa"/>
          </w:tcPr>
          <w:p w:rsidR="00A85802" w:rsidRDefault="00A85802" w:rsidP="00B95675">
            <w:pPr>
              <w:pStyle w:val="TableParagraph"/>
              <w:spacing w:before="18" w:line="264" w:lineRule="exact"/>
              <w:ind w:left="93" w:right="79"/>
              <w:jc w:val="center"/>
              <w:rPr>
                <w:sz w:val="24"/>
              </w:rPr>
            </w:pPr>
            <w:r>
              <w:rPr>
                <w:sz w:val="24"/>
              </w:rPr>
              <w:t>0.142142364</w:t>
            </w:r>
          </w:p>
        </w:tc>
        <w:tc>
          <w:tcPr>
            <w:tcW w:w="711" w:type="dxa"/>
          </w:tcPr>
          <w:p w:rsidR="00A85802" w:rsidRDefault="00A85802" w:rsidP="00B95675">
            <w:pPr>
              <w:pStyle w:val="TableParagraph"/>
              <w:spacing w:before="18" w:line="264" w:lineRule="exact"/>
              <w:ind w:left="111" w:right="109"/>
              <w:jc w:val="center"/>
              <w:rPr>
                <w:sz w:val="24"/>
              </w:rPr>
            </w:pPr>
            <w:r>
              <w:rPr>
                <w:sz w:val="24"/>
              </w:rPr>
              <w:t>14%</w:t>
            </w:r>
          </w:p>
        </w:tc>
      </w:tr>
      <w:tr w:rsidR="00A85802" w:rsidTr="00835538">
        <w:trPr>
          <w:trHeight w:val="552"/>
        </w:trPr>
        <w:tc>
          <w:tcPr>
            <w:tcW w:w="581" w:type="dxa"/>
          </w:tcPr>
          <w:p w:rsidR="00A85802" w:rsidRDefault="00A85802" w:rsidP="00B95675">
            <w:pPr>
              <w:pStyle w:val="TableParagraph"/>
              <w:spacing w:before="3"/>
              <w:rPr>
                <w:b/>
                <w:sz w:val="23"/>
              </w:rPr>
            </w:pPr>
          </w:p>
          <w:p w:rsidR="00A85802" w:rsidRDefault="00A85802" w:rsidP="00B95675">
            <w:pPr>
              <w:pStyle w:val="TableParagraph"/>
              <w:spacing w:before="1" w:line="264" w:lineRule="exact"/>
              <w:ind w:left="9"/>
              <w:jc w:val="center"/>
              <w:rPr>
                <w:sz w:val="24"/>
              </w:rPr>
            </w:pPr>
            <w:r>
              <w:rPr>
                <w:sz w:val="24"/>
              </w:rPr>
              <w:t>5</w:t>
            </w:r>
          </w:p>
        </w:tc>
        <w:tc>
          <w:tcPr>
            <w:tcW w:w="1244" w:type="dxa"/>
          </w:tcPr>
          <w:p w:rsidR="00A85802" w:rsidRDefault="00A85802" w:rsidP="00B95675">
            <w:pPr>
              <w:pStyle w:val="TableParagraph"/>
              <w:spacing w:before="3"/>
              <w:rPr>
                <w:b/>
                <w:sz w:val="23"/>
              </w:rPr>
            </w:pPr>
          </w:p>
          <w:p w:rsidR="00A85802" w:rsidRDefault="00A85802" w:rsidP="00B95675">
            <w:pPr>
              <w:pStyle w:val="TableParagraph"/>
              <w:spacing w:before="1" w:line="264" w:lineRule="exact"/>
              <w:ind w:left="107"/>
              <w:rPr>
                <w:sz w:val="24"/>
              </w:rPr>
            </w:pPr>
            <w:r>
              <w:rPr>
                <w:sz w:val="24"/>
              </w:rPr>
              <w:t>Mei</w:t>
            </w:r>
          </w:p>
        </w:tc>
        <w:tc>
          <w:tcPr>
            <w:tcW w:w="1897" w:type="dxa"/>
          </w:tcPr>
          <w:p w:rsidR="00A85802" w:rsidRDefault="00A85802" w:rsidP="00B95675">
            <w:pPr>
              <w:pStyle w:val="TableParagraph"/>
              <w:spacing w:before="3"/>
              <w:rPr>
                <w:b/>
                <w:sz w:val="23"/>
              </w:rPr>
            </w:pPr>
          </w:p>
          <w:p w:rsidR="00A85802" w:rsidRDefault="00A85802" w:rsidP="00B95675">
            <w:pPr>
              <w:pStyle w:val="TableParagraph"/>
              <w:spacing w:before="1" w:line="264" w:lineRule="exact"/>
              <w:ind w:right="97"/>
              <w:jc w:val="right"/>
              <w:rPr>
                <w:sz w:val="24"/>
              </w:rPr>
            </w:pPr>
            <w:r>
              <w:rPr>
                <w:sz w:val="24"/>
              </w:rPr>
              <w:t>166,352,100.00</w:t>
            </w:r>
          </w:p>
        </w:tc>
        <w:tc>
          <w:tcPr>
            <w:tcW w:w="1909" w:type="dxa"/>
          </w:tcPr>
          <w:p w:rsidR="00A85802" w:rsidRDefault="00A85802" w:rsidP="00B95675">
            <w:pPr>
              <w:pStyle w:val="TableParagraph"/>
              <w:spacing w:before="3"/>
              <w:rPr>
                <w:b/>
                <w:sz w:val="23"/>
              </w:rPr>
            </w:pPr>
          </w:p>
          <w:p w:rsidR="00A85802" w:rsidRDefault="00A85802" w:rsidP="00B95675">
            <w:pPr>
              <w:pStyle w:val="TableParagraph"/>
              <w:spacing w:before="1" w:line="264" w:lineRule="exact"/>
              <w:ind w:right="98"/>
              <w:jc w:val="right"/>
              <w:rPr>
                <w:sz w:val="24"/>
              </w:rPr>
            </w:pPr>
            <w:r>
              <w:rPr>
                <w:sz w:val="24"/>
              </w:rPr>
              <w:t>-1,422,905.84</w:t>
            </w:r>
          </w:p>
        </w:tc>
        <w:tc>
          <w:tcPr>
            <w:tcW w:w="1482" w:type="dxa"/>
          </w:tcPr>
          <w:p w:rsidR="00A85802" w:rsidRDefault="00A85802" w:rsidP="00B95675">
            <w:pPr>
              <w:pStyle w:val="TableParagraph"/>
              <w:spacing w:line="268" w:lineRule="exact"/>
              <w:ind w:right="95"/>
              <w:jc w:val="right"/>
              <w:rPr>
                <w:sz w:val="24"/>
              </w:rPr>
            </w:pPr>
            <w:r>
              <w:rPr>
                <w:w w:val="99"/>
                <w:sz w:val="24"/>
              </w:rPr>
              <w:t>-</w:t>
            </w:r>
          </w:p>
          <w:p w:rsidR="00A85802" w:rsidRDefault="00A85802" w:rsidP="00B95675">
            <w:pPr>
              <w:pStyle w:val="TableParagraph"/>
              <w:spacing w:line="264" w:lineRule="exact"/>
              <w:ind w:right="98"/>
              <w:jc w:val="right"/>
              <w:rPr>
                <w:sz w:val="24"/>
              </w:rPr>
            </w:pPr>
            <w:r>
              <w:rPr>
                <w:sz w:val="24"/>
              </w:rPr>
              <w:t>0.008553579</w:t>
            </w:r>
          </w:p>
        </w:tc>
        <w:tc>
          <w:tcPr>
            <w:tcW w:w="711" w:type="dxa"/>
          </w:tcPr>
          <w:p w:rsidR="00A85802" w:rsidRDefault="00A85802" w:rsidP="00B95675">
            <w:pPr>
              <w:pStyle w:val="TableParagraph"/>
              <w:spacing w:before="3"/>
              <w:rPr>
                <w:b/>
                <w:sz w:val="23"/>
              </w:rPr>
            </w:pPr>
          </w:p>
          <w:p w:rsidR="00A85802" w:rsidRDefault="00A85802" w:rsidP="00B95675">
            <w:pPr>
              <w:pStyle w:val="TableParagraph"/>
              <w:spacing w:before="1" w:line="264" w:lineRule="exact"/>
              <w:ind w:left="109" w:right="109"/>
              <w:jc w:val="center"/>
              <w:rPr>
                <w:sz w:val="24"/>
              </w:rPr>
            </w:pPr>
            <w:r>
              <w:rPr>
                <w:sz w:val="24"/>
              </w:rPr>
              <w:t>-1%</w:t>
            </w:r>
          </w:p>
        </w:tc>
      </w:tr>
      <w:tr w:rsidR="00A85802" w:rsidTr="00835538">
        <w:trPr>
          <w:trHeight w:val="551"/>
        </w:trPr>
        <w:tc>
          <w:tcPr>
            <w:tcW w:w="581" w:type="dxa"/>
          </w:tcPr>
          <w:p w:rsidR="00A85802" w:rsidRDefault="00A85802" w:rsidP="00B95675">
            <w:pPr>
              <w:pStyle w:val="TableParagraph"/>
              <w:spacing w:before="3"/>
              <w:rPr>
                <w:b/>
                <w:sz w:val="23"/>
              </w:rPr>
            </w:pPr>
          </w:p>
          <w:p w:rsidR="00A85802" w:rsidRDefault="00A85802" w:rsidP="00B95675">
            <w:pPr>
              <w:pStyle w:val="TableParagraph"/>
              <w:spacing w:line="264" w:lineRule="exact"/>
              <w:ind w:left="9"/>
              <w:jc w:val="center"/>
              <w:rPr>
                <w:sz w:val="24"/>
              </w:rPr>
            </w:pPr>
            <w:r>
              <w:rPr>
                <w:sz w:val="24"/>
              </w:rPr>
              <w:t>6</w:t>
            </w:r>
          </w:p>
        </w:tc>
        <w:tc>
          <w:tcPr>
            <w:tcW w:w="1244" w:type="dxa"/>
          </w:tcPr>
          <w:p w:rsidR="00A85802" w:rsidRDefault="00A85802" w:rsidP="00B95675">
            <w:pPr>
              <w:pStyle w:val="TableParagraph"/>
              <w:spacing w:before="3"/>
              <w:rPr>
                <w:b/>
                <w:sz w:val="23"/>
              </w:rPr>
            </w:pPr>
          </w:p>
          <w:p w:rsidR="00A85802" w:rsidRDefault="00A85802" w:rsidP="00B95675">
            <w:pPr>
              <w:pStyle w:val="TableParagraph"/>
              <w:spacing w:line="264" w:lineRule="exact"/>
              <w:ind w:left="107"/>
              <w:rPr>
                <w:sz w:val="24"/>
              </w:rPr>
            </w:pPr>
            <w:r>
              <w:rPr>
                <w:sz w:val="24"/>
              </w:rPr>
              <w:t>Juni</w:t>
            </w:r>
          </w:p>
        </w:tc>
        <w:tc>
          <w:tcPr>
            <w:tcW w:w="1897" w:type="dxa"/>
          </w:tcPr>
          <w:p w:rsidR="00A85802" w:rsidRDefault="00A85802" w:rsidP="00B95675">
            <w:pPr>
              <w:pStyle w:val="TableParagraph"/>
              <w:spacing w:before="3"/>
              <w:rPr>
                <w:b/>
                <w:sz w:val="23"/>
              </w:rPr>
            </w:pPr>
          </w:p>
          <w:p w:rsidR="00A85802" w:rsidRDefault="00A85802" w:rsidP="00B95675">
            <w:pPr>
              <w:pStyle w:val="TableParagraph"/>
              <w:spacing w:line="264" w:lineRule="exact"/>
              <w:ind w:right="97"/>
              <w:jc w:val="right"/>
              <w:rPr>
                <w:sz w:val="24"/>
              </w:rPr>
            </w:pPr>
            <w:r>
              <w:rPr>
                <w:sz w:val="24"/>
              </w:rPr>
              <w:t>141,706,500.00</w:t>
            </w:r>
          </w:p>
        </w:tc>
        <w:tc>
          <w:tcPr>
            <w:tcW w:w="1909" w:type="dxa"/>
          </w:tcPr>
          <w:p w:rsidR="00A85802" w:rsidRDefault="00A85802" w:rsidP="00B95675">
            <w:pPr>
              <w:pStyle w:val="TableParagraph"/>
              <w:spacing w:before="3"/>
              <w:rPr>
                <w:b/>
                <w:sz w:val="23"/>
              </w:rPr>
            </w:pPr>
          </w:p>
          <w:p w:rsidR="00A85802" w:rsidRDefault="00A85802" w:rsidP="00B95675">
            <w:pPr>
              <w:pStyle w:val="TableParagraph"/>
              <w:spacing w:line="264" w:lineRule="exact"/>
              <w:ind w:right="98"/>
              <w:jc w:val="right"/>
              <w:rPr>
                <w:sz w:val="24"/>
              </w:rPr>
            </w:pPr>
            <w:r>
              <w:rPr>
                <w:sz w:val="24"/>
              </w:rPr>
              <w:t>-9,971,403.98</w:t>
            </w:r>
          </w:p>
        </w:tc>
        <w:tc>
          <w:tcPr>
            <w:tcW w:w="1482" w:type="dxa"/>
          </w:tcPr>
          <w:p w:rsidR="00A85802" w:rsidRDefault="00A85802" w:rsidP="00B95675">
            <w:pPr>
              <w:pStyle w:val="TableParagraph"/>
              <w:spacing w:line="268" w:lineRule="exact"/>
              <w:ind w:right="95"/>
              <w:jc w:val="right"/>
              <w:rPr>
                <w:sz w:val="24"/>
              </w:rPr>
            </w:pPr>
            <w:r>
              <w:rPr>
                <w:w w:val="99"/>
                <w:sz w:val="24"/>
              </w:rPr>
              <w:t>-</w:t>
            </w:r>
          </w:p>
          <w:p w:rsidR="00A85802" w:rsidRDefault="00A85802" w:rsidP="00B95675">
            <w:pPr>
              <w:pStyle w:val="TableParagraph"/>
              <w:spacing w:line="264" w:lineRule="exact"/>
              <w:ind w:right="98"/>
              <w:jc w:val="right"/>
              <w:rPr>
                <w:sz w:val="24"/>
              </w:rPr>
            </w:pPr>
            <w:r>
              <w:rPr>
                <w:sz w:val="24"/>
              </w:rPr>
              <w:t>0.070366596</w:t>
            </w:r>
          </w:p>
        </w:tc>
        <w:tc>
          <w:tcPr>
            <w:tcW w:w="711" w:type="dxa"/>
          </w:tcPr>
          <w:p w:rsidR="00A85802" w:rsidRDefault="00A85802" w:rsidP="00B95675">
            <w:pPr>
              <w:pStyle w:val="TableParagraph"/>
              <w:spacing w:before="3"/>
              <w:rPr>
                <w:b/>
                <w:sz w:val="23"/>
              </w:rPr>
            </w:pPr>
          </w:p>
          <w:p w:rsidR="00A85802" w:rsidRDefault="00A85802" w:rsidP="00B95675">
            <w:pPr>
              <w:pStyle w:val="TableParagraph"/>
              <w:spacing w:line="264" w:lineRule="exact"/>
              <w:ind w:left="109" w:right="109"/>
              <w:jc w:val="center"/>
              <w:rPr>
                <w:sz w:val="24"/>
              </w:rPr>
            </w:pPr>
            <w:r>
              <w:rPr>
                <w:sz w:val="24"/>
              </w:rPr>
              <w:t>-7%</w:t>
            </w:r>
          </w:p>
        </w:tc>
      </w:tr>
      <w:tr w:rsidR="00A85802" w:rsidTr="00835538">
        <w:trPr>
          <w:trHeight w:val="299"/>
        </w:trPr>
        <w:tc>
          <w:tcPr>
            <w:tcW w:w="581" w:type="dxa"/>
          </w:tcPr>
          <w:p w:rsidR="00A85802" w:rsidRDefault="00A85802" w:rsidP="00B95675">
            <w:pPr>
              <w:pStyle w:val="TableParagraph"/>
              <w:spacing w:before="15" w:line="264" w:lineRule="exact"/>
              <w:ind w:left="9"/>
              <w:jc w:val="center"/>
              <w:rPr>
                <w:sz w:val="24"/>
              </w:rPr>
            </w:pPr>
            <w:r>
              <w:rPr>
                <w:sz w:val="24"/>
              </w:rPr>
              <w:t>7</w:t>
            </w:r>
          </w:p>
        </w:tc>
        <w:tc>
          <w:tcPr>
            <w:tcW w:w="1244" w:type="dxa"/>
          </w:tcPr>
          <w:p w:rsidR="00A85802" w:rsidRDefault="00A85802" w:rsidP="00B95675">
            <w:pPr>
              <w:pStyle w:val="TableParagraph"/>
              <w:spacing w:before="15" w:line="264" w:lineRule="exact"/>
              <w:ind w:left="107"/>
              <w:rPr>
                <w:sz w:val="24"/>
              </w:rPr>
            </w:pPr>
            <w:r>
              <w:rPr>
                <w:sz w:val="24"/>
              </w:rPr>
              <w:t>Juli</w:t>
            </w:r>
          </w:p>
        </w:tc>
        <w:tc>
          <w:tcPr>
            <w:tcW w:w="1897" w:type="dxa"/>
          </w:tcPr>
          <w:p w:rsidR="00A85802" w:rsidRDefault="00A85802" w:rsidP="00B95675">
            <w:pPr>
              <w:pStyle w:val="TableParagraph"/>
              <w:spacing w:before="15" w:line="264" w:lineRule="exact"/>
              <w:ind w:right="97"/>
              <w:jc w:val="right"/>
              <w:rPr>
                <w:sz w:val="24"/>
              </w:rPr>
            </w:pPr>
            <w:r>
              <w:rPr>
                <w:sz w:val="24"/>
              </w:rPr>
              <w:t>264,043,750.00</w:t>
            </w:r>
          </w:p>
        </w:tc>
        <w:tc>
          <w:tcPr>
            <w:tcW w:w="1909" w:type="dxa"/>
          </w:tcPr>
          <w:p w:rsidR="00A85802" w:rsidRDefault="00A85802" w:rsidP="00B95675">
            <w:pPr>
              <w:pStyle w:val="TableParagraph"/>
              <w:spacing w:before="15" w:line="264" w:lineRule="exact"/>
              <w:ind w:right="98"/>
              <w:jc w:val="right"/>
              <w:rPr>
                <w:sz w:val="24"/>
              </w:rPr>
            </w:pPr>
            <w:r>
              <w:rPr>
                <w:sz w:val="24"/>
              </w:rPr>
              <w:t>51,949,214.85</w:t>
            </w:r>
          </w:p>
        </w:tc>
        <w:tc>
          <w:tcPr>
            <w:tcW w:w="1482" w:type="dxa"/>
          </w:tcPr>
          <w:p w:rsidR="00A85802" w:rsidRDefault="00A85802" w:rsidP="00B95675">
            <w:pPr>
              <w:pStyle w:val="TableParagraph"/>
              <w:spacing w:before="15" w:line="264" w:lineRule="exact"/>
              <w:ind w:left="93" w:right="79"/>
              <w:jc w:val="center"/>
              <w:rPr>
                <w:sz w:val="24"/>
              </w:rPr>
            </w:pPr>
            <w:r>
              <w:rPr>
                <w:sz w:val="24"/>
              </w:rPr>
              <w:t>0.196744725</w:t>
            </w:r>
          </w:p>
        </w:tc>
        <w:tc>
          <w:tcPr>
            <w:tcW w:w="711" w:type="dxa"/>
          </w:tcPr>
          <w:p w:rsidR="00A85802" w:rsidRDefault="00A85802" w:rsidP="00B95675">
            <w:pPr>
              <w:pStyle w:val="TableParagraph"/>
              <w:spacing w:before="15" w:line="264" w:lineRule="exact"/>
              <w:ind w:left="111" w:right="109"/>
              <w:jc w:val="center"/>
              <w:rPr>
                <w:sz w:val="24"/>
              </w:rPr>
            </w:pPr>
            <w:r>
              <w:rPr>
                <w:sz w:val="24"/>
              </w:rPr>
              <w:t>20%</w:t>
            </w:r>
          </w:p>
        </w:tc>
      </w:tr>
      <w:tr w:rsidR="00A85802" w:rsidTr="00835538">
        <w:trPr>
          <w:trHeight w:val="299"/>
        </w:trPr>
        <w:tc>
          <w:tcPr>
            <w:tcW w:w="581" w:type="dxa"/>
          </w:tcPr>
          <w:p w:rsidR="00A85802" w:rsidRDefault="00A85802" w:rsidP="00B95675">
            <w:pPr>
              <w:pStyle w:val="TableParagraph"/>
              <w:spacing w:before="15" w:line="264" w:lineRule="exact"/>
              <w:ind w:left="9"/>
              <w:jc w:val="center"/>
              <w:rPr>
                <w:sz w:val="24"/>
              </w:rPr>
            </w:pPr>
            <w:r>
              <w:rPr>
                <w:sz w:val="24"/>
              </w:rPr>
              <w:t>8</w:t>
            </w:r>
          </w:p>
        </w:tc>
        <w:tc>
          <w:tcPr>
            <w:tcW w:w="1244" w:type="dxa"/>
          </w:tcPr>
          <w:p w:rsidR="00A85802" w:rsidRDefault="00A85802" w:rsidP="00B95675">
            <w:pPr>
              <w:pStyle w:val="TableParagraph"/>
              <w:spacing w:before="15" w:line="264" w:lineRule="exact"/>
              <w:ind w:left="107"/>
              <w:rPr>
                <w:sz w:val="24"/>
              </w:rPr>
            </w:pPr>
            <w:r>
              <w:rPr>
                <w:sz w:val="24"/>
              </w:rPr>
              <w:t>Agustus</w:t>
            </w:r>
          </w:p>
        </w:tc>
        <w:tc>
          <w:tcPr>
            <w:tcW w:w="1897" w:type="dxa"/>
          </w:tcPr>
          <w:p w:rsidR="00A85802" w:rsidRDefault="00A85802" w:rsidP="00B95675">
            <w:pPr>
              <w:pStyle w:val="TableParagraph"/>
              <w:spacing w:before="15" w:line="264" w:lineRule="exact"/>
              <w:ind w:right="97"/>
              <w:jc w:val="right"/>
              <w:rPr>
                <w:sz w:val="24"/>
              </w:rPr>
            </w:pPr>
            <w:r>
              <w:rPr>
                <w:sz w:val="24"/>
              </w:rPr>
              <w:t>236,896,050.00</w:t>
            </w:r>
          </w:p>
        </w:tc>
        <w:tc>
          <w:tcPr>
            <w:tcW w:w="1909" w:type="dxa"/>
          </w:tcPr>
          <w:p w:rsidR="00A85802" w:rsidRDefault="00A85802" w:rsidP="00B95675">
            <w:pPr>
              <w:pStyle w:val="TableParagraph"/>
              <w:spacing w:before="15" w:line="264" w:lineRule="exact"/>
              <w:ind w:right="98"/>
              <w:jc w:val="right"/>
              <w:rPr>
                <w:sz w:val="24"/>
              </w:rPr>
            </w:pPr>
            <w:r>
              <w:rPr>
                <w:sz w:val="24"/>
              </w:rPr>
              <w:t>26,944,516.22</w:t>
            </w:r>
          </w:p>
        </w:tc>
        <w:tc>
          <w:tcPr>
            <w:tcW w:w="1482" w:type="dxa"/>
          </w:tcPr>
          <w:p w:rsidR="00A85802" w:rsidRDefault="00A85802" w:rsidP="00B95675">
            <w:pPr>
              <w:pStyle w:val="TableParagraph"/>
              <w:spacing w:before="15" w:line="264" w:lineRule="exact"/>
              <w:ind w:left="93" w:right="79"/>
              <w:jc w:val="center"/>
              <w:rPr>
                <w:sz w:val="24"/>
              </w:rPr>
            </w:pPr>
            <w:r>
              <w:rPr>
                <w:sz w:val="24"/>
              </w:rPr>
              <w:t>0.113739829</w:t>
            </w:r>
          </w:p>
        </w:tc>
        <w:tc>
          <w:tcPr>
            <w:tcW w:w="711" w:type="dxa"/>
          </w:tcPr>
          <w:p w:rsidR="00A85802" w:rsidRDefault="00A85802" w:rsidP="00B95675">
            <w:pPr>
              <w:pStyle w:val="TableParagraph"/>
              <w:spacing w:before="15" w:line="264" w:lineRule="exact"/>
              <w:ind w:left="111" w:right="109"/>
              <w:jc w:val="center"/>
              <w:rPr>
                <w:sz w:val="24"/>
              </w:rPr>
            </w:pPr>
            <w:r>
              <w:rPr>
                <w:sz w:val="24"/>
              </w:rPr>
              <w:t>11%</w:t>
            </w:r>
          </w:p>
        </w:tc>
      </w:tr>
      <w:tr w:rsidR="00A85802" w:rsidTr="00835538">
        <w:trPr>
          <w:trHeight w:val="551"/>
        </w:trPr>
        <w:tc>
          <w:tcPr>
            <w:tcW w:w="581" w:type="dxa"/>
          </w:tcPr>
          <w:p w:rsidR="00A85802" w:rsidRDefault="00A85802" w:rsidP="00B95675">
            <w:pPr>
              <w:pStyle w:val="TableParagraph"/>
              <w:spacing w:before="3"/>
              <w:rPr>
                <w:b/>
                <w:sz w:val="23"/>
              </w:rPr>
            </w:pPr>
          </w:p>
          <w:p w:rsidR="00A85802" w:rsidRDefault="00A85802" w:rsidP="00B95675">
            <w:pPr>
              <w:pStyle w:val="TableParagraph"/>
              <w:spacing w:line="264" w:lineRule="exact"/>
              <w:ind w:left="9"/>
              <w:jc w:val="center"/>
              <w:rPr>
                <w:sz w:val="24"/>
              </w:rPr>
            </w:pPr>
            <w:r>
              <w:rPr>
                <w:sz w:val="24"/>
              </w:rPr>
              <w:t>9</w:t>
            </w:r>
          </w:p>
        </w:tc>
        <w:tc>
          <w:tcPr>
            <w:tcW w:w="1244" w:type="dxa"/>
          </w:tcPr>
          <w:p w:rsidR="00A85802" w:rsidRDefault="00A85802" w:rsidP="00B95675">
            <w:pPr>
              <w:pStyle w:val="TableParagraph"/>
              <w:spacing w:before="3"/>
              <w:rPr>
                <w:b/>
                <w:sz w:val="23"/>
              </w:rPr>
            </w:pPr>
          </w:p>
          <w:p w:rsidR="00A85802" w:rsidRDefault="00A85802" w:rsidP="00B95675">
            <w:pPr>
              <w:pStyle w:val="TableParagraph"/>
              <w:spacing w:line="264" w:lineRule="exact"/>
              <w:ind w:left="107"/>
              <w:rPr>
                <w:sz w:val="24"/>
              </w:rPr>
            </w:pPr>
            <w:r>
              <w:rPr>
                <w:sz w:val="24"/>
              </w:rPr>
              <w:t>September</w:t>
            </w:r>
          </w:p>
        </w:tc>
        <w:tc>
          <w:tcPr>
            <w:tcW w:w="1897" w:type="dxa"/>
          </w:tcPr>
          <w:p w:rsidR="00A85802" w:rsidRDefault="00A85802" w:rsidP="00B95675">
            <w:pPr>
              <w:pStyle w:val="TableParagraph"/>
              <w:spacing w:before="3"/>
              <w:rPr>
                <w:b/>
                <w:sz w:val="23"/>
              </w:rPr>
            </w:pPr>
          </w:p>
          <w:p w:rsidR="00A85802" w:rsidRDefault="00A85802" w:rsidP="00B95675">
            <w:pPr>
              <w:pStyle w:val="TableParagraph"/>
              <w:spacing w:line="264" w:lineRule="exact"/>
              <w:ind w:right="97"/>
              <w:jc w:val="right"/>
              <w:rPr>
                <w:sz w:val="24"/>
              </w:rPr>
            </w:pPr>
            <w:r>
              <w:rPr>
                <w:sz w:val="24"/>
              </w:rPr>
              <w:t>171,796,550.00</w:t>
            </w:r>
          </w:p>
        </w:tc>
        <w:tc>
          <w:tcPr>
            <w:tcW w:w="1909" w:type="dxa"/>
          </w:tcPr>
          <w:p w:rsidR="00A85802" w:rsidRDefault="00A85802" w:rsidP="00B95675">
            <w:pPr>
              <w:pStyle w:val="TableParagraph"/>
              <w:spacing w:before="3"/>
              <w:rPr>
                <w:b/>
                <w:sz w:val="23"/>
              </w:rPr>
            </w:pPr>
          </w:p>
          <w:p w:rsidR="00A85802" w:rsidRDefault="00A85802" w:rsidP="00B95675">
            <w:pPr>
              <w:pStyle w:val="TableParagraph"/>
              <w:spacing w:line="264" w:lineRule="exact"/>
              <w:ind w:right="98"/>
              <w:jc w:val="right"/>
              <w:rPr>
                <w:sz w:val="24"/>
              </w:rPr>
            </w:pPr>
            <w:r>
              <w:rPr>
                <w:sz w:val="24"/>
              </w:rPr>
              <w:t>-39,177,185.66</w:t>
            </w:r>
          </w:p>
        </w:tc>
        <w:tc>
          <w:tcPr>
            <w:tcW w:w="1482" w:type="dxa"/>
          </w:tcPr>
          <w:p w:rsidR="00A85802" w:rsidRDefault="00A85802" w:rsidP="00B95675">
            <w:pPr>
              <w:pStyle w:val="TableParagraph"/>
              <w:spacing w:line="268" w:lineRule="exact"/>
              <w:ind w:right="95"/>
              <w:jc w:val="right"/>
              <w:rPr>
                <w:sz w:val="24"/>
              </w:rPr>
            </w:pPr>
            <w:r>
              <w:rPr>
                <w:w w:val="99"/>
                <w:sz w:val="24"/>
              </w:rPr>
              <w:t>-</w:t>
            </w:r>
          </w:p>
          <w:p w:rsidR="00A85802" w:rsidRDefault="00A85802" w:rsidP="00B95675">
            <w:pPr>
              <w:pStyle w:val="TableParagraph"/>
              <w:spacing w:line="264" w:lineRule="exact"/>
              <w:ind w:right="98"/>
              <w:jc w:val="right"/>
              <w:rPr>
                <w:sz w:val="24"/>
              </w:rPr>
            </w:pPr>
            <w:r>
              <w:rPr>
                <w:sz w:val="24"/>
              </w:rPr>
              <w:t>0.228044077</w:t>
            </w:r>
          </w:p>
        </w:tc>
        <w:tc>
          <w:tcPr>
            <w:tcW w:w="711" w:type="dxa"/>
          </w:tcPr>
          <w:p w:rsidR="00A85802" w:rsidRDefault="00A85802" w:rsidP="00B95675">
            <w:pPr>
              <w:pStyle w:val="TableParagraph"/>
              <w:spacing w:line="268" w:lineRule="exact"/>
              <w:ind w:left="2"/>
              <w:jc w:val="center"/>
              <w:rPr>
                <w:sz w:val="24"/>
              </w:rPr>
            </w:pPr>
            <w:r>
              <w:rPr>
                <w:w w:val="99"/>
                <w:sz w:val="24"/>
              </w:rPr>
              <w:t>-</w:t>
            </w:r>
          </w:p>
          <w:p w:rsidR="00A85802" w:rsidRDefault="00A85802" w:rsidP="00B95675">
            <w:pPr>
              <w:pStyle w:val="TableParagraph"/>
              <w:spacing w:line="264" w:lineRule="exact"/>
              <w:ind w:left="111" w:right="109"/>
              <w:jc w:val="center"/>
              <w:rPr>
                <w:sz w:val="24"/>
              </w:rPr>
            </w:pPr>
            <w:r>
              <w:rPr>
                <w:sz w:val="24"/>
              </w:rPr>
              <w:t>23%</w:t>
            </w:r>
          </w:p>
        </w:tc>
      </w:tr>
      <w:tr w:rsidR="00A85802" w:rsidTr="00835538">
        <w:trPr>
          <w:trHeight w:val="299"/>
        </w:trPr>
        <w:tc>
          <w:tcPr>
            <w:tcW w:w="581" w:type="dxa"/>
          </w:tcPr>
          <w:p w:rsidR="00A85802" w:rsidRDefault="00A85802" w:rsidP="00B95675">
            <w:pPr>
              <w:pStyle w:val="TableParagraph"/>
              <w:spacing w:before="15" w:line="264" w:lineRule="exact"/>
              <w:ind w:left="122" w:right="113"/>
              <w:jc w:val="center"/>
              <w:rPr>
                <w:sz w:val="24"/>
              </w:rPr>
            </w:pPr>
            <w:r>
              <w:rPr>
                <w:sz w:val="24"/>
              </w:rPr>
              <w:t>10</w:t>
            </w:r>
          </w:p>
        </w:tc>
        <w:tc>
          <w:tcPr>
            <w:tcW w:w="1244" w:type="dxa"/>
          </w:tcPr>
          <w:p w:rsidR="00A85802" w:rsidRDefault="00A85802" w:rsidP="00B95675">
            <w:pPr>
              <w:pStyle w:val="TableParagraph"/>
              <w:spacing w:before="15" w:line="264" w:lineRule="exact"/>
              <w:ind w:left="107"/>
              <w:rPr>
                <w:sz w:val="24"/>
              </w:rPr>
            </w:pPr>
            <w:r>
              <w:rPr>
                <w:sz w:val="24"/>
              </w:rPr>
              <w:t>Oktober</w:t>
            </w:r>
          </w:p>
        </w:tc>
        <w:tc>
          <w:tcPr>
            <w:tcW w:w="1897" w:type="dxa"/>
          </w:tcPr>
          <w:p w:rsidR="00A85802" w:rsidRDefault="00A85802" w:rsidP="00B95675">
            <w:pPr>
              <w:pStyle w:val="TableParagraph"/>
              <w:spacing w:before="15" w:line="264" w:lineRule="exact"/>
              <w:ind w:right="97"/>
              <w:jc w:val="right"/>
              <w:rPr>
                <w:sz w:val="24"/>
              </w:rPr>
            </w:pPr>
            <w:r>
              <w:rPr>
                <w:sz w:val="24"/>
              </w:rPr>
              <w:t>182,673,500.00</w:t>
            </w:r>
          </w:p>
        </w:tc>
        <w:tc>
          <w:tcPr>
            <w:tcW w:w="1909" w:type="dxa"/>
          </w:tcPr>
          <w:p w:rsidR="00A85802" w:rsidRDefault="00A85802" w:rsidP="00B95675">
            <w:pPr>
              <w:pStyle w:val="TableParagraph"/>
              <w:spacing w:before="15" w:line="264" w:lineRule="exact"/>
              <w:ind w:right="98"/>
              <w:jc w:val="right"/>
              <w:rPr>
                <w:sz w:val="24"/>
              </w:rPr>
            </w:pPr>
            <w:r>
              <w:rPr>
                <w:sz w:val="24"/>
              </w:rPr>
              <w:t>53.731.969,13</w:t>
            </w:r>
          </w:p>
        </w:tc>
        <w:tc>
          <w:tcPr>
            <w:tcW w:w="1482" w:type="dxa"/>
          </w:tcPr>
          <w:p w:rsidR="00A85802" w:rsidRDefault="00A85802" w:rsidP="00B95675">
            <w:pPr>
              <w:pStyle w:val="TableParagraph"/>
              <w:spacing w:before="15" w:line="264" w:lineRule="exact"/>
              <w:ind w:left="93" w:right="79"/>
              <w:jc w:val="center"/>
              <w:rPr>
                <w:sz w:val="24"/>
              </w:rPr>
            </w:pPr>
            <w:r>
              <w:rPr>
                <w:sz w:val="24"/>
              </w:rPr>
              <w:t>0.129347918</w:t>
            </w:r>
          </w:p>
        </w:tc>
        <w:tc>
          <w:tcPr>
            <w:tcW w:w="711" w:type="dxa"/>
          </w:tcPr>
          <w:p w:rsidR="00A85802" w:rsidRDefault="00A85802" w:rsidP="00B95675">
            <w:pPr>
              <w:pStyle w:val="TableParagraph"/>
              <w:spacing w:before="15" w:line="264" w:lineRule="exact"/>
              <w:ind w:left="111" w:right="109"/>
              <w:jc w:val="center"/>
              <w:rPr>
                <w:sz w:val="24"/>
              </w:rPr>
            </w:pPr>
            <w:r>
              <w:rPr>
                <w:sz w:val="24"/>
              </w:rPr>
              <w:t>13%</w:t>
            </w:r>
          </w:p>
        </w:tc>
      </w:tr>
      <w:tr w:rsidR="00A85802" w:rsidTr="00835538">
        <w:trPr>
          <w:trHeight w:val="301"/>
        </w:trPr>
        <w:tc>
          <w:tcPr>
            <w:tcW w:w="581" w:type="dxa"/>
            <w:tcBorders>
              <w:bottom w:val="nil"/>
            </w:tcBorders>
          </w:tcPr>
          <w:p w:rsidR="00A85802" w:rsidRDefault="00A85802" w:rsidP="00B95675">
            <w:pPr>
              <w:pStyle w:val="TableParagraph"/>
              <w:spacing w:before="18" w:line="264" w:lineRule="exact"/>
              <w:ind w:left="122" w:right="113"/>
              <w:jc w:val="center"/>
              <w:rPr>
                <w:sz w:val="24"/>
              </w:rPr>
            </w:pPr>
            <w:r>
              <w:rPr>
                <w:sz w:val="24"/>
              </w:rPr>
              <w:t>11</w:t>
            </w:r>
          </w:p>
        </w:tc>
        <w:tc>
          <w:tcPr>
            <w:tcW w:w="1244" w:type="dxa"/>
            <w:tcBorders>
              <w:bottom w:val="nil"/>
            </w:tcBorders>
          </w:tcPr>
          <w:p w:rsidR="00A85802" w:rsidRDefault="00A85802" w:rsidP="00B95675">
            <w:pPr>
              <w:pStyle w:val="TableParagraph"/>
              <w:spacing w:before="18" w:line="264" w:lineRule="exact"/>
              <w:ind w:left="107"/>
              <w:rPr>
                <w:sz w:val="24"/>
              </w:rPr>
            </w:pPr>
            <w:r>
              <w:rPr>
                <w:sz w:val="24"/>
              </w:rPr>
              <w:t>November</w:t>
            </w:r>
          </w:p>
        </w:tc>
        <w:tc>
          <w:tcPr>
            <w:tcW w:w="1897" w:type="dxa"/>
            <w:tcBorders>
              <w:bottom w:val="nil"/>
            </w:tcBorders>
          </w:tcPr>
          <w:p w:rsidR="00A85802" w:rsidRDefault="00A85802" w:rsidP="00B95675">
            <w:pPr>
              <w:pStyle w:val="TableParagraph"/>
              <w:spacing w:before="18" w:line="264" w:lineRule="exact"/>
              <w:ind w:right="97"/>
              <w:jc w:val="right"/>
              <w:rPr>
                <w:sz w:val="24"/>
              </w:rPr>
            </w:pPr>
            <w:r>
              <w:rPr>
                <w:sz w:val="24"/>
              </w:rPr>
              <w:t>233,670,250.00</w:t>
            </w:r>
          </w:p>
        </w:tc>
        <w:tc>
          <w:tcPr>
            <w:tcW w:w="1909" w:type="dxa"/>
            <w:tcBorders>
              <w:bottom w:val="nil"/>
            </w:tcBorders>
          </w:tcPr>
          <w:p w:rsidR="00A85802" w:rsidRDefault="00A85802" w:rsidP="00B95675">
            <w:pPr>
              <w:pStyle w:val="TableParagraph"/>
              <w:spacing w:before="18" w:line="264" w:lineRule="exact"/>
              <w:ind w:right="98"/>
              <w:jc w:val="right"/>
              <w:rPr>
                <w:sz w:val="24"/>
              </w:rPr>
            </w:pPr>
            <w:r>
              <w:rPr>
                <w:sz w:val="24"/>
              </w:rPr>
              <w:t>15,892,257.77</w:t>
            </w:r>
          </w:p>
        </w:tc>
        <w:tc>
          <w:tcPr>
            <w:tcW w:w="1482" w:type="dxa"/>
            <w:tcBorders>
              <w:bottom w:val="nil"/>
            </w:tcBorders>
          </w:tcPr>
          <w:p w:rsidR="00A85802" w:rsidRDefault="00A85802" w:rsidP="00B95675">
            <w:pPr>
              <w:pStyle w:val="TableParagraph"/>
              <w:spacing w:before="18" w:line="264" w:lineRule="exact"/>
              <w:ind w:left="93" w:right="79"/>
              <w:jc w:val="center"/>
              <w:rPr>
                <w:sz w:val="24"/>
              </w:rPr>
            </w:pPr>
            <w:r>
              <w:rPr>
                <w:sz w:val="24"/>
              </w:rPr>
              <w:t>0.068011472</w:t>
            </w:r>
          </w:p>
        </w:tc>
        <w:tc>
          <w:tcPr>
            <w:tcW w:w="711" w:type="dxa"/>
            <w:tcBorders>
              <w:bottom w:val="nil"/>
            </w:tcBorders>
          </w:tcPr>
          <w:p w:rsidR="00A85802" w:rsidRDefault="00A85802" w:rsidP="00B95675">
            <w:pPr>
              <w:pStyle w:val="TableParagraph"/>
              <w:spacing w:before="18" w:line="264" w:lineRule="exact"/>
              <w:ind w:left="111" w:right="109"/>
              <w:jc w:val="center"/>
              <w:rPr>
                <w:sz w:val="24"/>
              </w:rPr>
            </w:pPr>
            <w:r>
              <w:rPr>
                <w:sz w:val="24"/>
              </w:rPr>
              <w:t>7%</w:t>
            </w:r>
          </w:p>
        </w:tc>
      </w:tr>
      <w:tr w:rsidR="00A85802" w:rsidTr="00835538">
        <w:trPr>
          <w:trHeight w:val="299"/>
        </w:trPr>
        <w:tc>
          <w:tcPr>
            <w:tcW w:w="581" w:type="dxa"/>
            <w:tcBorders>
              <w:top w:val="nil"/>
              <w:bottom w:val="single" w:sz="4" w:space="0" w:color="auto"/>
            </w:tcBorders>
          </w:tcPr>
          <w:p w:rsidR="00A85802" w:rsidRDefault="00A85802" w:rsidP="00B95675">
            <w:pPr>
              <w:pStyle w:val="TableParagraph"/>
              <w:spacing w:before="15" w:line="264" w:lineRule="exact"/>
              <w:ind w:left="122" w:right="113"/>
              <w:jc w:val="center"/>
              <w:rPr>
                <w:sz w:val="24"/>
              </w:rPr>
            </w:pPr>
            <w:r>
              <w:rPr>
                <w:sz w:val="24"/>
              </w:rPr>
              <w:t>12</w:t>
            </w:r>
          </w:p>
        </w:tc>
        <w:tc>
          <w:tcPr>
            <w:tcW w:w="1244" w:type="dxa"/>
            <w:tcBorders>
              <w:top w:val="nil"/>
              <w:bottom w:val="single" w:sz="4" w:space="0" w:color="auto"/>
            </w:tcBorders>
          </w:tcPr>
          <w:p w:rsidR="00A85802" w:rsidRDefault="00A85802" w:rsidP="00B95675">
            <w:pPr>
              <w:pStyle w:val="TableParagraph"/>
              <w:spacing w:before="15" w:line="264" w:lineRule="exact"/>
              <w:ind w:left="107"/>
              <w:rPr>
                <w:sz w:val="24"/>
              </w:rPr>
            </w:pPr>
            <w:r>
              <w:rPr>
                <w:sz w:val="24"/>
              </w:rPr>
              <w:t>Desember</w:t>
            </w:r>
          </w:p>
        </w:tc>
        <w:tc>
          <w:tcPr>
            <w:tcW w:w="1897" w:type="dxa"/>
            <w:tcBorders>
              <w:top w:val="nil"/>
              <w:bottom w:val="single" w:sz="4" w:space="0" w:color="auto"/>
            </w:tcBorders>
          </w:tcPr>
          <w:p w:rsidR="00A85802" w:rsidRDefault="00A85802" w:rsidP="00B95675">
            <w:pPr>
              <w:pStyle w:val="TableParagraph"/>
              <w:spacing w:before="15" w:line="264" w:lineRule="exact"/>
              <w:ind w:right="97"/>
              <w:jc w:val="right"/>
              <w:rPr>
                <w:sz w:val="24"/>
              </w:rPr>
            </w:pPr>
            <w:r>
              <w:rPr>
                <w:sz w:val="24"/>
              </w:rPr>
              <w:t>214,928,500.00</w:t>
            </w:r>
          </w:p>
        </w:tc>
        <w:tc>
          <w:tcPr>
            <w:tcW w:w="1909" w:type="dxa"/>
            <w:tcBorders>
              <w:top w:val="nil"/>
              <w:bottom w:val="single" w:sz="4" w:space="0" w:color="auto"/>
            </w:tcBorders>
          </w:tcPr>
          <w:p w:rsidR="00A85802" w:rsidRDefault="00A85802" w:rsidP="00B95675">
            <w:pPr>
              <w:pStyle w:val="TableParagraph"/>
              <w:spacing w:before="15" w:line="264" w:lineRule="exact"/>
              <w:ind w:right="98"/>
              <w:jc w:val="right"/>
              <w:rPr>
                <w:sz w:val="24"/>
              </w:rPr>
            </w:pPr>
            <w:r>
              <w:rPr>
                <w:sz w:val="24"/>
              </w:rPr>
              <w:t>27,367,513.09</w:t>
            </w:r>
          </w:p>
        </w:tc>
        <w:tc>
          <w:tcPr>
            <w:tcW w:w="1482" w:type="dxa"/>
            <w:tcBorders>
              <w:top w:val="nil"/>
              <w:bottom w:val="single" w:sz="4" w:space="0" w:color="auto"/>
            </w:tcBorders>
          </w:tcPr>
          <w:p w:rsidR="00A85802" w:rsidRDefault="00A85802" w:rsidP="00B95675">
            <w:pPr>
              <w:pStyle w:val="TableParagraph"/>
              <w:spacing w:before="15" w:line="264" w:lineRule="exact"/>
              <w:ind w:left="93" w:right="79"/>
              <w:jc w:val="center"/>
              <w:rPr>
                <w:sz w:val="24"/>
              </w:rPr>
            </w:pPr>
            <w:r>
              <w:rPr>
                <w:sz w:val="24"/>
              </w:rPr>
              <w:t>0.127333104</w:t>
            </w:r>
          </w:p>
        </w:tc>
        <w:tc>
          <w:tcPr>
            <w:tcW w:w="711" w:type="dxa"/>
            <w:tcBorders>
              <w:top w:val="nil"/>
              <w:bottom w:val="single" w:sz="4" w:space="0" w:color="auto"/>
            </w:tcBorders>
          </w:tcPr>
          <w:p w:rsidR="00A85802" w:rsidRDefault="00A85802" w:rsidP="00B95675">
            <w:pPr>
              <w:pStyle w:val="TableParagraph"/>
              <w:spacing w:before="15" w:line="264" w:lineRule="exact"/>
              <w:ind w:left="111" w:right="109"/>
              <w:jc w:val="center"/>
              <w:rPr>
                <w:sz w:val="24"/>
              </w:rPr>
            </w:pPr>
            <w:r>
              <w:rPr>
                <w:sz w:val="24"/>
              </w:rPr>
              <w:t>13%</w:t>
            </w:r>
          </w:p>
        </w:tc>
      </w:tr>
      <w:tr w:rsidR="00A85802" w:rsidTr="00835538">
        <w:trPr>
          <w:trHeight w:val="299"/>
        </w:trPr>
        <w:tc>
          <w:tcPr>
            <w:tcW w:w="1825" w:type="dxa"/>
            <w:gridSpan w:val="2"/>
            <w:tcBorders>
              <w:top w:val="single" w:sz="4" w:space="0" w:color="auto"/>
            </w:tcBorders>
          </w:tcPr>
          <w:p w:rsidR="00A85802" w:rsidRDefault="00A85802" w:rsidP="00B95675">
            <w:pPr>
              <w:pStyle w:val="TableParagraph"/>
            </w:pPr>
          </w:p>
        </w:tc>
        <w:tc>
          <w:tcPr>
            <w:tcW w:w="1897" w:type="dxa"/>
            <w:tcBorders>
              <w:top w:val="single" w:sz="4" w:space="0" w:color="auto"/>
            </w:tcBorders>
          </w:tcPr>
          <w:p w:rsidR="00A85802" w:rsidRDefault="00A85802" w:rsidP="00B95675">
            <w:pPr>
              <w:pStyle w:val="TableParagraph"/>
              <w:spacing w:before="15" w:line="264" w:lineRule="exact"/>
              <w:ind w:right="97"/>
              <w:jc w:val="right"/>
              <w:rPr>
                <w:sz w:val="24"/>
              </w:rPr>
            </w:pPr>
            <w:r>
              <w:rPr>
                <w:sz w:val="24"/>
              </w:rPr>
              <w:t>2,323,143,450.00</w:t>
            </w:r>
          </w:p>
        </w:tc>
        <w:tc>
          <w:tcPr>
            <w:tcW w:w="1909" w:type="dxa"/>
            <w:tcBorders>
              <w:top w:val="single" w:sz="4" w:space="0" w:color="auto"/>
            </w:tcBorders>
          </w:tcPr>
          <w:p w:rsidR="00A85802" w:rsidRDefault="00A85802" w:rsidP="00B95675">
            <w:pPr>
              <w:pStyle w:val="TableParagraph"/>
              <w:spacing w:before="15" w:line="264" w:lineRule="exact"/>
              <w:ind w:right="98"/>
              <w:jc w:val="right"/>
              <w:rPr>
                <w:sz w:val="24"/>
              </w:rPr>
            </w:pPr>
            <w:r>
              <w:rPr>
                <w:sz w:val="24"/>
              </w:rPr>
              <w:t>199,464,276.23</w:t>
            </w:r>
          </w:p>
        </w:tc>
        <w:tc>
          <w:tcPr>
            <w:tcW w:w="1482" w:type="dxa"/>
            <w:tcBorders>
              <w:top w:val="single" w:sz="4" w:space="0" w:color="auto"/>
            </w:tcBorders>
          </w:tcPr>
          <w:p w:rsidR="00A85802" w:rsidRDefault="00A85802" w:rsidP="00B95675">
            <w:pPr>
              <w:pStyle w:val="TableParagraph"/>
              <w:spacing w:before="15" w:line="264" w:lineRule="exact"/>
              <w:ind w:left="93" w:right="79"/>
              <w:jc w:val="center"/>
              <w:rPr>
                <w:sz w:val="24"/>
              </w:rPr>
            </w:pPr>
            <w:r>
              <w:rPr>
                <w:sz w:val="24"/>
              </w:rPr>
              <w:t>0.927666224</w:t>
            </w:r>
          </w:p>
        </w:tc>
        <w:tc>
          <w:tcPr>
            <w:tcW w:w="711" w:type="dxa"/>
            <w:tcBorders>
              <w:top w:val="single" w:sz="4" w:space="0" w:color="auto"/>
            </w:tcBorders>
          </w:tcPr>
          <w:p w:rsidR="00A85802" w:rsidRDefault="00A85802" w:rsidP="00B95675">
            <w:pPr>
              <w:pStyle w:val="TableParagraph"/>
              <w:spacing w:before="15" w:line="264" w:lineRule="exact"/>
              <w:ind w:left="111" w:right="109"/>
              <w:jc w:val="center"/>
              <w:rPr>
                <w:sz w:val="24"/>
              </w:rPr>
            </w:pPr>
            <w:r>
              <w:rPr>
                <w:sz w:val="24"/>
              </w:rPr>
              <w:t>93%</w:t>
            </w:r>
          </w:p>
        </w:tc>
      </w:tr>
    </w:tbl>
    <w:p w:rsidR="00A85802" w:rsidRPr="003D69DB" w:rsidRDefault="00A85802" w:rsidP="003D69DB">
      <w:pPr>
        <w:pStyle w:val="BodyText"/>
        <w:ind w:right="-22"/>
        <w:jc w:val="both"/>
        <w:rPr>
          <w:sz w:val="20"/>
          <w:szCs w:val="20"/>
        </w:rPr>
      </w:pPr>
      <w:r w:rsidRPr="003D69DB">
        <w:rPr>
          <w:sz w:val="20"/>
          <w:szCs w:val="20"/>
        </w:rPr>
        <w:t xml:space="preserve">Sumber : Laporan Laba Rugi pada PT. Shout Network Indonesia tahun 2015. </w:t>
      </w:r>
    </w:p>
    <w:p w:rsidR="00A85802" w:rsidRDefault="00A85802" w:rsidP="00A85802">
      <w:pPr>
        <w:pStyle w:val="BodyText"/>
        <w:ind w:right="-22"/>
        <w:rPr>
          <w:sz w:val="23"/>
        </w:rPr>
      </w:pPr>
    </w:p>
    <w:p w:rsidR="00A85802" w:rsidRDefault="00A85802" w:rsidP="00A85802">
      <w:pPr>
        <w:pStyle w:val="BodyText"/>
        <w:ind w:right="-22" w:firstLine="720"/>
        <w:jc w:val="both"/>
      </w:pPr>
      <w:r>
        <w:t xml:space="preserve">Dari tabel </w:t>
      </w:r>
      <w:r>
        <w:rPr>
          <w:lang w:val="en-US"/>
        </w:rPr>
        <w:t>1</w:t>
      </w:r>
      <w:r>
        <w:t xml:space="preserve">.1 diatas menunjukkan pendapatan penjualan dan </w:t>
      </w:r>
      <w:r>
        <w:rPr>
          <w:i/>
        </w:rPr>
        <w:t xml:space="preserve">Net Profit Margin </w:t>
      </w:r>
      <w:r>
        <w:t>secara keseluruhan selama periode Januari - Desember 2015. Adapun pendapatan penjulan tersebut terbagi dalam 2 (dua) kelompok system penjualan yaitu penjualan secara online dan penjualan secara non online.</w:t>
      </w:r>
    </w:p>
    <w:p w:rsidR="00A85802" w:rsidRDefault="00A85802" w:rsidP="00A85802">
      <w:pPr>
        <w:pStyle w:val="BodyText"/>
        <w:ind w:right="-22" w:firstLine="720"/>
        <w:jc w:val="both"/>
      </w:pPr>
    </w:p>
    <w:p w:rsidR="00A85802" w:rsidRPr="00A85802" w:rsidRDefault="00A85802" w:rsidP="00A85802">
      <w:pPr>
        <w:pStyle w:val="Heading1"/>
        <w:tabs>
          <w:tab w:val="left" w:pos="1309"/>
        </w:tabs>
        <w:ind w:left="0" w:right="-22"/>
        <w:jc w:val="both"/>
        <w:rPr>
          <w:sz w:val="28"/>
        </w:rPr>
      </w:pPr>
      <w:r w:rsidRPr="00A85802">
        <w:rPr>
          <w:sz w:val="28"/>
        </w:rPr>
        <w:t>Perkembangan Pen</w:t>
      </w:r>
      <w:r>
        <w:rPr>
          <w:sz w:val="28"/>
        </w:rPr>
        <w:t>jualan Online Periode Januari-</w:t>
      </w:r>
      <w:r w:rsidRPr="00A85802">
        <w:rPr>
          <w:sz w:val="28"/>
        </w:rPr>
        <w:t>Desember</w:t>
      </w:r>
      <w:r w:rsidRPr="00A85802">
        <w:rPr>
          <w:spacing w:val="54"/>
          <w:sz w:val="28"/>
        </w:rPr>
        <w:t xml:space="preserve"> </w:t>
      </w:r>
      <w:r w:rsidRPr="00A85802">
        <w:rPr>
          <w:sz w:val="28"/>
        </w:rPr>
        <w:t>2015</w:t>
      </w:r>
    </w:p>
    <w:p w:rsidR="00A85802" w:rsidRPr="008B687E" w:rsidRDefault="00A85802" w:rsidP="00A85802">
      <w:pPr>
        <w:ind w:right="-22"/>
        <w:jc w:val="both"/>
        <w:rPr>
          <w:sz w:val="24"/>
          <w:szCs w:val="24"/>
        </w:rPr>
      </w:pPr>
      <w:r w:rsidRPr="008B687E">
        <w:rPr>
          <w:sz w:val="24"/>
          <w:szCs w:val="24"/>
        </w:rPr>
        <w:t>Berikut adalah tabel Penjualan Online pada PT. Shout Network Indonesia, yaitu :</w:t>
      </w:r>
    </w:p>
    <w:p w:rsidR="00A85802" w:rsidRPr="00835538" w:rsidRDefault="00A85802" w:rsidP="00A85802">
      <w:pPr>
        <w:pStyle w:val="Heading1"/>
        <w:ind w:left="0" w:right="-22"/>
      </w:pPr>
      <w:r w:rsidRPr="00835538">
        <w:t xml:space="preserve">Tabel </w:t>
      </w:r>
      <w:r w:rsidRPr="00835538">
        <w:rPr>
          <w:lang w:val="en-US"/>
        </w:rPr>
        <w:t>1</w:t>
      </w:r>
      <w:r w:rsidRPr="00835538">
        <w:t>.2</w:t>
      </w:r>
    </w:p>
    <w:p w:rsidR="00A85802" w:rsidRPr="00835538" w:rsidRDefault="00A85802" w:rsidP="00A85802">
      <w:pPr>
        <w:ind w:right="-22"/>
        <w:jc w:val="center"/>
        <w:rPr>
          <w:b/>
          <w:sz w:val="24"/>
        </w:rPr>
      </w:pPr>
      <w:r w:rsidRPr="00835538">
        <w:rPr>
          <w:b/>
          <w:sz w:val="24"/>
        </w:rPr>
        <w:t>Laporan Penjualan Online PT. Shout Network Indonesia Tahun 2015</w:t>
      </w:r>
    </w:p>
    <w:tbl>
      <w:tblPr>
        <w:tblW w:w="8466" w:type="dxa"/>
        <w:tblInd w:w="13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87"/>
        <w:gridCol w:w="1920"/>
        <w:gridCol w:w="1083"/>
        <w:gridCol w:w="2012"/>
        <w:gridCol w:w="912"/>
        <w:gridCol w:w="1752"/>
      </w:tblGrid>
      <w:tr w:rsidR="00A85802" w:rsidTr="00835538">
        <w:trPr>
          <w:trHeight w:val="318"/>
        </w:trPr>
        <w:tc>
          <w:tcPr>
            <w:tcW w:w="787" w:type="dxa"/>
            <w:tcBorders>
              <w:top w:val="single" w:sz="4" w:space="0" w:color="auto"/>
              <w:bottom w:val="single" w:sz="4" w:space="0" w:color="auto"/>
            </w:tcBorders>
          </w:tcPr>
          <w:p w:rsidR="00A85802" w:rsidRPr="00C21E5E" w:rsidRDefault="00A85802" w:rsidP="00B95675">
            <w:pPr>
              <w:pStyle w:val="TableParagraph"/>
              <w:ind w:left="226" w:right="217"/>
              <w:jc w:val="center"/>
              <w:rPr>
                <w:sz w:val="24"/>
              </w:rPr>
            </w:pPr>
            <w:r w:rsidRPr="00C21E5E">
              <w:rPr>
                <w:sz w:val="24"/>
              </w:rPr>
              <w:t>No</w:t>
            </w:r>
          </w:p>
        </w:tc>
        <w:tc>
          <w:tcPr>
            <w:tcW w:w="1920" w:type="dxa"/>
            <w:tcBorders>
              <w:top w:val="single" w:sz="4" w:space="0" w:color="auto"/>
              <w:bottom w:val="single" w:sz="4" w:space="0" w:color="auto"/>
            </w:tcBorders>
          </w:tcPr>
          <w:p w:rsidR="00A85802" w:rsidRPr="00C21E5E" w:rsidRDefault="00A85802" w:rsidP="00B95675">
            <w:pPr>
              <w:pStyle w:val="TableParagraph"/>
              <w:ind w:left="651" w:right="645"/>
              <w:jc w:val="center"/>
              <w:rPr>
                <w:sz w:val="24"/>
              </w:rPr>
            </w:pPr>
            <w:r w:rsidRPr="00C21E5E">
              <w:rPr>
                <w:sz w:val="24"/>
              </w:rPr>
              <w:t>Bulan</w:t>
            </w:r>
          </w:p>
        </w:tc>
        <w:tc>
          <w:tcPr>
            <w:tcW w:w="3095" w:type="dxa"/>
            <w:gridSpan w:val="2"/>
            <w:tcBorders>
              <w:top w:val="single" w:sz="4" w:space="0" w:color="auto"/>
              <w:bottom w:val="single" w:sz="4" w:space="0" w:color="auto"/>
            </w:tcBorders>
          </w:tcPr>
          <w:p w:rsidR="00A85802" w:rsidRPr="00C21E5E" w:rsidRDefault="00A85802" w:rsidP="00B95675">
            <w:pPr>
              <w:pStyle w:val="TableParagraph"/>
              <w:ind w:left="1018" w:right="1010"/>
              <w:jc w:val="center"/>
              <w:rPr>
                <w:sz w:val="24"/>
              </w:rPr>
            </w:pPr>
            <w:r w:rsidRPr="00C21E5E">
              <w:rPr>
                <w:sz w:val="24"/>
              </w:rPr>
              <w:t>Penjualan</w:t>
            </w:r>
          </w:p>
        </w:tc>
        <w:tc>
          <w:tcPr>
            <w:tcW w:w="2664" w:type="dxa"/>
            <w:gridSpan w:val="2"/>
            <w:tcBorders>
              <w:top w:val="single" w:sz="4" w:space="0" w:color="auto"/>
              <w:bottom w:val="single" w:sz="4" w:space="0" w:color="auto"/>
            </w:tcBorders>
          </w:tcPr>
          <w:p w:rsidR="00A85802" w:rsidRPr="00C21E5E" w:rsidRDefault="00A85802" w:rsidP="00B95675">
            <w:pPr>
              <w:pStyle w:val="TableParagraph"/>
              <w:spacing w:before="35" w:line="264" w:lineRule="exact"/>
              <w:ind w:left="601"/>
              <w:rPr>
                <w:sz w:val="24"/>
              </w:rPr>
            </w:pPr>
            <w:r w:rsidRPr="00C21E5E">
              <w:rPr>
                <w:sz w:val="24"/>
              </w:rPr>
              <w:t>Perkembangan</w:t>
            </w:r>
          </w:p>
        </w:tc>
      </w:tr>
      <w:tr w:rsidR="00A85802" w:rsidTr="00835538">
        <w:trPr>
          <w:trHeight w:val="316"/>
        </w:trPr>
        <w:tc>
          <w:tcPr>
            <w:tcW w:w="787" w:type="dxa"/>
            <w:tcBorders>
              <w:top w:val="single" w:sz="4" w:space="0" w:color="auto"/>
            </w:tcBorders>
          </w:tcPr>
          <w:p w:rsidR="00A85802" w:rsidRPr="00C21E5E" w:rsidRDefault="00A85802" w:rsidP="00B95675">
            <w:pPr>
              <w:pStyle w:val="TableParagraph"/>
              <w:spacing w:before="11"/>
              <w:ind w:left="9"/>
              <w:jc w:val="center"/>
              <w:rPr>
                <w:sz w:val="24"/>
              </w:rPr>
            </w:pPr>
            <w:r w:rsidRPr="00C21E5E">
              <w:rPr>
                <w:sz w:val="24"/>
              </w:rPr>
              <w:t>1</w:t>
            </w:r>
          </w:p>
        </w:tc>
        <w:tc>
          <w:tcPr>
            <w:tcW w:w="1920" w:type="dxa"/>
            <w:tcBorders>
              <w:top w:val="single" w:sz="4" w:space="0" w:color="auto"/>
            </w:tcBorders>
          </w:tcPr>
          <w:p w:rsidR="00A85802" w:rsidRPr="00C21E5E" w:rsidRDefault="00A85802" w:rsidP="00B95675">
            <w:pPr>
              <w:pStyle w:val="TableParagraph"/>
              <w:spacing w:before="11"/>
              <w:ind w:left="108"/>
              <w:rPr>
                <w:sz w:val="24"/>
              </w:rPr>
            </w:pPr>
            <w:r w:rsidRPr="00C21E5E">
              <w:rPr>
                <w:sz w:val="24"/>
              </w:rPr>
              <w:t>Januari</w:t>
            </w:r>
          </w:p>
        </w:tc>
        <w:tc>
          <w:tcPr>
            <w:tcW w:w="1083" w:type="dxa"/>
            <w:tcBorders>
              <w:top w:val="single" w:sz="4" w:space="0" w:color="auto"/>
            </w:tcBorders>
          </w:tcPr>
          <w:p w:rsidR="00A85802" w:rsidRPr="00C21E5E" w:rsidRDefault="00A85802" w:rsidP="00B95675">
            <w:pPr>
              <w:pStyle w:val="TableParagraph"/>
              <w:spacing w:before="11"/>
              <w:ind w:right="142"/>
              <w:jc w:val="right"/>
              <w:rPr>
                <w:sz w:val="24"/>
              </w:rPr>
            </w:pPr>
            <w:r w:rsidRPr="00C21E5E">
              <w:rPr>
                <w:sz w:val="24"/>
              </w:rPr>
              <w:t>Rp</w:t>
            </w:r>
          </w:p>
        </w:tc>
        <w:tc>
          <w:tcPr>
            <w:tcW w:w="2012" w:type="dxa"/>
            <w:tcBorders>
              <w:top w:val="single" w:sz="4" w:space="0" w:color="auto"/>
            </w:tcBorders>
          </w:tcPr>
          <w:p w:rsidR="00A85802" w:rsidRPr="00C21E5E" w:rsidRDefault="00A85802" w:rsidP="00B95675">
            <w:pPr>
              <w:pStyle w:val="TableParagraph"/>
              <w:spacing w:before="11"/>
              <w:ind w:right="580"/>
              <w:jc w:val="right"/>
              <w:rPr>
                <w:sz w:val="24"/>
              </w:rPr>
            </w:pPr>
            <w:r w:rsidRPr="00C21E5E">
              <w:rPr>
                <w:sz w:val="24"/>
              </w:rPr>
              <w:t>68.792.750</w:t>
            </w:r>
          </w:p>
        </w:tc>
        <w:tc>
          <w:tcPr>
            <w:tcW w:w="2664" w:type="dxa"/>
            <w:gridSpan w:val="2"/>
            <w:tcBorders>
              <w:top w:val="single" w:sz="4" w:space="0" w:color="auto"/>
            </w:tcBorders>
          </w:tcPr>
          <w:p w:rsidR="00A85802" w:rsidRPr="00C21E5E" w:rsidRDefault="00A85802" w:rsidP="00B95675">
            <w:pPr>
              <w:pStyle w:val="TableParagraph"/>
            </w:pPr>
          </w:p>
        </w:tc>
      </w:tr>
      <w:tr w:rsidR="00A85802" w:rsidTr="00835538">
        <w:trPr>
          <w:trHeight w:val="316"/>
        </w:trPr>
        <w:tc>
          <w:tcPr>
            <w:tcW w:w="787" w:type="dxa"/>
          </w:tcPr>
          <w:p w:rsidR="00A85802" w:rsidRPr="00C21E5E" w:rsidRDefault="00A85802" w:rsidP="00B95675">
            <w:pPr>
              <w:pStyle w:val="TableParagraph"/>
              <w:spacing w:before="11"/>
              <w:ind w:left="9"/>
              <w:jc w:val="center"/>
              <w:rPr>
                <w:sz w:val="24"/>
              </w:rPr>
            </w:pPr>
            <w:r w:rsidRPr="00C21E5E">
              <w:rPr>
                <w:sz w:val="24"/>
              </w:rPr>
              <w:t>2</w:t>
            </w:r>
          </w:p>
        </w:tc>
        <w:tc>
          <w:tcPr>
            <w:tcW w:w="1920" w:type="dxa"/>
          </w:tcPr>
          <w:p w:rsidR="00A85802" w:rsidRPr="00C21E5E" w:rsidRDefault="00A85802" w:rsidP="00B95675">
            <w:pPr>
              <w:pStyle w:val="TableParagraph"/>
              <w:spacing w:before="11"/>
              <w:ind w:left="108"/>
              <w:rPr>
                <w:sz w:val="24"/>
              </w:rPr>
            </w:pPr>
            <w:r w:rsidRPr="00C21E5E">
              <w:rPr>
                <w:sz w:val="24"/>
              </w:rPr>
              <w:t>Februari</w:t>
            </w:r>
          </w:p>
        </w:tc>
        <w:tc>
          <w:tcPr>
            <w:tcW w:w="1083" w:type="dxa"/>
          </w:tcPr>
          <w:p w:rsidR="00A85802" w:rsidRPr="00C21E5E" w:rsidRDefault="00A85802" w:rsidP="00B95675">
            <w:pPr>
              <w:pStyle w:val="TableParagraph"/>
              <w:spacing w:before="11"/>
              <w:ind w:right="142"/>
              <w:jc w:val="right"/>
              <w:rPr>
                <w:sz w:val="24"/>
              </w:rPr>
            </w:pPr>
            <w:r w:rsidRPr="00C21E5E">
              <w:rPr>
                <w:sz w:val="24"/>
              </w:rPr>
              <w:t>Rp</w:t>
            </w:r>
          </w:p>
        </w:tc>
        <w:tc>
          <w:tcPr>
            <w:tcW w:w="2012" w:type="dxa"/>
          </w:tcPr>
          <w:p w:rsidR="00A85802" w:rsidRPr="00C21E5E" w:rsidRDefault="00A85802" w:rsidP="00B95675">
            <w:pPr>
              <w:pStyle w:val="TableParagraph"/>
              <w:spacing w:before="11"/>
              <w:ind w:right="580"/>
              <w:jc w:val="right"/>
              <w:rPr>
                <w:sz w:val="24"/>
              </w:rPr>
            </w:pPr>
            <w:r w:rsidRPr="00C21E5E">
              <w:rPr>
                <w:sz w:val="24"/>
              </w:rPr>
              <w:t>83.251.500</w:t>
            </w:r>
          </w:p>
        </w:tc>
        <w:tc>
          <w:tcPr>
            <w:tcW w:w="912" w:type="dxa"/>
          </w:tcPr>
          <w:p w:rsidR="00A85802" w:rsidRPr="00C21E5E" w:rsidRDefault="00A85802" w:rsidP="00B95675">
            <w:pPr>
              <w:pStyle w:val="TableParagraph"/>
              <w:spacing w:before="32" w:line="264" w:lineRule="exact"/>
              <w:ind w:right="51"/>
              <w:jc w:val="right"/>
              <w:rPr>
                <w:sz w:val="24"/>
              </w:rPr>
            </w:pPr>
            <w:r w:rsidRPr="00C21E5E">
              <w:rPr>
                <w:sz w:val="24"/>
              </w:rPr>
              <w:t>Rp</w:t>
            </w:r>
          </w:p>
        </w:tc>
        <w:tc>
          <w:tcPr>
            <w:tcW w:w="1752" w:type="dxa"/>
          </w:tcPr>
          <w:p w:rsidR="00A85802" w:rsidRPr="00C21E5E" w:rsidRDefault="00A85802" w:rsidP="00B95675">
            <w:pPr>
              <w:pStyle w:val="TableParagraph"/>
              <w:spacing w:before="32" w:line="264" w:lineRule="exact"/>
              <w:ind w:right="559"/>
              <w:jc w:val="right"/>
              <w:rPr>
                <w:sz w:val="24"/>
              </w:rPr>
            </w:pPr>
            <w:r w:rsidRPr="00C21E5E">
              <w:rPr>
                <w:sz w:val="24"/>
              </w:rPr>
              <w:t>14.458.750</w:t>
            </w:r>
          </w:p>
        </w:tc>
      </w:tr>
      <w:tr w:rsidR="00A85802" w:rsidTr="00835538">
        <w:trPr>
          <w:trHeight w:val="316"/>
        </w:trPr>
        <w:tc>
          <w:tcPr>
            <w:tcW w:w="787" w:type="dxa"/>
          </w:tcPr>
          <w:p w:rsidR="00A85802" w:rsidRPr="00C21E5E" w:rsidRDefault="00A85802" w:rsidP="00B95675">
            <w:pPr>
              <w:pStyle w:val="TableParagraph"/>
              <w:ind w:left="9"/>
              <w:jc w:val="center"/>
              <w:rPr>
                <w:sz w:val="24"/>
              </w:rPr>
            </w:pPr>
            <w:r w:rsidRPr="00C21E5E">
              <w:rPr>
                <w:sz w:val="24"/>
              </w:rPr>
              <w:lastRenderedPageBreak/>
              <w:t>3</w:t>
            </w:r>
          </w:p>
        </w:tc>
        <w:tc>
          <w:tcPr>
            <w:tcW w:w="1920" w:type="dxa"/>
          </w:tcPr>
          <w:p w:rsidR="00A85802" w:rsidRPr="00C21E5E" w:rsidRDefault="00A85802" w:rsidP="00B95675">
            <w:pPr>
              <w:pStyle w:val="TableParagraph"/>
              <w:ind w:left="108"/>
              <w:rPr>
                <w:sz w:val="24"/>
              </w:rPr>
            </w:pPr>
            <w:r w:rsidRPr="00C21E5E">
              <w:rPr>
                <w:sz w:val="24"/>
              </w:rPr>
              <w:t>Maret</w:t>
            </w:r>
          </w:p>
        </w:tc>
        <w:tc>
          <w:tcPr>
            <w:tcW w:w="1083" w:type="dxa"/>
          </w:tcPr>
          <w:p w:rsidR="00A85802" w:rsidRPr="00C21E5E" w:rsidRDefault="00A85802" w:rsidP="00B95675">
            <w:pPr>
              <w:pStyle w:val="TableParagraph"/>
              <w:ind w:right="142"/>
              <w:jc w:val="right"/>
              <w:rPr>
                <w:sz w:val="24"/>
              </w:rPr>
            </w:pPr>
            <w:r w:rsidRPr="00C21E5E">
              <w:rPr>
                <w:sz w:val="24"/>
              </w:rPr>
              <w:t>Rp</w:t>
            </w:r>
          </w:p>
        </w:tc>
        <w:tc>
          <w:tcPr>
            <w:tcW w:w="2012" w:type="dxa"/>
          </w:tcPr>
          <w:p w:rsidR="00A85802" w:rsidRPr="00C21E5E" w:rsidRDefault="00A85802" w:rsidP="00B95675">
            <w:pPr>
              <w:pStyle w:val="TableParagraph"/>
              <w:ind w:right="580"/>
              <w:jc w:val="right"/>
              <w:rPr>
                <w:sz w:val="24"/>
              </w:rPr>
            </w:pPr>
            <w:r w:rsidRPr="00C21E5E">
              <w:rPr>
                <w:sz w:val="24"/>
              </w:rPr>
              <w:t>101.025.250</w:t>
            </w:r>
          </w:p>
        </w:tc>
        <w:tc>
          <w:tcPr>
            <w:tcW w:w="912" w:type="dxa"/>
          </w:tcPr>
          <w:p w:rsidR="00A85802" w:rsidRPr="00C21E5E" w:rsidRDefault="00A85802" w:rsidP="00B95675">
            <w:pPr>
              <w:pStyle w:val="TableParagraph"/>
              <w:spacing w:before="32" w:line="264" w:lineRule="exact"/>
              <w:ind w:right="51"/>
              <w:jc w:val="right"/>
              <w:rPr>
                <w:sz w:val="24"/>
              </w:rPr>
            </w:pPr>
            <w:r w:rsidRPr="00C21E5E">
              <w:rPr>
                <w:sz w:val="24"/>
              </w:rPr>
              <w:t>Rp</w:t>
            </w:r>
          </w:p>
        </w:tc>
        <w:tc>
          <w:tcPr>
            <w:tcW w:w="1752" w:type="dxa"/>
          </w:tcPr>
          <w:p w:rsidR="00A85802" w:rsidRPr="00C21E5E" w:rsidRDefault="00A85802" w:rsidP="00B95675">
            <w:pPr>
              <w:pStyle w:val="TableParagraph"/>
              <w:spacing w:before="32" w:line="264" w:lineRule="exact"/>
              <w:ind w:right="559"/>
              <w:jc w:val="right"/>
              <w:rPr>
                <w:sz w:val="24"/>
              </w:rPr>
            </w:pPr>
            <w:r w:rsidRPr="00C21E5E">
              <w:rPr>
                <w:sz w:val="24"/>
              </w:rPr>
              <w:t>17.773.750</w:t>
            </w:r>
          </w:p>
        </w:tc>
      </w:tr>
      <w:tr w:rsidR="00A85802" w:rsidTr="00835538">
        <w:trPr>
          <w:trHeight w:val="318"/>
        </w:trPr>
        <w:tc>
          <w:tcPr>
            <w:tcW w:w="787" w:type="dxa"/>
          </w:tcPr>
          <w:p w:rsidR="00A85802" w:rsidRPr="00C21E5E" w:rsidRDefault="00A85802" w:rsidP="00B95675">
            <w:pPr>
              <w:pStyle w:val="TableParagraph"/>
              <w:ind w:left="9"/>
              <w:jc w:val="center"/>
              <w:rPr>
                <w:sz w:val="24"/>
              </w:rPr>
            </w:pPr>
            <w:r w:rsidRPr="00C21E5E">
              <w:rPr>
                <w:sz w:val="24"/>
              </w:rPr>
              <w:t>4</w:t>
            </w:r>
          </w:p>
        </w:tc>
        <w:tc>
          <w:tcPr>
            <w:tcW w:w="1920" w:type="dxa"/>
          </w:tcPr>
          <w:p w:rsidR="00A85802" w:rsidRPr="00C21E5E" w:rsidRDefault="00A85802" w:rsidP="00B95675">
            <w:pPr>
              <w:pStyle w:val="TableParagraph"/>
              <w:ind w:left="108"/>
              <w:rPr>
                <w:sz w:val="24"/>
              </w:rPr>
            </w:pPr>
            <w:r w:rsidRPr="00C21E5E">
              <w:rPr>
                <w:sz w:val="24"/>
              </w:rPr>
              <w:t>April</w:t>
            </w:r>
          </w:p>
        </w:tc>
        <w:tc>
          <w:tcPr>
            <w:tcW w:w="1083" w:type="dxa"/>
          </w:tcPr>
          <w:p w:rsidR="00A85802" w:rsidRPr="00C21E5E" w:rsidRDefault="00A85802" w:rsidP="00B95675">
            <w:pPr>
              <w:pStyle w:val="TableParagraph"/>
              <w:ind w:right="142"/>
              <w:jc w:val="right"/>
              <w:rPr>
                <w:sz w:val="24"/>
              </w:rPr>
            </w:pPr>
            <w:r w:rsidRPr="00C21E5E">
              <w:rPr>
                <w:sz w:val="24"/>
              </w:rPr>
              <w:t>Rp</w:t>
            </w:r>
          </w:p>
        </w:tc>
        <w:tc>
          <w:tcPr>
            <w:tcW w:w="2012" w:type="dxa"/>
          </w:tcPr>
          <w:p w:rsidR="00A85802" w:rsidRPr="00C21E5E" w:rsidRDefault="00A85802" w:rsidP="00B95675">
            <w:pPr>
              <w:pStyle w:val="TableParagraph"/>
              <w:ind w:right="580"/>
              <w:jc w:val="right"/>
              <w:rPr>
                <w:sz w:val="24"/>
              </w:rPr>
            </w:pPr>
            <w:r w:rsidRPr="00C21E5E">
              <w:rPr>
                <w:sz w:val="24"/>
              </w:rPr>
              <w:t>88.592.000</w:t>
            </w:r>
          </w:p>
        </w:tc>
        <w:tc>
          <w:tcPr>
            <w:tcW w:w="2664" w:type="dxa"/>
            <w:gridSpan w:val="2"/>
          </w:tcPr>
          <w:p w:rsidR="00A85802" w:rsidRPr="00C21E5E" w:rsidRDefault="00A85802" w:rsidP="00B95675">
            <w:pPr>
              <w:pStyle w:val="TableParagraph"/>
              <w:spacing w:before="35" w:line="264" w:lineRule="exact"/>
              <w:ind w:left="525"/>
              <w:rPr>
                <w:sz w:val="24"/>
              </w:rPr>
            </w:pPr>
            <w:r w:rsidRPr="00C21E5E">
              <w:rPr>
                <w:sz w:val="24"/>
              </w:rPr>
              <w:t>Rp (12.433.250)</w:t>
            </w:r>
          </w:p>
        </w:tc>
      </w:tr>
      <w:tr w:rsidR="00A85802" w:rsidTr="00835538">
        <w:trPr>
          <w:trHeight w:val="316"/>
        </w:trPr>
        <w:tc>
          <w:tcPr>
            <w:tcW w:w="787" w:type="dxa"/>
          </w:tcPr>
          <w:p w:rsidR="00A85802" w:rsidRPr="00C21E5E" w:rsidRDefault="00A85802" w:rsidP="00B95675">
            <w:pPr>
              <w:pStyle w:val="TableParagraph"/>
              <w:spacing w:before="11"/>
              <w:ind w:left="9"/>
              <w:jc w:val="center"/>
              <w:rPr>
                <w:sz w:val="24"/>
              </w:rPr>
            </w:pPr>
            <w:r w:rsidRPr="00C21E5E">
              <w:rPr>
                <w:sz w:val="24"/>
              </w:rPr>
              <w:t>5</w:t>
            </w:r>
          </w:p>
        </w:tc>
        <w:tc>
          <w:tcPr>
            <w:tcW w:w="1920" w:type="dxa"/>
          </w:tcPr>
          <w:p w:rsidR="00A85802" w:rsidRPr="00C21E5E" w:rsidRDefault="00A85802" w:rsidP="00B95675">
            <w:pPr>
              <w:pStyle w:val="TableParagraph"/>
              <w:spacing w:before="11"/>
              <w:ind w:left="108"/>
              <w:rPr>
                <w:sz w:val="24"/>
              </w:rPr>
            </w:pPr>
            <w:r w:rsidRPr="00C21E5E">
              <w:rPr>
                <w:sz w:val="24"/>
              </w:rPr>
              <w:t>Mei</w:t>
            </w:r>
          </w:p>
        </w:tc>
        <w:tc>
          <w:tcPr>
            <w:tcW w:w="1083" w:type="dxa"/>
          </w:tcPr>
          <w:p w:rsidR="00A85802" w:rsidRPr="00C21E5E" w:rsidRDefault="00A85802" w:rsidP="00B95675">
            <w:pPr>
              <w:pStyle w:val="TableParagraph"/>
              <w:spacing w:before="11"/>
              <w:ind w:right="142"/>
              <w:jc w:val="right"/>
              <w:rPr>
                <w:sz w:val="24"/>
              </w:rPr>
            </w:pPr>
            <w:r w:rsidRPr="00C21E5E">
              <w:rPr>
                <w:sz w:val="24"/>
              </w:rPr>
              <w:t>Rp</w:t>
            </w:r>
          </w:p>
        </w:tc>
        <w:tc>
          <w:tcPr>
            <w:tcW w:w="2012" w:type="dxa"/>
          </w:tcPr>
          <w:p w:rsidR="00A85802" w:rsidRPr="00C21E5E" w:rsidRDefault="00A85802" w:rsidP="00B95675">
            <w:pPr>
              <w:pStyle w:val="TableParagraph"/>
              <w:spacing w:before="11"/>
              <w:ind w:right="580"/>
              <w:jc w:val="right"/>
              <w:rPr>
                <w:sz w:val="24"/>
              </w:rPr>
            </w:pPr>
            <w:r w:rsidRPr="00C21E5E">
              <w:rPr>
                <w:sz w:val="24"/>
              </w:rPr>
              <w:t>93.826.000</w:t>
            </w:r>
          </w:p>
        </w:tc>
        <w:tc>
          <w:tcPr>
            <w:tcW w:w="912" w:type="dxa"/>
          </w:tcPr>
          <w:p w:rsidR="00A85802" w:rsidRPr="00C21E5E" w:rsidRDefault="00A85802" w:rsidP="00B95675">
            <w:pPr>
              <w:pStyle w:val="TableParagraph"/>
              <w:spacing w:before="32" w:line="264" w:lineRule="exact"/>
              <w:ind w:right="51"/>
              <w:jc w:val="right"/>
              <w:rPr>
                <w:sz w:val="24"/>
              </w:rPr>
            </w:pPr>
            <w:r w:rsidRPr="00C21E5E">
              <w:rPr>
                <w:sz w:val="24"/>
              </w:rPr>
              <w:t>Rp</w:t>
            </w:r>
          </w:p>
        </w:tc>
        <w:tc>
          <w:tcPr>
            <w:tcW w:w="1752" w:type="dxa"/>
          </w:tcPr>
          <w:p w:rsidR="00A85802" w:rsidRPr="00C21E5E" w:rsidRDefault="00A85802" w:rsidP="00B95675">
            <w:pPr>
              <w:pStyle w:val="TableParagraph"/>
              <w:spacing w:before="32" w:line="264" w:lineRule="exact"/>
              <w:ind w:right="559"/>
              <w:jc w:val="right"/>
              <w:rPr>
                <w:sz w:val="24"/>
              </w:rPr>
            </w:pPr>
            <w:r w:rsidRPr="00C21E5E">
              <w:rPr>
                <w:sz w:val="24"/>
              </w:rPr>
              <w:t>5.234.000</w:t>
            </w:r>
          </w:p>
        </w:tc>
      </w:tr>
      <w:tr w:rsidR="00A85802" w:rsidTr="00835538">
        <w:trPr>
          <w:trHeight w:val="316"/>
        </w:trPr>
        <w:tc>
          <w:tcPr>
            <w:tcW w:w="787" w:type="dxa"/>
          </w:tcPr>
          <w:p w:rsidR="00A85802" w:rsidRPr="00C21E5E" w:rsidRDefault="00A85802" w:rsidP="00B95675">
            <w:pPr>
              <w:pStyle w:val="TableParagraph"/>
              <w:spacing w:before="11"/>
              <w:ind w:left="9"/>
              <w:jc w:val="center"/>
              <w:rPr>
                <w:sz w:val="24"/>
              </w:rPr>
            </w:pPr>
            <w:r w:rsidRPr="00C21E5E">
              <w:rPr>
                <w:sz w:val="24"/>
              </w:rPr>
              <w:t>6</w:t>
            </w:r>
          </w:p>
        </w:tc>
        <w:tc>
          <w:tcPr>
            <w:tcW w:w="1920" w:type="dxa"/>
          </w:tcPr>
          <w:p w:rsidR="00A85802" w:rsidRPr="00C21E5E" w:rsidRDefault="00A85802" w:rsidP="00B95675">
            <w:pPr>
              <w:pStyle w:val="TableParagraph"/>
              <w:spacing w:before="11"/>
              <w:ind w:left="108"/>
              <w:rPr>
                <w:sz w:val="24"/>
              </w:rPr>
            </w:pPr>
            <w:r w:rsidRPr="00C21E5E">
              <w:rPr>
                <w:sz w:val="24"/>
              </w:rPr>
              <w:t>Juni</w:t>
            </w:r>
          </w:p>
        </w:tc>
        <w:tc>
          <w:tcPr>
            <w:tcW w:w="1083" w:type="dxa"/>
          </w:tcPr>
          <w:p w:rsidR="00A85802" w:rsidRPr="00C21E5E" w:rsidRDefault="00A85802" w:rsidP="00B95675">
            <w:pPr>
              <w:pStyle w:val="TableParagraph"/>
              <w:spacing w:before="11"/>
              <w:ind w:right="142"/>
              <w:jc w:val="right"/>
              <w:rPr>
                <w:sz w:val="24"/>
              </w:rPr>
            </w:pPr>
            <w:r w:rsidRPr="00C21E5E">
              <w:rPr>
                <w:sz w:val="24"/>
              </w:rPr>
              <w:t>Rp</w:t>
            </w:r>
          </w:p>
        </w:tc>
        <w:tc>
          <w:tcPr>
            <w:tcW w:w="2012" w:type="dxa"/>
          </w:tcPr>
          <w:p w:rsidR="00A85802" w:rsidRPr="00C21E5E" w:rsidRDefault="00A85802" w:rsidP="00B95675">
            <w:pPr>
              <w:pStyle w:val="TableParagraph"/>
              <w:spacing w:before="11"/>
              <w:ind w:right="580"/>
              <w:jc w:val="right"/>
              <w:rPr>
                <w:sz w:val="24"/>
              </w:rPr>
            </w:pPr>
            <w:r w:rsidRPr="00C21E5E">
              <w:rPr>
                <w:sz w:val="24"/>
              </w:rPr>
              <w:t>84.341.000</w:t>
            </w:r>
          </w:p>
        </w:tc>
        <w:tc>
          <w:tcPr>
            <w:tcW w:w="912" w:type="dxa"/>
          </w:tcPr>
          <w:p w:rsidR="00A85802" w:rsidRPr="00C21E5E" w:rsidRDefault="00A85802" w:rsidP="00B95675">
            <w:pPr>
              <w:pStyle w:val="TableParagraph"/>
              <w:spacing w:before="32" w:line="264" w:lineRule="exact"/>
              <w:ind w:right="99"/>
              <w:jc w:val="right"/>
              <w:rPr>
                <w:sz w:val="24"/>
              </w:rPr>
            </w:pPr>
            <w:r w:rsidRPr="00C21E5E">
              <w:rPr>
                <w:sz w:val="24"/>
              </w:rPr>
              <w:t>Rp</w:t>
            </w:r>
          </w:p>
        </w:tc>
        <w:tc>
          <w:tcPr>
            <w:tcW w:w="1752" w:type="dxa"/>
          </w:tcPr>
          <w:p w:rsidR="00A85802" w:rsidRPr="00C21E5E" w:rsidRDefault="00A85802" w:rsidP="00B95675">
            <w:pPr>
              <w:pStyle w:val="TableParagraph"/>
              <w:spacing w:before="32" w:line="264" w:lineRule="exact"/>
              <w:ind w:right="508"/>
              <w:jc w:val="right"/>
              <w:rPr>
                <w:sz w:val="24"/>
              </w:rPr>
            </w:pPr>
            <w:r w:rsidRPr="00C21E5E">
              <w:rPr>
                <w:sz w:val="24"/>
              </w:rPr>
              <w:t>(9.485.000)</w:t>
            </w:r>
          </w:p>
        </w:tc>
      </w:tr>
      <w:tr w:rsidR="00A85802" w:rsidTr="00835538">
        <w:trPr>
          <w:trHeight w:val="316"/>
        </w:trPr>
        <w:tc>
          <w:tcPr>
            <w:tcW w:w="787" w:type="dxa"/>
          </w:tcPr>
          <w:p w:rsidR="00A85802" w:rsidRPr="00C21E5E" w:rsidRDefault="00A85802" w:rsidP="00B95675">
            <w:pPr>
              <w:pStyle w:val="TableParagraph"/>
              <w:ind w:left="9"/>
              <w:jc w:val="center"/>
              <w:rPr>
                <w:sz w:val="24"/>
              </w:rPr>
            </w:pPr>
            <w:r w:rsidRPr="00C21E5E">
              <w:rPr>
                <w:sz w:val="24"/>
              </w:rPr>
              <w:t>7</w:t>
            </w:r>
          </w:p>
        </w:tc>
        <w:tc>
          <w:tcPr>
            <w:tcW w:w="1920" w:type="dxa"/>
          </w:tcPr>
          <w:p w:rsidR="00A85802" w:rsidRPr="00C21E5E" w:rsidRDefault="00A85802" w:rsidP="00B95675">
            <w:pPr>
              <w:pStyle w:val="TableParagraph"/>
              <w:ind w:left="108"/>
              <w:rPr>
                <w:sz w:val="24"/>
              </w:rPr>
            </w:pPr>
            <w:r w:rsidRPr="00C21E5E">
              <w:rPr>
                <w:sz w:val="24"/>
              </w:rPr>
              <w:t>Juli</w:t>
            </w:r>
          </w:p>
        </w:tc>
        <w:tc>
          <w:tcPr>
            <w:tcW w:w="1083" w:type="dxa"/>
          </w:tcPr>
          <w:p w:rsidR="00A85802" w:rsidRPr="00C21E5E" w:rsidRDefault="00A85802" w:rsidP="00B95675">
            <w:pPr>
              <w:pStyle w:val="TableParagraph"/>
              <w:ind w:right="142"/>
              <w:jc w:val="right"/>
              <w:rPr>
                <w:sz w:val="24"/>
              </w:rPr>
            </w:pPr>
            <w:r w:rsidRPr="00C21E5E">
              <w:rPr>
                <w:sz w:val="24"/>
              </w:rPr>
              <w:t>Rp</w:t>
            </w:r>
          </w:p>
        </w:tc>
        <w:tc>
          <w:tcPr>
            <w:tcW w:w="2012" w:type="dxa"/>
          </w:tcPr>
          <w:p w:rsidR="00A85802" w:rsidRPr="00C21E5E" w:rsidRDefault="00A85802" w:rsidP="00B95675">
            <w:pPr>
              <w:pStyle w:val="TableParagraph"/>
              <w:ind w:right="580"/>
              <w:jc w:val="right"/>
              <w:rPr>
                <w:sz w:val="24"/>
              </w:rPr>
            </w:pPr>
            <w:r w:rsidRPr="00C21E5E">
              <w:rPr>
                <w:sz w:val="24"/>
              </w:rPr>
              <w:t>122.615.750</w:t>
            </w:r>
          </w:p>
        </w:tc>
        <w:tc>
          <w:tcPr>
            <w:tcW w:w="912" w:type="dxa"/>
          </w:tcPr>
          <w:p w:rsidR="00A85802" w:rsidRPr="00C21E5E" w:rsidRDefault="00A85802" w:rsidP="00B95675">
            <w:pPr>
              <w:pStyle w:val="TableParagraph"/>
              <w:spacing w:before="32" w:line="264" w:lineRule="exact"/>
              <w:ind w:right="51"/>
              <w:jc w:val="right"/>
              <w:rPr>
                <w:sz w:val="24"/>
              </w:rPr>
            </w:pPr>
            <w:r w:rsidRPr="00C21E5E">
              <w:rPr>
                <w:sz w:val="24"/>
              </w:rPr>
              <w:t>Rp</w:t>
            </w:r>
          </w:p>
        </w:tc>
        <w:tc>
          <w:tcPr>
            <w:tcW w:w="1752" w:type="dxa"/>
          </w:tcPr>
          <w:p w:rsidR="00A85802" w:rsidRPr="00C21E5E" w:rsidRDefault="00A85802" w:rsidP="00B95675">
            <w:pPr>
              <w:pStyle w:val="TableParagraph"/>
              <w:spacing w:before="32" w:line="264" w:lineRule="exact"/>
              <w:ind w:right="559"/>
              <w:jc w:val="right"/>
              <w:rPr>
                <w:sz w:val="24"/>
              </w:rPr>
            </w:pPr>
            <w:r w:rsidRPr="00C21E5E">
              <w:rPr>
                <w:sz w:val="24"/>
              </w:rPr>
              <w:t>38.274.750</w:t>
            </w:r>
          </w:p>
        </w:tc>
      </w:tr>
      <w:tr w:rsidR="00A85802" w:rsidTr="00835538">
        <w:trPr>
          <w:trHeight w:val="318"/>
        </w:trPr>
        <w:tc>
          <w:tcPr>
            <w:tcW w:w="787" w:type="dxa"/>
          </w:tcPr>
          <w:p w:rsidR="00A85802" w:rsidRPr="00C21E5E" w:rsidRDefault="00A85802" w:rsidP="00B95675">
            <w:pPr>
              <w:pStyle w:val="TableParagraph"/>
              <w:ind w:left="9"/>
              <w:jc w:val="center"/>
              <w:rPr>
                <w:sz w:val="24"/>
              </w:rPr>
            </w:pPr>
            <w:r w:rsidRPr="00C21E5E">
              <w:rPr>
                <w:sz w:val="24"/>
              </w:rPr>
              <w:t>8</w:t>
            </w:r>
          </w:p>
        </w:tc>
        <w:tc>
          <w:tcPr>
            <w:tcW w:w="1920" w:type="dxa"/>
          </w:tcPr>
          <w:p w:rsidR="00A85802" w:rsidRPr="00C21E5E" w:rsidRDefault="00A85802" w:rsidP="00B95675">
            <w:pPr>
              <w:pStyle w:val="TableParagraph"/>
              <w:ind w:left="108"/>
              <w:rPr>
                <w:sz w:val="24"/>
              </w:rPr>
            </w:pPr>
            <w:r w:rsidRPr="00C21E5E">
              <w:rPr>
                <w:sz w:val="24"/>
              </w:rPr>
              <w:t>Agustus</w:t>
            </w:r>
          </w:p>
        </w:tc>
        <w:tc>
          <w:tcPr>
            <w:tcW w:w="1083" w:type="dxa"/>
          </w:tcPr>
          <w:p w:rsidR="00A85802" w:rsidRPr="00C21E5E" w:rsidRDefault="00A85802" w:rsidP="00B95675">
            <w:pPr>
              <w:pStyle w:val="TableParagraph"/>
              <w:ind w:right="142"/>
              <w:jc w:val="right"/>
              <w:rPr>
                <w:sz w:val="24"/>
              </w:rPr>
            </w:pPr>
            <w:r w:rsidRPr="00C21E5E">
              <w:rPr>
                <w:sz w:val="24"/>
              </w:rPr>
              <w:t>Rp</w:t>
            </w:r>
          </w:p>
        </w:tc>
        <w:tc>
          <w:tcPr>
            <w:tcW w:w="2012" w:type="dxa"/>
          </w:tcPr>
          <w:p w:rsidR="00A85802" w:rsidRPr="00C21E5E" w:rsidRDefault="00A85802" w:rsidP="00B95675">
            <w:pPr>
              <w:pStyle w:val="TableParagraph"/>
              <w:ind w:right="580"/>
              <w:jc w:val="right"/>
              <w:rPr>
                <w:sz w:val="24"/>
              </w:rPr>
            </w:pPr>
            <w:r w:rsidRPr="00C21E5E">
              <w:rPr>
                <w:sz w:val="24"/>
              </w:rPr>
              <w:t>102.757.550</w:t>
            </w:r>
          </w:p>
        </w:tc>
        <w:tc>
          <w:tcPr>
            <w:tcW w:w="2664" w:type="dxa"/>
            <w:gridSpan w:val="2"/>
          </w:tcPr>
          <w:p w:rsidR="00A85802" w:rsidRPr="00C21E5E" w:rsidRDefault="00A85802" w:rsidP="00B95675">
            <w:pPr>
              <w:pStyle w:val="TableParagraph"/>
              <w:spacing w:before="35" w:line="264" w:lineRule="exact"/>
              <w:ind w:left="525"/>
              <w:rPr>
                <w:sz w:val="24"/>
              </w:rPr>
            </w:pPr>
            <w:r w:rsidRPr="00C21E5E">
              <w:rPr>
                <w:sz w:val="24"/>
              </w:rPr>
              <w:t>Rp (19.858.200)</w:t>
            </w:r>
          </w:p>
        </w:tc>
      </w:tr>
      <w:tr w:rsidR="00A85802" w:rsidTr="00835538">
        <w:trPr>
          <w:trHeight w:val="316"/>
        </w:trPr>
        <w:tc>
          <w:tcPr>
            <w:tcW w:w="787" w:type="dxa"/>
          </w:tcPr>
          <w:p w:rsidR="00A85802" w:rsidRPr="00C21E5E" w:rsidRDefault="00A85802" w:rsidP="00B95675">
            <w:pPr>
              <w:pStyle w:val="TableParagraph"/>
              <w:spacing w:before="11"/>
              <w:ind w:left="9"/>
              <w:jc w:val="center"/>
              <w:rPr>
                <w:sz w:val="24"/>
              </w:rPr>
            </w:pPr>
            <w:r w:rsidRPr="00C21E5E">
              <w:rPr>
                <w:sz w:val="24"/>
              </w:rPr>
              <w:t>9</w:t>
            </w:r>
          </w:p>
        </w:tc>
        <w:tc>
          <w:tcPr>
            <w:tcW w:w="1920" w:type="dxa"/>
          </w:tcPr>
          <w:p w:rsidR="00A85802" w:rsidRPr="00C21E5E" w:rsidRDefault="00A85802" w:rsidP="00B95675">
            <w:pPr>
              <w:pStyle w:val="TableParagraph"/>
              <w:spacing w:before="11"/>
              <w:ind w:left="108"/>
              <w:rPr>
                <w:sz w:val="24"/>
              </w:rPr>
            </w:pPr>
            <w:r w:rsidRPr="00C21E5E">
              <w:rPr>
                <w:sz w:val="24"/>
              </w:rPr>
              <w:t>September</w:t>
            </w:r>
          </w:p>
        </w:tc>
        <w:tc>
          <w:tcPr>
            <w:tcW w:w="1083" w:type="dxa"/>
          </w:tcPr>
          <w:p w:rsidR="00A85802" w:rsidRPr="00C21E5E" w:rsidRDefault="00A85802" w:rsidP="00B95675">
            <w:pPr>
              <w:pStyle w:val="TableParagraph"/>
              <w:spacing w:before="11"/>
              <w:ind w:right="142"/>
              <w:jc w:val="right"/>
              <w:rPr>
                <w:sz w:val="24"/>
              </w:rPr>
            </w:pPr>
            <w:r w:rsidRPr="00C21E5E">
              <w:rPr>
                <w:sz w:val="24"/>
              </w:rPr>
              <w:t>Rp</w:t>
            </w:r>
          </w:p>
        </w:tc>
        <w:tc>
          <w:tcPr>
            <w:tcW w:w="2012" w:type="dxa"/>
          </w:tcPr>
          <w:p w:rsidR="00A85802" w:rsidRPr="00C21E5E" w:rsidRDefault="00A85802" w:rsidP="00B95675">
            <w:pPr>
              <w:pStyle w:val="TableParagraph"/>
              <w:spacing w:before="11"/>
              <w:ind w:right="580"/>
              <w:jc w:val="right"/>
              <w:rPr>
                <w:sz w:val="24"/>
              </w:rPr>
            </w:pPr>
            <w:r w:rsidRPr="00C21E5E">
              <w:rPr>
                <w:sz w:val="24"/>
              </w:rPr>
              <w:t>134.894.550</w:t>
            </w:r>
          </w:p>
        </w:tc>
        <w:tc>
          <w:tcPr>
            <w:tcW w:w="912" w:type="dxa"/>
          </w:tcPr>
          <w:p w:rsidR="00A85802" w:rsidRPr="00C21E5E" w:rsidRDefault="00A85802" w:rsidP="00B95675">
            <w:pPr>
              <w:pStyle w:val="TableParagraph"/>
              <w:spacing w:before="32" w:line="264" w:lineRule="exact"/>
              <w:ind w:right="51"/>
              <w:jc w:val="right"/>
              <w:rPr>
                <w:sz w:val="24"/>
              </w:rPr>
            </w:pPr>
            <w:r w:rsidRPr="00C21E5E">
              <w:rPr>
                <w:sz w:val="24"/>
              </w:rPr>
              <w:t>Rp</w:t>
            </w:r>
          </w:p>
        </w:tc>
        <w:tc>
          <w:tcPr>
            <w:tcW w:w="1752" w:type="dxa"/>
          </w:tcPr>
          <w:p w:rsidR="00A85802" w:rsidRPr="00C21E5E" w:rsidRDefault="00A85802" w:rsidP="00B95675">
            <w:pPr>
              <w:pStyle w:val="TableParagraph"/>
              <w:spacing w:before="32" w:line="264" w:lineRule="exact"/>
              <w:ind w:right="559"/>
              <w:jc w:val="right"/>
              <w:rPr>
                <w:sz w:val="24"/>
              </w:rPr>
            </w:pPr>
            <w:r w:rsidRPr="00C21E5E">
              <w:rPr>
                <w:sz w:val="24"/>
              </w:rPr>
              <w:t>32.137.000</w:t>
            </w:r>
          </w:p>
        </w:tc>
      </w:tr>
      <w:tr w:rsidR="00A85802" w:rsidTr="00835538">
        <w:trPr>
          <w:trHeight w:val="316"/>
        </w:trPr>
        <w:tc>
          <w:tcPr>
            <w:tcW w:w="787" w:type="dxa"/>
          </w:tcPr>
          <w:p w:rsidR="00A85802" w:rsidRPr="00C21E5E" w:rsidRDefault="00A85802" w:rsidP="00B95675">
            <w:pPr>
              <w:pStyle w:val="TableParagraph"/>
              <w:spacing w:before="11"/>
              <w:ind w:left="226" w:right="217"/>
              <w:jc w:val="center"/>
              <w:rPr>
                <w:sz w:val="24"/>
              </w:rPr>
            </w:pPr>
            <w:r w:rsidRPr="00C21E5E">
              <w:rPr>
                <w:sz w:val="24"/>
              </w:rPr>
              <w:t>10</w:t>
            </w:r>
          </w:p>
        </w:tc>
        <w:tc>
          <w:tcPr>
            <w:tcW w:w="1920" w:type="dxa"/>
          </w:tcPr>
          <w:p w:rsidR="00A85802" w:rsidRPr="00C21E5E" w:rsidRDefault="00A85802" w:rsidP="00B95675">
            <w:pPr>
              <w:pStyle w:val="TableParagraph"/>
              <w:spacing w:before="11"/>
              <w:ind w:left="108"/>
              <w:rPr>
                <w:sz w:val="24"/>
              </w:rPr>
            </w:pPr>
            <w:r w:rsidRPr="00C21E5E">
              <w:rPr>
                <w:sz w:val="24"/>
              </w:rPr>
              <w:t>Oktober</w:t>
            </w:r>
          </w:p>
        </w:tc>
        <w:tc>
          <w:tcPr>
            <w:tcW w:w="1083" w:type="dxa"/>
          </w:tcPr>
          <w:p w:rsidR="00A85802" w:rsidRPr="00C21E5E" w:rsidRDefault="00A85802" w:rsidP="00B95675">
            <w:pPr>
              <w:pStyle w:val="TableParagraph"/>
              <w:spacing w:before="11"/>
              <w:ind w:right="142"/>
              <w:jc w:val="right"/>
              <w:rPr>
                <w:sz w:val="24"/>
              </w:rPr>
            </w:pPr>
            <w:r w:rsidRPr="00C21E5E">
              <w:rPr>
                <w:sz w:val="24"/>
              </w:rPr>
              <w:t>Rp</w:t>
            </w:r>
          </w:p>
        </w:tc>
        <w:tc>
          <w:tcPr>
            <w:tcW w:w="2012" w:type="dxa"/>
          </w:tcPr>
          <w:p w:rsidR="00A85802" w:rsidRPr="00C21E5E" w:rsidRDefault="00A85802" w:rsidP="00B95675">
            <w:pPr>
              <w:pStyle w:val="TableParagraph"/>
              <w:spacing w:before="11"/>
              <w:ind w:right="580"/>
              <w:jc w:val="right"/>
              <w:rPr>
                <w:sz w:val="24"/>
              </w:rPr>
            </w:pPr>
            <w:r w:rsidRPr="00C21E5E">
              <w:rPr>
                <w:sz w:val="24"/>
              </w:rPr>
              <w:t>113.123.000</w:t>
            </w:r>
          </w:p>
        </w:tc>
        <w:tc>
          <w:tcPr>
            <w:tcW w:w="2664" w:type="dxa"/>
            <w:gridSpan w:val="2"/>
          </w:tcPr>
          <w:p w:rsidR="00A85802" w:rsidRPr="00C21E5E" w:rsidRDefault="00A85802" w:rsidP="00B95675">
            <w:pPr>
              <w:pStyle w:val="TableParagraph"/>
              <w:spacing w:before="32" w:line="264" w:lineRule="exact"/>
              <w:ind w:left="525"/>
              <w:rPr>
                <w:sz w:val="24"/>
              </w:rPr>
            </w:pPr>
            <w:r w:rsidRPr="00C21E5E">
              <w:rPr>
                <w:sz w:val="24"/>
              </w:rPr>
              <w:t>Rp (21.771.550)</w:t>
            </w:r>
          </w:p>
        </w:tc>
      </w:tr>
      <w:tr w:rsidR="00A85802" w:rsidTr="00835538">
        <w:trPr>
          <w:trHeight w:val="316"/>
        </w:trPr>
        <w:tc>
          <w:tcPr>
            <w:tcW w:w="787" w:type="dxa"/>
            <w:tcBorders>
              <w:bottom w:val="nil"/>
            </w:tcBorders>
          </w:tcPr>
          <w:p w:rsidR="00A85802" w:rsidRPr="00C21E5E" w:rsidRDefault="00A85802" w:rsidP="00B95675">
            <w:pPr>
              <w:pStyle w:val="TableParagraph"/>
              <w:ind w:left="226" w:right="217"/>
              <w:jc w:val="center"/>
              <w:rPr>
                <w:sz w:val="24"/>
              </w:rPr>
            </w:pPr>
            <w:r w:rsidRPr="00C21E5E">
              <w:rPr>
                <w:sz w:val="24"/>
              </w:rPr>
              <w:t>11</w:t>
            </w:r>
          </w:p>
        </w:tc>
        <w:tc>
          <w:tcPr>
            <w:tcW w:w="1920" w:type="dxa"/>
            <w:tcBorders>
              <w:bottom w:val="nil"/>
            </w:tcBorders>
          </w:tcPr>
          <w:p w:rsidR="00A85802" w:rsidRPr="00C21E5E" w:rsidRDefault="00A85802" w:rsidP="00B95675">
            <w:pPr>
              <w:pStyle w:val="TableParagraph"/>
              <w:ind w:left="108"/>
              <w:rPr>
                <w:sz w:val="24"/>
              </w:rPr>
            </w:pPr>
            <w:r w:rsidRPr="00C21E5E">
              <w:rPr>
                <w:sz w:val="24"/>
              </w:rPr>
              <w:t>November</w:t>
            </w:r>
          </w:p>
        </w:tc>
        <w:tc>
          <w:tcPr>
            <w:tcW w:w="1083" w:type="dxa"/>
            <w:tcBorders>
              <w:bottom w:val="nil"/>
            </w:tcBorders>
          </w:tcPr>
          <w:p w:rsidR="00A85802" w:rsidRPr="00C21E5E" w:rsidRDefault="00A85802" w:rsidP="00B95675">
            <w:pPr>
              <w:pStyle w:val="TableParagraph"/>
              <w:ind w:right="142"/>
              <w:jc w:val="right"/>
              <w:rPr>
                <w:sz w:val="24"/>
              </w:rPr>
            </w:pPr>
            <w:r w:rsidRPr="00C21E5E">
              <w:rPr>
                <w:sz w:val="24"/>
              </w:rPr>
              <w:t>Rp</w:t>
            </w:r>
          </w:p>
        </w:tc>
        <w:tc>
          <w:tcPr>
            <w:tcW w:w="2012" w:type="dxa"/>
            <w:tcBorders>
              <w:bottom w:val="nil"/>
            </w:tcBorders>
          </w:tcPr>
          <w:p w:rsidR="00A85802" w:rsidRPr="00C21E5E" w:rsidRDefault="00A85802" w:rsidP="00B95675">
            <w:pPr>
              <w:pStyle w:val="TableParagraph"/>
              <w:ind w:right="580"/>
              <w:jc w:val="right"/>
              <w:rPr>
                <w:sz w:val="24"/>
              </w:rPr>
            </w:pPr>
            <w:r w:rsidRPr="00C21E5E">
              <w:rPr>
                <w:sz w:val="24"/>
              </w:rPr>
              <w:t>130.975.250</w:t>
            </w:r>
          </w:p>
        </w:tc>
        <w:tc>
          <w:tcPr>
            <w:tcW w:w="912" w:type="dxa"/>
            <w:tcBorders>
              <w:bottom w:val="nil"/>
            </w:tcBorders>
          </w:tcPr>
          <w:p w:rsidR="00A85802" w:rsidRPr="00C21E5E" w:rsidRDefault="00A85802" w:rsidP="00B95675">
            <w:pPr>
              <w:pStyle w:val="TableParagraph"/>
              <w:spacing w:before="32" w:line="264" w:lineRule="exact"/>
              <w:ind w:right="51"/>
              <w:jc w:val="right"/>
              <w:rPr>
                <w:sz w:val="24"/>
              </w:rPr>
            </w:pPr>
            <w:r w:rsidRPr="00C21E5E">
              <w:rPr>
                <w:sz w:val="24"/>
              </w:rPr>
              <w:t>Rp</w:t>
            </w:r>
          </w:p>
        </w:tc>
        <w:tc>
          <w:tcPr>
            <w:tcW w:w="1752" w:type="dxa"/>
            <w:tcBorders>
              <w:bottom w:val="nil"/>
            </w:tcBorders>
          </w:tcPr>
          <w:p w:rsidR="00A85802" w:rsidRPr="00C21E5E" w:rsidRDefault="00A85802" w:rsidP="00B95675">
            <w:pPr>
              <w:pStyle w:val="TableParagraph"/>
              <w:spacing w:before="32" w:line="264" w:lineRule="exact"/>
              <w:ind w:right="559"/>
              <w:jc w:val="right"/>
              <w:rPr>
                <w:sz w:val="24"/>
              </w:rPr>
            </w:pPr>
            <w:r w:rsidRPr="00C21E5E">
              <w:rPr>
                <w:sz w:val="24"/>
              </w:rPr>
              <w:t>17.852.250</w:t>
            </w:r>
          </w:p>
        </w:tc>
      </w:tr>
      <w:tr w:rsidR="00A85802" w:rsidTr="00835538">
        <w:trPr>
          <w:trHeight w:val="318"/>
        </w:trPr>
        <w:tc>
          <w:tcPr>
            <w:tcW w:w="787" w:type="dxa"/>
            <w:tcBorders>
              <w:top w:val="nil"/>
              <w:bottom w:val="single" w:sz="4" w:space="0" w:color="auto"/>
            </w:tcBorders>
          </w:tcPr>
          <w:p w:rsidR="00A85802" w:rsidRPr="00C21E5E" w:rsidRDefault="00A85802" w:rsidP="00B95675">
            <w:pPr>
              <w:pStyle w:val="TableParagraph"/>
              <w:ind w:left="226" w:right="217"/>
              <w:jc w:val="center"/>
              <w:rPr>
                <w:sz w:val="24"/>
              </w:rPr>
            </w:pPr>
            <w:r w:rsidRPr="00C21E5E">
              <w:rPr>
                <w:sz w:val="24"/>
              </w:rPr>
              <w:t>12</w:t>
            </w:r>
          </w:p>
        </w:tc>
        <w:tc>
          <w:tcPr>
            <w:tcW w:w="1920" w:type="dxa"/>
            <w:tcBorders>
              <w:top w:val="nil"/>
              <w:bottom w:val="single" w:sz="4" w:space="0" w:color="auto"/>
            </w:tcBorders>
          </w:tcPr>
          <w:p w:rsidR="00A85802" w:rsidRPr="00C21E5E" w:rsidRDefault="00A85802" w:rsidP="00B95675">
            <w:pPr>
              <w:pStyle w:val="TableParagraph"/>
              <w:ind w:left="108"/>
              <w:rPr>
                <w:sz w:val="24"/>
              </w:rPr>
            </w:pPr>
            <w:r w:rsidRPr="00C21E5E">
              <w:rPr>
                <w:sz w:val="24"/>
              </w:rPr>
              <w:t>Desember</w:t>
            </w:r>
          </w:p>
        </w:tc>
        <w:tc>
          <w:tcPr>
            <w:tcW w:w="1083" w:type="dxa"/>
            <w:tcBorders>
              <w:top w:val="nil"/>
              <w:bottom w:val="single" w:sz="4" w:space="0" w:color="auto"/>
            </w:tcBorders>
          </w:tcPr>
          <w:p w:rsidR="00A85802" w:rsidRPr="00C21E5E" w:rsidRDefault="00A85802" w:rsidP="00B95675">
            <w:pPr>
              <w:pStyle w:val="TableParagraph"/>
              <w:ind w:right="142"/>
              <w:jc w:val="right"/>
              <w:rPr>
                <w:sz w:val="24"/>
              </w:rPr>
            </w:pPr>
            <w:r w:rsidRPr="00C21E5E">
              <w:rPr>
                <w:sz w:val="24"/>
              </w:rPr>
              <w:t>Rp</w:t>
            </w:r>
          </w:p>
        </w:tc>
        <w:tc>
          <w:tcPr>
            <w:tcW w:w="2012" w:type="dxa"/>
            <w:tcBorders>
              <w:top w:val="nil"/>
              <w:bottom w:val="single" w:sz="4" w:space="0" w:color="auto"/>
            </w:tcBorders>
          </w:tcPr>
          <w:p w:rsidR="00A85802" w:rsidRPr="00C21E5E" w:rsidRDefault="00A85802" w:rsidP="00B95675">
            <w:pPr>
              <w:pStyle w:val="TableParagraph"/>
              <w:ind w:right="580"/>
              <w:jc w:val="right"/>
              <w:rPr>
                <w:sz w:val="24"/>
              </w:rPr>
            </w:pPr>
            <w:r w:rsidRPr="00C21E5E">
              <w:rPr>
                <w:sz w:val="24"/>
              </w:rPr>
              <w:t>109.050.500</w:t>
            </w:r>
          </w:p>
        </w:tc>
        <w:tc>
          <w:tcPr>
            <w:tcW w:w="2664" w:type="dxa"/>
            <w:gridSpan w:val="2"/>
            <w:tcBorders>
              <w:top w:val="nil"/>
              <w:bottom w:val="single" w:sz="4" w:space="0" w:color="auto"/>
            </w:tcBorders>
          </w:tcPr>
          <w:p w:rsidR="00A85802" w:rsidRPr="00C21E5E" w:rsidRDefault="00A85802" w:rsidP="00B95675">
            <w:pPr>
              <w:pStyle w:val="TableParagraph"/>
              <w:spacing w:before="35" w:line="264" w:lineRule="exact"/>
              <w:ind w:left="525"/>
              <w:rPr>
                <w:sz w:val="24"/>
              </w:rPr>
            </w:pPr>
            <w:r w:rsidRPr="00C21E5E">
              <w:rPr>
                <w:sz w:val="24"/>
              </w:rPr>
              <w:t>Rp (21.924.750)</w:t>
            </w:r>
          </w:p>
        </w:tc>
      </w:tr>
      <w:tr w:rsidR="00A85802" w:rsidTr="00835538">
        <w:trPr>
          <w:trHeight w:val="316"/>
        </w:trPr>
        <w:tc>
          <w:tcPr>
            <w:tcW w:w="2707" w:type="dxa"/>
            <w:gridSpan w:val="2"/>
            <w:tcBorders>
              <w:top w:val="single" w:sz="4" w:space="0" w:color="auto"/>
              <w:bottom w:val="single" w:sz="4" w:space="0" w:color="auto"/>
            </w:tcBorders>
          </w:tcPr>
          <w:p w:rsidR="00A85802" w:rsidRPr="00C21E5E" w:rsidRDefault="00A85802" w:rsidP="00B95675">
            <w:pPr>
              <w:pStyle w:val="TableParagraph"/>
              <w:spacing w:before="11"/>
              <w:ind w:left="884" w:right="878"/>
              <w:jc w:val="center"/>
              <w:rPr>
                <w:sz w:val="24"/>
              </w:rPr>
            </w:pPr>
            <w:r w:rsidRPr="00C21E5E">
              <w:rPr>
                <w:sz w:val="24"/>
              </w:rPr>
              <w:t>Tertinggi</w:t>
            </w:r>
          </w:p>
        </w:tc>
        <w:tc>
          <w:tcPr>
            <w:tcW w:w="1083" w:type="dxa"/>
            <w:tcBorders>
              <w:top w:val="single" w:sz="4" w:space="0" w:color="auto"/>
              <w:bottom w:val="single" w:sz="4" w:space="0" w:color="auto"/>
            </w:tcBorders>
          </w:tcPr>
          <w:p w:rsidR="00A85802" w:rsidRPr="00C21E5E" w:rsidRDefault="00A85802" w:rsidP="00B95675">
            <w:pPr>
              <w:pStyle w:val="TableParagraph"/>
              <w:spacing w:before="11"/>
              <w:ind w:right="142"/>
              <w:jc w:val="right"/>
              <w:rPr>
                <w:sz w:val="24"/>
              </w:rPr>
            </w:pPr>
            <w:r w:rsidRPr="00C21E5E">
              <w:rPr>
                <w:sz w:val="24"/>
              </w:rPr>
              <w:t>Rp</w:t>
            </w:r>
          </w:p>
        </w:tc>
        <w:tc>
          <w:tcPr>
            <w:tcW w:w="2012" w:type="dxa"/>
            <w:tcBorders>
              <w:top w:val="single" w:sz="4" w:space="0" w:color="auto"/>
              <w:bottom w:val="single" w:sz="4" w:space="0" w:color="auto"/>
            </w:tcBorders>
          </w:tcPr>
          <w:p w:rsidR="00A85802" w:rsidRPr="00C21E5E" w:rsidRDefault="00A85802" w:rsidP="00B95675">
            <w:pPr>
              <w:pStyle w:val="TableParagraph"/>
              <w:spacing w:before="11"/>
              <w:ind w:right="580"/>
              <w:jc w:val="right"/>
              <w:rPr>
                <w:sz w:val="24"/>
              </w:rPr>
            </w:pPr>
            <w:r w:rsidRPr="00C21E5E">
              <w:rPr>
                <w:sz w:val="24"/>
              </w:rPr>
              <w:t>134.894.550</w:t>
            </w:r>
          </w:p>
        </w:tc>
        <w:tc>
          <w:tcPr>
            <w:tcW w:w="912" w:type="dxa"/>
            <w:tcBorders>
              <w:top w:val="single" w:sz="4" w:space="0" w:color="auto"/>
              <w:bottom w:val="single" w:sz="4" w:space="0" w:color="auto"/>
            </w:tcBorders>
          </w:tcPr>
          <w:p w:rsidR="00A85802" w:rsidRPr="00C21E5E" w:rsidRDefault="00A85802" w:rsidP="00B95675">
            <w:pPr>
              <w:pStyle w:val="TableParagraph"/>
              <w:spacing w:before="11"/>
              <w:ind w:right="51"/>
              <w:jc w:val="right"/>
              <w:rPr>
                <w:sz w:val="24"/>
              </w:rPr>
            </w:pPr>
            <w:r w:rsidRPr="00C21E5E">
              <w:rPr>
                <w:sz w:val="24"/>
              </w:rPr>
              <w:t>Rp</w:t>
            </w:r>
          </w:p>
        </w:tc>
        <w:tc>
          <w:tcPr>
            <w:tcW w:w="1752" w:type="dxa"/>
            <w:tcBorders>
              <w:top w:val="single" w:sz="4" w:space="0" w:color="auto"/>
              <w:bottom w:val="single" w:sz="4" w:space="0" w:color="auto"/>
            </w:tcBorders>
          </w:tcPr>
          <w:p w:rsidR="00A85802" w:rsidRPr="00C21E5E" w:rsidRDefault="00A85802" w:rsidP="00B95675">
            <w:pPr>
              <w:pStyle w:val="TableParagraph"/>
              <w:spacing w:before="11"/>
              <w:ind w:right="559"/>
              <w:jc w:val="right"/>
              <w:rPr>
                <w:sz w:val="24"/>
              </w:rPr>
            </w:pPr>
            <w:r w:rsidRPr="00C21E5E">
              <w:rPr>
                <w:sz w:val="24"/>
              </w:rPr>
              <w:t>38.274.750</w:t>
            </w:r>
          </w:p>
        </w:tc>
      </w:tr>
      <w:tr w:rsidR="00A85802" w:rsidTr="00835538">
        <w:trPr>
          <w:trHeight w:val="316"/>
        </w:trPr>
        <w:tc>
          <w:tcPr>
            <w:tcW w:w="2707" w:type="dxa"/>
            <w:gridSpan w:val="2"/>
            <w:tcBorders>
              <w:top w:val="single" w:sz="4" w:space="0" w:color="auto"/>
              <w:bottom w:val="single" w:sz="4" w:space="0" w:color="auto"/>
            </w:tcBorders>
          </w:tcPr>
          <w:p w:rsidR="00A85802" w:rsidRPr="00C21E5E" w:rsidRDefault="00A85802" w:rsidP="00B95675">
            <w:pPr>
              <w:pStyle w:val="TableParagraph"/>
              <w:spacing w:before="11"/>
              <w:ind w:left="899"/>
              <w:rPr>
                <w:sz w:val="24"/>
              </w:rPr>
            </w:pPr>
            <w:r w:rsidRPr="00C21E5E">
              <w:rPr>
                <w:sz w:val="24"/>
              </w:rPr>
              <w:t>Terendah</w:t>
            </w:r>
          </w:p>
        </w:tc>
        <w:tc>
          <w:tcPr>
            <w:tcW w:w="1083" w:type="dxa"/>
            <w:tcBorders>
              <w:top w:val="single" w:sz="4" w:space="0" w:color="auto"/>
              <w:bottom w:val="single" w:sz="4" w:space="0" w:color="auto"/>
            </w:tcBorders>
          </w:tcPr>
          <w:p w:rsidR="00A85802" w:rsidRPr="00C21E5E" w:rsidRDefault="00A85802" w:rsidP="00B95675">
            <w:pPr>
              <w:pStyle w:val="TableParagraph"/>
              <w:spacing w:before="11"/>
              <w:ind w:right="142"/>
              <w:jc w:val="right"/>
              <w:rPr>
                <w:sz w:val="24"/>
              </w:rPr>
            </w:pPr>
            <w:r w:rsidRPr="00C21E5E">
              <w:rPr>
                <w:sz w:val="24"/>
              </w:rPr>
              <w:t>Rp</w:t>
            </w:r>
          </w:p>
        </w:tc>
        <w:tc>
          <w:tcPr>
            <w:tcW w:w="2012" w:type="dxa"/>
            <w:tcBorders>
              <w:top w:val="single" w:sz="4" w:space="0" w:color="auto"/>
              <w:bottom w:val="single" w:sz="4" w:space="0" w:color="auto"/>
            </w:tcBorders>
          </w:tcPr>
          <w:p w:rsidR="00A85802" w:rsidRPr="00C21E5E" w:rsidRDefault="00A85802" w:rsidP="00B95675">
            <w:pPr>
              <w:pStyle w:val="TableParagraph"/>
              <w:spacing w:before="11"/>
              <w:ind w:right="580"/>
              <w:jc w:val="right"/>
              <w:rPr>
                <w:sz w:val="24"/>
              </w:rPr>
            </w:pPr>
            <w:r w:rsidRPr="00C21E5E">
              <w:rPr>
                <w:sz w:val="24"/>
              </w:rPr>
              <w:t>68.792.750</w:t>
            </w:r>
          </w:p>
        </w:tc>
        <w:tc>
          <w:tcPr>
            <w:tcW w:w="2664" w:type="dxa"/>
            <w:gridSpan w:val="2"/>
            <w:tcBorders>
              <w:top w:val="single" w:sz="4" w:space="0" w:color="auto"/>
              <w:bottom w:val="single" w:sz="4" w:space="0" w:color="auto"/>
            </w:tcBorders>
          </w:tcPr>
          <w:p w:rsidR="00A85802" w:rsidRPr="00C21E5E" w:rsidRDefault="00A85802" w:rsidP="00B95675">
            <w:pPr>
              <w:pStyle w:val="TableParagraph"/>
              <w:spacing w:before="11"/>
              <w:ind w:left="525"/>
              <w:rPr>
                <w:sz w:val="24"/>
              </w:rPr>
            </w:pPr>
            <w:r w:rsidRPr="00C21E5E">
              <w:rPr>
                <w:sz w:val="24"/>
              </w:rPr>
              <w:t>Rp (21.924.750)</w:t>
            </w:r>
          </w:p>
        </w:tc>
      </w:tr>
      <w:tr w:rsidR="00A85802" w:rsidTr="00835538">
        <w:trPr>
          <w:trHeight w:val="316"/>
        </w:trPr>
        <w:tc>
          <w:tcPr>
            <w:tcW w:w="2707" w:type="dxa"/>
            <w:gridSpan w:val="2"/>
            <w:tcBorders>
              <w:top w:val="single" w:sz="4" w:space="0" w:color="auto"/>
            </w:tcBorders>
          </w:tcPr>
          <w:p w:rsidR="00A85802" w:rsidRPr="00C21E5E" w:rsidRDefault="00A85802" w:rsidP="00B95675">
            <w:pPr>
              <w:pStyle w:val="TableParagraph"/>
              <w:ind w:left="854"/>
              <w:rPr>
                <w:sz w:val="24"/>
              </w:rPr>
            </w:pPr>
            <w:r w:rsidRPr="00C21E5E">
              <w:rPr>
                <w:sz w:val="24"/>
              </w:rPr>
              <w:t>Rata - rata</w:t>
            </w:r>
          </w:p>
        </w:tc>
        <w:tc>
          <w:tcPr>
            <w:tcW w:w="1083" w:type="dxa"/>
            <w:tcBorders>
              <w:top w:val="single" w:sz="4" w:space="0" w:color="auto"/>
            </w:tcBorders>
          </w:tcPr>
          <w:p w:rsidR="00A85802" w:rsidRPr="00C21E5E" w:rsidRDefault="00A85802" w:rsidP="00B95675">
            <w:pPr>
              <w:pStyle w:val="TableParagraph"/>
              <w:ind w:right="142"/>
              <w:jc w:val="right"/>
              <w:rPr>
                <w:sz w:val="24"/>
              </w:rPr>
            </w:pPr>
            <w:r w:rsidRPr="00C21E5E">
              <w:rPr>
                <w:sz w:val="24"/>
              </w:rPr>
              <w:t>Rp</w:t>
            </w:r>
          </w:p>
        </w:tc>
        <w:tc>
          <w:tcPr>
            <w:tcW w:w="2012" w:type="dxa"/>
            <w:tcBorders>
              <w:top w:val="single" w:sz="4" w:space="0" w:color="auto"/>
            </w:tcBorders>
          </w:tcPr>
          <w:p w:rsidR="00A85802" w:rsidRPr="00C21E5E" w:rsidRDefault="00A85802" w:rsidP="00B95675">
            <w:pPr>
              <w:pStyle w:val="TableParagraph"/>
              <w:ind w:right="580"/>
              <w:jc w:val="right"/>
              <w:rPr>
                <w:sz w:val="24"/>
              </w:rPr>
            </w:pPr>
            <w:r w:rsidRPr="00C21E5E">
              <w:rPr>
                <w:sz w:val="24"/>
              </w:rPr>
              <w:t>102.770.425</w:t>
            </w:r>
          </w:p>
        </w:tc>
        <w:tc>
          <w:tcPr>
            <w:tcW w:w="912" w:type="dxa"/>
            <w:tcBorders>
              <w:top w:val="single" w:sz="4" w:space="0" w:color="auto"/>
            </w:tcBorders>
          </w:tcPr>
          <w:p w:rsidR="00A85802" w:rsidRPr="00C21E5E" w:rsidRDefault="00A85802" w:rsidP="00B95675">
            <w:pPr>
              <w:pStyle w:val="TableParagraph"/>
              <w:ind w:right="51"/>
              <w:jc w:val="right"/>
              <w:rPr>
                <w:sz w:val="24"/>
              </w:rPr>
            </w:pPr>
            <w:r w:rsidRPr="00C21E5E">
              <w:rPr>
                <w:sz w:val="24"/>
              </w:rPr>
              <w:t>Rp</w:t>
            </w:r>
          </w:p>
        </w:tc>
        <w:tc>
          <w:tcPr>
            <w:tcW w:w="1752" w:type="dxa"/>
            <w:tcBorders>
              <w:top w:val="single" w:sz="4" w:space="0" w:color="auto"/>
            </w:tcBorders>
          </w:tcPr>
          <w:p w:rsidR="00A85802" w:rsidRPr="00C21E5E" w:rsidRDefault="00A85802" w:rsidP="00B95675">
            <w:pPr>
              <w:pStyle w:val="TableParagraph"/>
              <w:ind w:right="559"/>
              <w:jc w:val="right"/>
              <w:rPr>
                <w:sz w:val="24"/>
              </w:rPr>
            </w:pPr>
            <w:r w:rsidRPr="00C21E5E">
              <w:rPr>
                <w:sz w:val="24"/>
              </w:rPr>
              <w:t>3.659.795</w:t>
            </w:r>
          </w:p>
        </w:tc>
      </w:tr>
    </w:tbl>
    <w:p w:rsidR="00A85802" w:rsidRPr="003D69DB" w:rsidRDefault="00A85802" w:rsidP="003D69DB">
      <w:pPr>
        <w:pStyle w:val="BodyText"/>
        <w:ind w:right="-22"/>
        <w:rPr>
          <w:sz w:val="20"/>
          <w:szCs w:val="20"/>
        </w:rPr>
      </w:pPr>
      <w:r w:rsidRPr="003D69DB">
        <w:rPr>
          <w:sz w:val="20"/>
          <w:szCs w:val="20"/>
        </w:rPr>
        <w:t>Sumber</w:t>
      </w:r>
      <w:r w:rsidR="00C21E5E" w:rsidRPr="003D69DB">
        <w:rPr>
          <w:sz w:val="20"/>
          <w:szCs w:val="20"/>
          <w:lang w:val="en-US"/>
        </w:rPr>
        <w:t xml:space="preserve"> </w:t>
      </w:r>
      <w:r w:rsidRPr="003D69DB">
        <w:rPr>
          <w:sz w:val="20"/>
          <w:szCs w:val="20"/>
        </w:rPr>
        <w:t>: Laporan Laba Rugi Penjualan Online pada PT. Shout Network Indonesia tahun 2015</w:t>
      </w:r>
    </w:p>
    <w:p w:rsidR="00C21E5E" w:rsidRDefault="00C21E5E">
      <w:pPr>
        <w:rPr>
          <w:sz w:val="24"/>
          <w:szCs w:val="24"/>
        </w:rPr>
      </w:pPr>
    </w:p>
    <w:p w:rsidR="00C21E5E" w:rsidRPr="008B687E" w:rsidRDefault="00C21E5E" w:rsidP="00C21E5E">
      <w:pPr>
        <w:pStyle w:val="BodyText"/>
        <w:ind w:right="-22"/>
        <w:jc w:val="both"/>
      </w:pPr>
      <w:r w:rsidRPr="008B687E">
        <w:t xml:space="preserve">Tabel </w:t>
      </w:r>
      <w:r w:rsidRPr="008B687E">
        <w:rPr>
          <w:lang w:val="en-US"/>
        </w:rPr>
        <w:t>1</w:t>
      </w:r>
      <w:r w:rsidRPr="008B687E">
        <w:t>.2 menunjukan data perkembangan Penjualan Online pada PT. Shout Network Indonesia selama tahun 2015. Penjelasan mengenai perkembangan penjualan pada tabel tersebut adalah sebagai berikut</w:t>
      </w:r>
      <w:r w:rsidRPr="008B687E">
        <w:rPr>
          <w:lang w:val="en-US"/>
        </w:rPr>
        <w:t xml:space="preserve"> </w:t>
      </w:r>
      <w:r w:rsidRPr="008B687E">
        <w:t>:</w:t>
      </w:r>
    </w:p>
    <w:p w:rsidR="00C21E5E" w:rsidRPr="008B687E" w:rsidRDefault="00C21E5E" w:rsidP="00C21E5E">
      <w:pPr>
        <w:pStyle w:val="ListParagraph"/>
        <w:numPr>
          <w:ilvl w:val="0"/>
          <w:numId w:val="13"/>
        </w:numPr>
        <w:tabs>
          <w:tab w:val="left" w:pos="1309"/>
        </w:tabs>
        <w:ind w:left="284" w:right="-22" w:hanging="284"/>
        <w:jc w:val="both"/>
        <w:rPr>
          <w:sz w:val="24"/>
          <w:szCs w:val="24"/>
        </w:rPr>
      </w:pPr>
      <w:r w:rsidRPr="008B687E">
        <w:rPr>
          <w:sz w:val="24"/>
          <w:szCs w:val="24"/>
        </w:rPr>
        <w:t>Penjualan</w:t>
      </w:r>
      <w:r w:rsidRPr="008B687E">
        <w:rPr>
          <w:spacing w:val="29"/>
          <w:sz w:val="24"/>
          <w:szCs w:val="24"/>
        </w:rPr>
        <w:t xml:space="preserve"> </w:t>
      </w:r>
      <w:r w:rsidRPr="008B687E">
        <w:rPr>
          <w:sz w:val="24"/>
          <w:szCs w:val="24"/>
        </w:rPr>
        <w:t>tertinggi</w:t>
      </w:r>
      <w:r w:rsidRPr="008B687E">
        <w:rPr>
          <w:spacing w:val="30"/>
          <w:sz w:val="24"/>
          <w:szCs w:val="24"/>
        </w:rPr>
        <w:t xml:space="preserve"> </w:t>
      </w:r>
      <w:r w:rsidRPr="008B687E">
        <w:rPr>
          <w:sz w:val="24"/>
          <w:szCs w:val="24"/>
        </w:rPr>
        <w:t>terjadi</w:t>
      </w:r>
      <w:r w:rsidRPr="008B687E">
        <w:rPr>
          <w:spacing w:val="31"/>
          <w:sz w:val="24"/>
          <w:szCs w:val="24"/>
        </w:rPr>
        <w:t xml:space="preserve"> </w:t>
      </w:r>
      <w:r w:rsidRPr="008B687E">
        <w:rPr>
          <w:sz w:val="24"/>
          <w:szCs w:val="24"/>
        </w:rPr>
        <w:t>pada</w:t>
      </w:r>
      <w:r w:rsidRPr="008B687E">
        <w:rPr>
          <w:spacing w:val="29"/>
          <w:sz w:val="24"/>
          <w:szCs w:val="24"/>
        </w:rPr>
        <w:t xml:space="preserve"> </w:t>
      </w:r>
      <w:r w:rsidRPr="008B687E">
        <w:rPr>
          <w:sz w:val="24"/>
          <w:szCs w:val="24"/>
        </w:rPr>
        <w:t>bulan</w:t>
      </w:r>
      <w:r w:rsidRPr="008B687E">
        <w:rPr>
          <w:spacing w:val="29"/>
          <w:sz w:val="24"/>
          <w:szCs w:val="24"/>
        </w:rPr>
        <w:t xml:space="preserve"> </w:t>
      </w:r>
      <w:r w:rsidRPr="008B687E">
        <w:rPr>
          <w:sz w:val="24"/>
          <w:szCs w:val="24"/>
        </w:rPr>
        <w:t>September</w:t>
      </w:r>
      <w:r w:rsidRPr="008B687E">
        <w:rPr>
          <w:spacing w:val="30"/>
          <w:sz w:val="24"/>
          <w:szCs w:val="24"/>
        </w:rPr>
        <w:t xml:space="preserve"> </w:t>
      </w:r>
      <w:r w:rsidRPr="008B687E">
        <w:rPr>
          <w:sz w:val="24"/>
          <w:szCs w:val="24"/>
        </w:rPr>
        <w:t>2015</w:t>
      </w:r>
      <w:r w:rsidRPr="008B687E">
        <w:rPr>
          <w:spacing w:val="34"/>
          <w:sz w:val="24"/>
          <w:szCs w:val="24"/>
        </w:rPr>
        <w:t xml:space="preserve"> </w:t>
      </w:r>
      <w:r w:rsidRPr="008B687E">
        <w:rPr>
          <w:sz w:val="24"/>
          <w:szCs w:val="24"/>
        </w:rPr>
        <w:t>yaitu</w:t>
      </w:r>
      <w:r w:rsidRPr="008B687E">
        <w:rPr>
          <w:spacing w:val="30"/>
          <w:sz w:val="24"/>
          <w:szCs w:val="24"/>
        </w:rPr>
        <w:t xml:space="preserve"> </w:t>
      </w:r>
      <w:r w:rsidRPr="008B687E">
        <w:rPr>
          <w:sz w:val="24"/>
          <w:szCs w:val="24"/>
        </w:rPr>
        <w:t>sebesar</w:t>
      </w:r>
      <w:r w:rsidRPr="008B687E">
        <w:rPr>
          <w:spacing w:val="29"/>
          <w:sz w:val="24"/>
          <w:szCs w:val="24"/>
        </w:rPr>
        <w:t xml:space="preserve"> </w:t>
      </w:r>
      <w:r w:rsidRPr="008B687E">
        <w:rPr>
          <w:sz w:val="24"/>
          <w:szCs w:val="24"/>
        </w:rPr>
        <w:t>Rp.</w:t>
      </w:r>
      <w:r w:rsidRPr="008B687E">
        <w:rPr>
          <w:sz w:val="24"/>
          <w:szCs w:val="24"/>
          <w:lang w:val="en-US"/>
        </w:rPr>
        <w:t xml:space="preserve"> </w:t>
      </w:r>
      <w:r w:rsidRPr="008B687E">
        <w:rPr>
          <w:sz w:val="24"/>
          <w:szCs w:val="24"/>
        </w:rPr>
        <w:t>134.89</w:t>
      </w:r>
      <w:r w:rsidR="008B687E" w:rsidRPr="008B687E">
        <w:rPr>
          <w:sz w:val="24"/>
          <w:szCs w:val="24"/>
        </w:rPr>
        <w:t>4.550,</w:t>
      </w:r>
      <w:r w:rsidR="008B687E" w:rsidRPr="008B687E">
        <w:rPr>
          <w:sz w:val="24"/>
          <w:szCs w:val="24"/>
          <w:lang w:val="en-US"/>
        </w:rPr>
        <w:t>-</w:t>
      </w:r>
      <w:r w:rsidRPr="008B687E">
        <w:rPr>
          <w:sz w:val="24"/>
          <w:szCs w:val="24"/>
        </w:rPr>
        <w:t xml:space="preserve"> dengan perkembangan penjualan sebesar Rp. 38.274.750,- . Ini terjadi karena pada bulan Juli 2015 strategi pemasaran yang digunakan adalah membuat program games yang hadiahnya mendapatkan voucher potongan harga untuk pembelian topi, dan ada event kolaborasi yang diselenggarakan oleh sebuah EO yang mengakibatkan pembelian topi dan merchandise yang lain dalam jumlah yang banyak.</w:t>
      </w:r>
    </w:p>
    <w:p w:rsidR="00C21E5E" w:rsidRPr="008B687E" w:rsidRDefault="00C21E5E" w:rsidP="00B95675">
      <w:pPr>
        <w:pStyle w:val="ListParagraph"/>
        <w:numPr>
          <w:ilvl w:val="0"/>
          <w:numId w:val="13"/>
        </w:numPr>
        <w:tabs>
          <w:tab w:val="left" w:pos="1309"/>
        </w:tabs>
        <w:ind w:left="284" w:right="-22" w:hanging="284"/>
        <w:jc w:val="both"/>
        <w:rPr>
          <w:sz w:val="24"/>
          <w:szCs w:val="24"/>
        </w:rPr>
      </w:pPr>
      <w:r w:rsidRPr="008B687E">
        <w:rPr>
          <w:sz w:val="24"/>
          <w:szCs w:val="24"/>
        </w:rPr>
        <w:t>Penjualan terendah terjadi pada bulan Januari 2015 yaitu sebesar</w:t>
      </w:r>
      <w:r w:rsidRPr="008B687E">
        <w:rPr>
          <w:spacing w:val="56"/>
          <w:sz w:val="24"/>
          <w:szCs w:val="24"/>
        </w:rPr>
        <w:t xml:space="preserve"> </w:t>
      </w:r>
      <w:r w:rsidRPr="008B687E">
        <w:rPr>
          <w:sz w:val="24"/>
          <w:szCs w:val="24"/>
        </w:rPr>
        <w:t>Rp.</w:t>
      </w:r>
      <w:r w:rsidR="00B95675" w:rsidRPr="008B687E">
        <w:rPr>
          <w:sz w:val="24"/>
          <w:szCs w:val="24"/>
          <w:lang w:val="en-US"/>
        </w:rPr>
        <w:t xml:space="preserve">  </w:t>
      </w:r>
      <w:r w:rsidRPr="008B687E">
        <w:rPr>
          <w:sz w:val="24"/>
          <w:szCs w:val="24"/>
        </w:rPr>
        <w:t>68.792.750,-, dengan perkembangan penjualan terendah terjadi pada bulan Desember yaitu sebesar -Rp. 21.924.750,-. Ini disebabkan oleh banyak nya kompetitor topi yang sama yang menawarkan harga lebih murah dengan kualitas produk yang berbeda dan tidak terlaksananya sebagian program games yang sudah dibuat untuk menarik minat konsumen karena batas waktu games yang sudah berakhir pada bulan tersebut.</w:t>
      </w:r>
    </w:p>
    <w:p w:rsidR="00C21E5E" w:rsidRPr="008B687E" w:rsidRDefault="00C21E5E" w:rsidP="00C21E5E">
      <w:pPr>
        <w:pStyle w:val="ListParagraph"/>
        <w:numPr>
          <w:ilvl w:val="0"/>
          <w:numId w:val="13"/>
        </w:numPr>
        <w:tabs>
          <w:tab w:val="left" w:pos="1309"/>
        </w:tabs>
        <w:ind w:left="284" w:right="-22" w:hanging="284"/>
        <w:jc w:val="both"/>
        <w:rPr>
          <w:sz w:val="24"/>
          <w:szCs w:val="24"/>
        </w:rPr>
      </w:pPr>
      <w:r w:rsidRPr="008B687E">
        <w:rPr>
          <w:sz w:val="24"/>
          <w:szCs w:val="24"/>
        </w:rPr>
        <w:t>Rata-rata penjualan online pada tahun 2015 sebesar Rp. 102.770.425,-, dengan perkembangan penjualan rata-rata online pada tahun 2015 adalah sebesar Rp.</w:t>
      </w:r>
      <w:r w:rsidRPr="008B687E">
        <w:rPr>
          <w:spacing w:val="-1"/>
          <w:sz w:val="24"/>
          <w:szCs w:val="24"/>
        </w:rPr>
        <w:t xml:space="preserve"> </w:t>
      </w:r>
      <w:r w:rsidR="003D69DB" w:rsidRPr="008B687E">
        <w:rPr>
          <w:sz w:val="24"/>
          <w:szCs w:val="24"/>
        </w:rPr>
        <w:t>3.659.795,-</w:t>
      </w:r>
    </w:p>
    <w:p w:rsidR="003D69DB" w:rsidRPr="003D69DB" w:rsidRDefault="003D69DB" w:rsidP="003D69DB">
      <w:pPr>
        <w:tabs>
          <w:tab w:val="left" w:pos="1309"/>
        </w:tabs>
        <w:ind w:right="-22"/>
        <w:jc w:val="both"/>
        <w:rPr>
          <w:sz w:val="24"/>
        </w:rPr>
      </w:pPr>
    </w:p>
    <w:p w:rsidR="00C21E5E" w:rsidRPr="00B95675" w:rsidRDefault="00C21E5E" w:rsidP="00B95675">
      <w:pPr>
        <w:pStyle w:val="ListParagraph"/>
        <w:tabs>
          <w:tab w:val="left" w:pos="1309"/>
        </w:tabs>
        <w:ind w:left="0" w:right="-22" w:firstLine="0"/>
        <w:jc w:val="both"/>
        <w:rPr>
          <w:b/>
          <w:sz w:val="28"/>
          <w:szCs w:val="28"/>
        </w:rPr>
      </w:pPr>
      <w:r w:rsidRPr="00B95675">
        <w:rPr>
          <w:b/>
          <w:sz w:val="28"/>
          <w:szCs w:val="28"/>
        </w:rPr>
        <w:t xml:space="preserve">Perkembangan </w:t>
      </w:r>
      <w:r w:rsidRPr="00B95675">
        <w:rPr>
          <w:b/>
          <w:i/>
          <w:sz w:val="28"/>
          <w:szCs w:val="28"/>
        </w:rPr>
        <w:t xml:space="preserve">Net Profit Margin </w:t>
      </w:r>
      <w:r w:rsidR="00B95675">
        <w:rPr>
          <w:b/>
          <w:sz w:val="28"/>
          <w:szCs w:val="28"/>
        </w:rPr>
        <w:t>Online Periode Januari-</w:t>
      </w:r>
      <w:r w:rsidRPr="00B95675">
        <w:rPr>
          <w:b/>
          <w:sz w:val="28"/>
          <w:szCs w:val="28"/>
        </w:rPr>
        <w:t>Desember 2015</w:t>
      </w:r>
    </w:p>
    <w:p w:rsidR="00C21E5E" w:rsidRPr="00B95675" w:rsidRDefault="00C21E5E" w:rsidP="00C21E5E">
      <w:pPr>
        <w:pStyle w:val="BodyText"/>
        <w:ind w:right="-22"/>
        <w:jc w:val="both"/>
      </w:pPr>
      <w:r w:rsidRPr="00B95675">
        <w:t>Berikut adalah tabel Penjualan Online pada PT. Shout Network Indonesia, yaitu :</w:t>
      </w:r>
    </w:p>
    <w:p w:rsidR="00C21E5E" w:rsidRPr="00B95675" w:rsidRDefault="00C21E5E" w:rsidP="00B95675">
      <w:pPr>
        <w:pStyle w:val="Heading1"/>
        <w:ind w:left="0" w:right="-22"/>
        <w:rPr>
          <w:b w:val="0"/>
        </w:rPr>
      </w:pPr>
      <w:r w:rsidRPr="00B95675">
        <w:rPr>
          <w:b w:val="0"/>
        </w:rPr>
        <w:t xml:space="preserve">Tabel </w:t>
      </w:r>
      <w:r w:rsidR="00B95675">
        <w:rPr>
          <w:b w:val="0"/>
          <w:lang w:val="en-US"/>
        </w:rPr>
        <w:t>1</w:t>
      </w:r>
      <w:r w:rsidRPr="00B95675">
        <w:rPr>
          <w:b w:val="0"/>
        </w:rPr>
        <w:t>.3</w:t>
      </w:r>
    </w:p>
    <w:p w:rsidR="00C21E5E" w:rsidRPr="00B95675" w:rsidRDefault="00C21E5E" w:rsidP="00B95675">
      <w:pPr>
        <w:ind w:right="-22"/>
        <w:jc w:val="center"/>
        <w:rPr>
          <w:sz w:val="24"/>
        </w:rPr>
      </w:pPr>
      <w:r w:rsidRPr="00B95675">
        <w:rPr>
          <w:i/>
          <w:sz w:val="24"/>
        </w:rPr>
        <w:t xml:space="preserve">Net Profit Margin </w:t>
      </w:r>
      <w:r w:rsidRPr="00B95675">
        <w:rPr>
          <w:sz w:val="24"/>
        </w:rPr>
        <w:t>online pada PT. Shout Network Indonesia pada tahun 2015</w:t>
      </w:r>
    </w:p>
    <w:tbl>
      <w:tblPr>
        <w:tblW w:w="0" w:type="auto"/>
        <w:tblInd w:w="579"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56"/>
        <w:gridCol w:w="1844"/>
        <w:gridCol w:w="2977"/>
        <w:gridCol w:w="2593"/>
      </w:tblGrid>
      <w:tr w:rsidR="00C21E5E" w:rsidTr="00835538">
        <w:trPr>
          <w:trHeight w:val="321"/>
        </w:trPr>
        <w:tc>
          <w:tcPr>
            <w:tcW w:w="756" w:type="dxa"/>
            <w:tcBorders>
              <w:top w:val="single" w:sz="4" w:space="0" w:color="auto"/>
              <w:bottom w:val="single" w:sz="4" w:space="0" w:color="auto"/>
            </w:tcBorders>
          </w:tcPr>
          <w:p w:rsidR="00C21E5E" w:rsidRDefault="00C21E5E" w:rsidP="00B95675">
            <w:pPr>
              <w:pStyle w:val="TableParagraph"/>
              <w:spacing w:before="15"/>
              <w:ind w:right="221"/>
              <w:jc w:val="right"/>
              <w:rPr>
                <w:sz w:val="24"/>
              </w:rPr>
            </w:pPr>
            <w:r>
              <w:rPr>
                <w:w w:val="95"/>
                <w:sz w:val="24"/>
              </w:rPr>
              <w:t>No</w:t>
            </w:r>
          </w:p>
        </w:tc>
        <w:tc>
          <w:tcPr>
            <w:tcW w:w="1844" w:type="dxa"/>
            <w:tcBorders>
              <w:top w:val="single" w:sz="4" w:space="0" w:color="auto"/>
              <w:bottom w:val="single" w:sz="4" w:space="0" w:color="auto"/>
            </w:tcBorders>
          </w:tcPr>
          <w:p w:rsidR="00C21E5E" w:rsidRDefault="00C21E5E" w:rsidP="00B95675">
            <w:pPr>
              <w:pStyle w:val="TableParagraph"/>
              <w:spacing w:before="15"/>
              <w:ind w:left="612" w:right="607"/>
              <w:jc w:val="center"/>
              <w:rPr>
                <w:sz w:val="24"/>
              </w:rPr>
            </w:pPr>
            <w:r>
              <w:rPr>
                <w:sz w:val="24"/>
              </w:rPr>
              <w:t>Bulan</w:t>
            </w:r>
          </w:p>
        </w:tc>
        <w:tc>
          <w:tcPr>
            <w:tcW w:w="2977" w:type="dxa"/>
            <w:tcBorders>
              <w:top w:val="single" w:sz="4" w:space="0" w:color="auto"/>
              <w:bottom w:val="single" w:sz="4" w:space="0" w:color="auto"/>
            </w:tcBorders>
          </w:tcPr>
          <w:p w:rsidR="00C21E5E" w:rsidRDefault="00C21E5E" w:rsidP="00B95675">
            <w:pPr>
              <w:pStyle w:val="TableParagraph"/>
              <w:spacing w:before="15"/>
              <w:ind w:left="565" w:right="558"/>
              <w:jc w:val="center"/>
              <w:rPr>
                <w:i/>
                <w:sz w:val="24"/>
              </w:rPr>
            </w:pPr>
            <w:r>
              <w:rPr>
                <w:i/>
                <w:sz w:val="24"/>
              </w:rPr>
              <w:t>Net Profit Margin</w:t>
            </w:r>
          </w:p>
        </w:tc>
        <w:tc>
          <w:tcPr>
            <w:tcW w:w="2593" w:type="dxa"/>
            <w:tcBorders>
              <w:top w:val="single" w:sz="4" w:space="0" w:color="auto"/>
              <w:bottom w:val="single" w:sz="4" w:space="0" w:color="auto"/>
            </w:tcBorders>
          </w:tcPr>
          <w:p w:rsidR="00C21E5E" w:rsidRDefault="00C21E5E" w:rsidP="00B95675">
            <w:pPr>
              <w:pStyle w:val="TableParagraph"/>
              <w:spacing w:before="37" w:line="264" w:lineRule="exact"/>
              <w:ind w:left="524" w:right="522"/>
              <w:jc w:val="center"/>
              <w:rPr>
                <w:sz w:val="24"/>
              </w:rPr>
            </w:pPr>
            <w:r>
              <w:rPr>
                <w:sz w:val="24"/>
              </w:rPr>
              <w:t>Perkembangan</w:t>
            </w:r>
          </w:p>
        </w:tc>
      </w:tr>
      <w:tr w:rsidR="00C21E5E" w:rsidTr="00835538">
        <w:trPr>
          <w:trHeight w:val="318"/>
        </w:trPr>
        <w:tc>
          <w:tcPr>
            <w:tcW w:w="756" w:type="dxa"/>
            <w:tcBorders>
              <w:top w:val="single" w:sz="4" w:space="0" w:color="auto"/>
            </w:tcBorders>
          </w:tcPr>
          <w:p w:rsidR="00C21E5E" w:rsidRDefault="00C21E5E" w:rsidP="00B95675">
            <w:pPr>
              <w:pStyle w:val="TableParagraph"/>
              <w:ind w:right="307"/>
              <w:jc w:val="right"/>
              <w:rPr>
                <w:sz w:val="24"/>
              </w:rPr>
            </w:pPr>
            <w:r>
              <w:rPr>
                <w:sz w:val="24"/>
              </w:rPr>
              <w:t>1</w:t>
            </w:r>
          </w:p>
        </w:tc>
        <w:tc>
          <w:tcPr>
            <w:tcW w:w="1844" w:type="dxa"/>
            <w:tcBorders>
              <w:top w:val="single" w:sz="4" w:space="0" w:color="auto"/>
            </w:tcBorders>
          </w:tcPr>
          <w:p w:rsidR="00C21E5E" w:rsidRDefault="00C21E5E" w:rsidP="00B95675">
            <w:pPr>
              <w:pStyle w:val="TableParagraph"/>
              <w:ind w:left="107"/>
              <w:rPr>
                <w:sz w:val="24"/>
              </w:rPr>
            </w:pPr>
            <w:r>
              <w:rPr>
                <w:sz w:val="24"/>
              </w:rPr>
              <w:t>Januari</w:t>
            </w:r>
          </w:p>
        </w:tc>
        <w:tc>
          <w:tcPr>
            <w:tcW w:w="2977" w:type="dxa"/>
            <w:tcBorders>
              <w:top w:val="single" w:sz="4" w:space="0" w:color="auto"/>
            </w:tcBorders>
          </w:tcPr>
          <w:p w:rsidR="00C21E5E" w:rsidRDefault="00C21E5E" w:rsidP="00B95675">
            <w:pPr>
              <w:pStyle w:val="TableParagraph"/>
              <w:ind w:left="565" w:right="557"/>
              <w:jc w:val="center"/>
              <w:rPr>
                <w:sz w:val="24"/>
              </w:rPr>
            </w:pPr>
            <w:r>
              <w:rPr>
                <w:sz w:val="24"/>
              </w:rPr>
              <w:t>0,062930705</w:t>
            </w:r>
          </w:p>
        </w:tc>
        <w:tc>
          <w:tcPr>
            <w:tcW w:w="2593" w:type="dxa"/>
            <w:tcBorders>
              <w:top w:val="single" w:sz="4" w:space="0" w:color="auto"/>
            </w:tcBorders>
          </w:tcPr>
          <w:p w:rsidR="00C21E5E" w:rsidRDefault="00C21E5E" w:rsidP="00B95675">
            <w:pPr>
              <w:pStyle w:val="TableParagraph"/>
              <w:rPr>
                <w:sz w:val="24"/>
              </w:rPr>
            </w:pPr>
          </w:p>
        </w:tc>
      </w:tr>
      <w:tr w:rsidR="00C21E5E" w:rsidTr="00835538">
        <w:trPr>
          <w:trHeight w:val="318"/>
        </w:trPr>
        <w:tc>
          <w:tcPr>
            <w:tcW w:w="756" w:type="dxa"/>
          </w:tcPr>
          <w:p w:rsidR="00C21E5E" w:rsidRDefault="00C21E5E" w:rsidP="00B95675">
            <w:pPr>
              <w:pStyle w:val="TableParagraph"/>
              <w:ind w:right="307"/>
              <w:jc w:val="right"/>
              <w:rPr>
                <w:sz w:val="24"/>
              </w:rPr>
            </w:pPr>
            <w:r>
              <w:rPr>
                <w:sz w:val="24"/>
              </w:rPr>
              <w:t>2</w:t>
            </w:r>
          </w:p>
        </w:tc>
        <w:tc>
          <w:tcPr>
            <w:tcW w:w="1844" w:type="dxa"/>
          </w:tcPr>
          <w:p w:rsidR="00C21E5E" w:rsidRDefault="00C21E5E" w:rsidP="00B95675">
            <w:pPr>
              <w:pStyle w:val="TableParagraph"/>
              <w:ind w:left="107"/>
              <w:rPr>
                <w:sz w:val="24"/>
              </w:rPr>
            </w:pPr>
            <w:r>
              <w:rPr>
                <w:sz w:val="24"/>
              </w:rPr>
              <w:t>Februari</w:t>
            </w:r>
          </w:p>
        </w:tc>
        <w:tc>
          <w:tcPr>
            <w:tcW w:w="2977" w:type="dxa"/>
          </w:tcPr>
          <w:p w:rsidR="00C21E5E" w:rsidRDefault="00C21E5E" w:rsidP="00B95675">
            <w:pPr>
              <w:pStyle w:val="TableParagraph"/>
              <w:ind w:left="565" w:right="557"/>
              <w:jc w:val="center"/>
              <w:rPr>
                <w:sz w:val="24"/>
              </w:rPr>
            </w:pPr>
            <w:r>
              <w:rPr>
                <w:sz w:val="24"/>
              </w:rPr>
              <w:t>0,130011438</w:t>
            </w:r>
          </w:p>
        </w:tc>
        <w:tc>
          <w:tcPr>
            <w:tcW w:w="2593" w:type="dxa"/>
          </w:tcPr>
          <w:p w:rsidR="00C21E5E" w:rsidRDefault="00C21E5E" w:rsidP="00B95675">
            <w:pPr>
              <w:pStyle w:val="TableParagraph"/>
              <w:spacing w:before="35" w:line="264" w:lineRule="exact"/>
              <w:ind w:left="524" w:right="515"/>
              <w:jc w:val="center"/>
              <w:rPr>
                <w:sz w:val="24"/>
              </w:rPr>
            </w:pPr>
            <w:r>
              <w:rPr>
                <w:sz w:val="24"/>
              </w:rPr>
              <w:t>0,07</w:t>
            </w:r>
          </w:p>
        </w:tc>
      </w:tr>
      <w:tr w:rsidR="00C21E5E" w:rsidTr="00835538">
        <w:trPr>
          <w:trHeight w:val="318"/>
        </w:trPr>
        <w:tc>
          <w:tcPr>
            <w:tcW w:w="756" w:type="dxa"/>
          </w:tcPr>
          <w:p w:rsidR="00C21E5E" w:rsidRDefault="00C21E5E" w:rsidP="00B95675">
            <w:pPr>
              <w:pStyle w:val="TableParagraph"/>
              <w:ind w:right="307"/>
              <w:jc w:val="right"/>
              <w:rPr>
                <w:sz w:val="24"/>
              </w:rPr>
            </w:pPr>
            <w:r>
              <w:rPr>
                <w:sz w:val="24"/>
              </w:rPr>
              <w:t>3</w:t>
            </w:r>
          </w:p>
        </w:tc>
        <w:tc>
          <w:tcPr>
            <w:tcW w:w="1844" w:type="dxa"/>
          </w:tcPr>
          <w:p w:rsidR="00C21E5E" w:rsidRDefault="00C21E5E" w:rsidP="00B95675">
            <w:pPr>
              <w:pStyle w:val="TableParagraph"/>
              <w:ind w:left="107"/>
              <w:rPr>
                <w:sz w:val="24"/>
              </w:rPr>
            </w:pPr>
            <w:r>
              <w:rPr>
                <w:sz w:val="24"/>
              </w:rPr>
              <w:t>Maret</w:t>
            </w:r>
          </w:p>
        </w:tc>
        <w:tc>
          <w:tcPr>
            <w:tcW w:w="2977" w:type="dxa"/>
          </w:tcPr>
          <w:p w:rsidR="00C21E5E" w:rsidRDefault="00C21E5E" w:rsidP="00B95675">
            <w:pPr>
              <w:pStyle w:val="TableParagraph"/>
              <w:ind w:left="565" w:right="557"/>
              <w:jc w:val="center"/>
              <w:rPr>
                <w:sz w:val="24"/>
              </w:rPr>
            </w:pPr>
            <w:r>
              <w:rPr>
                <w:sz w:val="24"/>
              </w:rPr>
              <w:t>0,250696112</w:t>
            </w:r>
          </w:p>
        </w:tc>
        <w:tc>
          <w:tcPr>
            <w:tcW w:w="2593" w:type="dxa"/>
          </w:tcPr>
          <w:p w:rsidR="00C21E5E" w:rsidRDefault="00C21E5E" w:rsidP="00B95675">
            <w:pPr>
              <w:pStyle w:val="TableParagraph"/>
              <w:spacing w:before="35" w:line="264" w:lineRule="exact"/>
              <w:ind w:left="524" w:right="515"/>
              <w:jc w:val="center"/>
              <w:rPr>
                <w:sz w:val="24"/>
              </w:rPr>
            </w:pPr>
            <w:r>
              <w:rPr>
                <w:sz w:val="24"/>
              </w:rPr>
              <w:t>0,12</w:t>
            </w:r>
          </w:p>
        </w:tc>
      </w:tr>
      <w:tr w:rsidR="00C21E5E" w:rsidTr="00835538">
        <w:trPr>
          <w:trHeight w:val="318"/>
        </w:trPr>
        <w:tc>
          <w:tcPr>
            <w:tcW w:w="756" w:type="dxa"/>
          </w:tcPr>
          <w:p w:rsidR="00C21E5E" w:rsidRDefault="00C21E5E" w:rsidP="00B95675">
            <w:pPr>
              <w:pStyle w:val="TableParagraph"/>
              <w:ind w:right="307"/>
              <w:jc w:val="right"/>
              <w:rPr>
                <w:sz w:val="24"/>
              </w:rPr>
            </w:pPr>
            <w:r>
              <w:rPr>
                <w:sz w:val="24"/>
              </w:rPr>
              <w:t>4</w:t>
            </w:r>
          </w:p>
        </w:tc>
        <w:tc>
          <w:tcPr>
            <w:tcW w:w="1844" w:type="dxa"/>
          </w:tcPr>
          <w:p w:rsidR="00C21E5E" w:rsidRDefault="00C21E5E" w:rsidP="00B95675">
            <w:pPr>
              <w:pStyle w:val="TableParagraph"/>
              <w:ind w:left="107"/>
              <w:rPr>
                <w:sz w:val="24"/>
              </w:rPr>
            </w:pPr>
            <w:r>
              <w:rPr>
                <w:sz w:val="24"/>
              </w:rPr>
              <w:t>April</w:t>
            </w:r>
          </w:p>
        </w:tc>
        <w:tc>
          <w:tcPr>
            <w:tcW w:w="2977" w:type="dxa"/>
          </w:tcPr>
          <w:p w:rsidR="00C21E5E" w:rsidRDefault="00C21E5E" w:rsidP="00B95675">
            <w:pPr>
              <w:pStyle w:val="TableParagraph"/>
              <w:ind w:left="565" w:right="557"/>
              <w:jc w:val="center"/>
              <w:rPr>
                <w:sz w:val="24"/>
              </w:rPr>
            </w:pPr>
            <w:r>
              <w:rPr>
                <w:sz w:val="24"/>
              </w:rPr>
              <w:t>0,235764956</w:t>
            </w:r>
          </w:p>
        </w:tc>
        <w:tc>
          <w:tcPr>
            <w:tcW w:w="2593" w:type="dxa"/>
          </w:tcPr>
          <w:p w:rsidR="00C21E5E" w:rsidRDefault="00C21E5E" w:rsidP="00B95675">
            <w:pPr>
              <w:pStyle w:val="TableParagraph"/>
              <w:spacing w:before="35" w:line="264" w:lineRule="exact"/>
              <w:ind w:left="524" w:right="517"/>
              <w:jc w:val="center"/>
              <w:rPr>
                <w:sz w:val="24"/>
              </w:rPr>
            </w:pPr>
            <w:r>
              <w:rPr>
                <w:sz w:val="24"/>
              </w:rPr>
              <w:t>-0,01</w:t>
            </w:r>
          </w:p>
        </w:tc>
      </w:tr>
      <w:tr w:rsidR="00C21E5E" w:rsidTr="00835538">
        <w:trPr>
          <w:trHeight w:val="318"/>
        </w:trPr>
        <w:tc>
          <w:tcPr>
            <w:tcW w:w="756" w:type="dxa"/>
          </w:tcPr>
          <w:p w:rsidR="00C21E5E" w:rsidRDefault="00C21E5E" w:rsidP="00B95675">
            <w:pPr>
              <w:pStyle w:val="TableParagraph"/>
              <w:ind w:right="307"/>
              <w:jc w:val="right"/>
              <w:rPr>
                <w:sz w:val="24"/>
              </w:rPr>
            </w:pPr>
            <w:r>
              <w:rPr>
                <w:sz w:val="24"/>
              </w:rPr>
              <w:t>5</w:t>
            </w:r>
          </w:p>
        </w:tc>
        <w:tc>
          <w:tcPr>
            <w:tcW w:w="1844" w:type="dxa"/>
          </w:tcPr>
          <w:p w:rsidR="00C21E5E" w:rsidRDefault="00C21E5E" w:rsidP="00B95675">
            <w:pPr>
              <w:pStyle w:val="TableParagraph"/>
              <w:ind w:left="107"/>
              <w:rPr>
                <w:sz w:val="24"/>
              </w:rPr>
            </w:pPr>
            <w:r>
              <w:rPr>
                <w:sz w:val="24"/>
              </w:rPr>
              <w:t>Mei</w:t>
            </w:r>
          </w:p>
        </w:tc>
        <w:tc>
          <w:tcPr>
            <w:tcW w:w="2977" w:type="dxa"/>
          </w:tcPr>
          <w:p w:rsidR="00C21E5E" w:rsidRDefault="00C21E5E" w:rsidP="00B95675">
            <w:pPr>
              <w:pStyle w:val="TableParagraph"/>
              <w:ind w:left="565" w:right="557"/>
              <w:jc w:val="center"/>
              <w:rPr>
                <w:sz w:val="24"/>
              </w:rPr>
            </w:pPr>
            <w:r>
              <w:rPr>
                <w:sz w:val="24"/>
              </w:rPr>
              <w:t>0,106751048</w:t>
            </w:r>
          </w:p>
        </w:tc>
        <w:tc>
          <w:tcPr>
            <w:tcW w:w="2593" w:type="dxa"/>
          </w:tcPr>
          <w:p w:rsidR="00C21E5E" w:rsidRDefault="00C21E5E" w:rsidP="00B95675">
            <w:pPr>
              <w:pStyle w:val="TableParagraph"/>
              <w:spacing w:before="35" w:line="264" w:lineRule="exact"/>
              <w:ind w:left="524" w:right="517"/>
              <w:jc w:val="center"/>
              <w:rPr>
                <w:sz w:val="24"/>
              </w:rPr>
            </w:pPr>
            <w:r>
              <w:rPr>
                <w:sz w:val="24"/>
              </w:rPr>
              <w:t>-0,13</w:t>
            </w:r>
          </w:p>
        </w:tc>
      </w:tr>
      <w:tr w:rsidR="00C21E5E" w:rsidTr="00835538">
        <w:trPr>
          <w:trHeight w:val="318"/>
        </w:trPr>
        <w:tc>
          <w:tcPr>
            <w:tcW w:w="756" w:type="dxa"/>
          </w:tcPr>
          <w:p w:rsidR="00C21E5E" w:rsidRDefault="00C21E5E" w:rsidP="00B95675">
            <w:pPr>
              <w:pStyle w:val="TableParagraph"/>
              <w:ind w:right="307"/>
              <w:jc w:val="right"/>
              <w:rPr>
                <w:sz w:val="24"/>
              </w:rPr>
            </w:pPr>
            <w:r>
              <w:rPr>
                <w:sz w:val="24"/>
              </w:rPr>
              <w:t>6</w:t>
            </w:r>
          </w:p>
        </w:tc>
        <w:tc>
          <w:tcPr>
            <w:tcW w:w="1844" w:type="dxa"/>
          </w:tcPr>
          <w:p w:rsidR="00C21E5E" w:rsidRDefault="00C21E5E" w:rsidP="00B95675">
            <w:pPr>
              <w:pStyle w:val="TableParagraph"/>
              <w:ind w:left="107"/>
              <w:rPr>
                <w:sz w:val="24"/>
              </w:rPr>
            </w:pPr>
            <w:r>
              <w:rPr>
                <w:sz w:val="24"/>
              </w:rPr>
              <w:t>Juni</w:t>
            </w:r>
          </w:p>
        </w:tc>
        <w:tc>
          <w:tcPr>
            <w:tcW w:w="2977" w:type="dxa"/>
          </w:tcPr>
          <w:p w:rsidR="00C21E5E" w:rsidRDefault="00C21E5E" w:rsidP="00B95675">
            <w:pPr>
              <w:pStyle w:val="TableParagraph"/>
              <w:ind w:left="565" w:right="557"/>
              <w:jc w:val="center"/>
              <w:rPr>
                <w:sz w:val="24"/>
              </w:rPr>
            </w:pPr>
            <w:r>
              <w:rPr>
                <w:sz w:val="24"/>
              </w:rPr>
              <w:t>0,076692629</w:t>
            </w:r>
          </w:p>
        </w:tc>
        <w:tc>
          <w:tcPr>
            <w:tcW w:w="2593" w:type="dxa"/>
          </w:tcPr>
          <w:p w:rsidR="00C21E5E" w:rsidRDefault="00C21E5E" w:rsidP="00B95675">
            <w:pPr>
              <w:pStyle w:val="TableParagraph"/>
              <w:spacing w:before="35" w:line="264" w:lineRule="exact"/>
              <w:ind w:left="524" w:right="517"/>
              <w:jc w:val="center"/>
              <w:rPr>
                <w:sz w:val="24"/>
              </w:rPr>
            </w:pPr>
            <w:r>
              <w:rPr>
                <w:sz w:val="24"/>
              </w:rPr>
              <w:t>-0,03</w:t>
            </w:r>
          </w:p>
        </w:tc>
      </w:tr>
      <w:tr w:rsidR="00C21E5E" w:rsidTr="00835538">
        <w:trPr>
          <w:trHeight w:val="319"/>
        </w:trPr>
        <w:tc>
          <w:tcPr>
            <w:tcW w:w="756" w:type="dxa"/>
          </w:tcPr>
          <w:p w:rsidR="00C21E5E" w:rsidRDefault="00C21E5E" w:rsidP="00B95675">
            <w:pPr>
              <w:pStyle w:val="TableParagraph"/>
              <w:ind w:right="307"/>
              <w:jc w:val="right"/>
              <w:rPr>
                <w:sz w:val="24"/>
              </w:rPr>
            </w:pPr>
            <w:r>
              <w:rPr>
                <w:sz w:val="24"/>
              </w:rPr>
              <w:t>7</w:t>
            </w:r>
          </w:p>
        </w:tc>
        <w:tc>
          <w:tcPr>
            <w:tcW w:w="1844" w:type="dxa"/>
          </w:tcPr>
          <w:p w:rsidR="00C21E5E" w:rsidRDefault="00C21E5E" w:rsidP="00B95675">
            <w:pPr>
              <w:pStyle w:val="TableParagraph"/>
              <w:ind w:left="107"/>
              <w:rPr>
                <w:sz w:val="24"/>
              </w:rPr>
            </w:pPr>
            <w:r>
              <w:rPr>
                <w:sz w:val="24"/>
              </w:rPr>
              <w:t>Juli</w:t>
            </w:r>
          </w:p>
        </w:tc>
        <w:tc>
          <w:tcPr>
            <w:tcW w:w="2977" w:type="dxa"/>
          </w:tcPr>
          <w:p w:rsidR="00C21E5E" w:rsidRDefault="00C21E5E" w:rsidP="00B95675">
            <w:pPr>
              <w:pStyle w:val="TableParagraph"/>
              <w:ind w:left="565" w:right="557"/>
              <w:jc w:val="center"/>
              <w:rPr>
                <w:sz w:val="24"/>
              </w:rPr>
            </w:pPr>
            <w:r>
              <w:rPr>
                <w:sz w:val="24"/>
              </w:rPr>
              <w:t>0,210569777</w:t>
            </w:r>
          </w:p>
        </w:tc>
        <w:tc>
          <w:tcPr>
            <w:tcW w:w="2593" w:type="dxa"/>
          </w:tcPr>
          <w:p w:rsidR="00C21E5E" w:rsidRDefault="00C21E5E" w:rsidP="00B95675">
            <w:pPr>
              <w:pStyle w:val="TableParagraph"/>
              <w:spacing w:before="35" w:line="264" w:lineRule="exact"/>
              <w:ind w:left="524" w:right="515"/>
              <w:jc w:val="center"/>
              <w:rPr>
                <w:sz w:val="24"/>
              </w:rPr>
            </w:pPr>
            <w:r>
              <w:rPr>
                <w:sz w:val="24"/>
              </w:rPr>
              <w:t>0,13</w:t>
            </w:r>
          </w:p>
        </w:tc>
      </w:tr>
      <w:tr w:rsidR="00C21E5E" w:rsidTr="00835538">
        <w:trPr>
          <w:trHeight w:val="318"/>
        </w:trPr>
        <w:tc>
          <w:tcPr>
            <w:tcW w:w="756" w:type="dxa"/>
          </w:tcPr>
          <w:p w:rsidR="00C21E5E" w:rsidRDefault="00C21E5E" w:rsidP="00B95675">
            <w:pPr>
              <w:pStyle w:val="TableParagraph"/>
              <w:ind w:right="307"/>
              <w:jc w:val="right"/>
              <w:rPr>
                <w:sz w:val="24"/>
              </w:rPr>
            </w:pPr>
            <w:r>
              <w:rPr>
                <w:sz w:val="24"/>
              </w:rPr>
              <w:t>8</w:t>
            </w:r>
          </w:p>
        </w:tc>
        <w:tc>
          <w:tcPr>
            <w:tcW w:w="1844" w:type="dxa"/>
          </w:tcPr>
          <w:p w:rsidR="00C21E5E" w:rsidRDefault="00C21E5E" w:rsidP="00B95675">
            <w:pPr>
              <w:pStyle w:val="TableParagraph"/>
              <w:ind w:left="107"/>
              <w:rPr>
                <w:sz w:val="24"/>
              </w:rPr>
            </w:pPr>
            <w:r>
              <w:rPr>
                <w:sz w:val="24"/>
              </w:rPr>
              <w:t>Agustus</w:t>
            </w:r>
          </w:p>
        </w:tc>
        <w:tc>
          <w:tcPr>
            <w:tcW w:w="2977" w:type="dxa"/>
          </w:tcPr>
          <w:p w:rsidR="00C21E5E" w:rsidRDefault="00C21E5E" w:rsidP="00B95675">
            <w:pPr>
              <w:pStyle w:val="TableParagraph"/>
              <w:ind w:left="565" w:right="557"/>
              <w:jc w:val="center"/>
              <w:rPr>
                <w:sz w:val="24"/>
              </w:rPr>
            </w:pPr>
            <w:r>
              <w:rPr>
                <w:sz w:val="24"/>
              </w:rPr>
              <w:t>0,254566498</w:t>
            </w:r>
          </w:p>
        </w:tc>
        <w:tc>
          <w:tcPr>
            <w:tcW w:w="2593" w:type="dxa"/>
          </w:tcPr>
          <w:p w:rsidR="00C21E5E" w:rsidRDefault="00C21E5E" w:rsidP="00B95675">
            <w:pPr>
              <w:pStyle w:val="TableParagraph"/>
              <w:spacing w:before="35" w:line="264" w:lineRule="exact"/>
              <w:ind w:left="524" w:right="515"/>
              <w:jc w:val="center"/>
              <w:rPr>
                <w:sz w:val="24"/>
              </w:rPr>
            </w:pPr>
            <w:r>
              <w:rPr>
                <w:sz w:val="24"/>
              </w:rPr>
              <w:t>0,04</w:t>
            </w:r>
          </w:p>
        </w:tc>
      </w:tr>
      <w:tr w:rsidR="00C21E5E" w:rsidTr="00835538">
        <w:trPr>
          <w:trHeight w:val="318"/>
        </w:trPr>
        <w:tc>
          <w:tcPr>
            <w:tcW w:w="756" w:type="dxa"/>
          </w:tcPr>
          <w:p w:rsidR="00C21E5E" w:rsidRDefault="00C21E5E" w:rsidP="00B95675">
            <w:pPr>
              <w:pStyle w:val="TableParagraph"/>
              <w:ind w:right="307"/>
              <w:jc w:val="right"/>
              <w:rPr>
                <w:sz w:val="24"/>
              </w:rPr>
            </w:pPr>
            <w:r>
              <w:rPr>
                <w:sz w:val="24"/>
              </w:rPr>
              <w:lastRenderedPageBreak/>
              <w:t>9</w:t>
            </w:r>
          </w:p>
        </w:tc>
        <w:tc>
          <w:tcPr>
            <w:tcW w:w="1844" w:type="dxa"/>
          </w:tcPr>
          <w:p w:rsidR="00C21E5E" w:rsidRDefault="00C21E5E" w:rsidP="00B95675">
            <w:pPr>
              <w:pStyle w:val="TableParagraph"/>
              <w:ind w:left="107"/>
              <w:rPr>
                <w:sz w:val="24"/>
              </w:rPr>
            </w:pPr>
            <w:r>
              <w:rPr>
                <w:sz w:val="24"/>
              </w:rPr>
              <w:t>September</w:t>
            </w:r>
          </w:p>
        </w:tc>
        <w:tc>
          <w:tcPr>
            <w:tcW w:w="2977" w:type="dxa"/>
          </w:tcPr>
          <w:p w:rsidR="00C21E5E" w:rsidRDefault="00C21E5E" w:rsidP="00B95675">
            <w:pPr>
              <w:pStyle w:val="TableParagraph"/>
              <w:ind w:left="565" w:right="557"/>
              <w:jc w:val="center"/>
              <w:rPr>
                <w:sz w:val="24"/>
              </w:rPr>
            </w:pPr>
            <w:r>
              <w:rPr>
                <w:sz w:val="24"/>
              </w:rPr>
              <w:t>0,110352895</w:t>
            </w:r>
          </w:p>
        </w:tc>
        <w:tc>
          <w:tcPr>
            <w:tcW w:w="2593" w:type="dxa"/>
          </w:tcPr>
          <w:p w:rsidR="00C21E5E" w:rsidRDefault="00C21E5E" w:rsidP="00B95675">
            <w:pPr>
              <w:pStyle w:val="TableParagraph"/>
              <w:spacing w:before="35" w:line="264" w:lineRule="exact"/>
              <w:ind w:left="524" w:right="517"/>
              <w:jc w:val="center"/>
              <w:rPr>
                <w:sz w:val="24"/>
              </w:rPr>
            </w:pPr>
            <w:r>
              <w:rPr>
                <w:sz w:val="24"/>
              </w:rPr>
              <w:t>-0,14</w:t>
            </w:r>
          </w:p>
        </w:tc>
      </w:tr>
      <w:tr w:rsidR="00C21E5E" w:rsidTr="00835538">
        <w:trPr>
          <w:trHeight w:val="318"/>
        </w:trPr>
        <w:tc>
          <w:tcPr>
            <w:tcW w:w="756" w:type="dxa"/>
          </w:tcPr>
          <w:p w:rsidR="00C21E5E" w:rsidRDefault="00C21E5E" w:rsidP="00B95675">
            <w:pPr>
              <w:pStyle w:val="TableParagraph"/>
              <w:ind w:right="247"/>
              <w:jc w:val="right"/>
              <w:rPr>
                <w:sz w:val="24"/>
              </w:rPr>
            </w:pPr>
            <w:r>
              <w:rPr>
                <w:sz w:val="24"/>
              </w:rPr>
              <w:t>10</w:t>
            </w:r>
          </w:p>
        </w:tc>
        <w:tc>
          <w:tcPr>
            <w:tcW w:w="1844" w:type="dxa"/>
          </w:tcPr>
          <w:p w:rsidR="00C21E5E" w:rsidRDefault="00C21E5E" w:rsidP="00B95675">
            <w:pPr>
              <w:pStyle w:val="TableParagraph"/>
              <w:ind w:left="107"/>
              <w:rPr>
                <w:sz w:val="24"/>
              </w:rPr>
            </w:pPr>
            <w:r>
              <w:rPr>
                <w:sz w:val="24"/>
              </w:rPr>
              <w:t>Oktober</w:t>
            </w:r>
          </w:p>
        </w:tc>
        <w:tc>
          <w:tcPr>
            <w:tcW w:w="2977" w:type="dxa"/>
          </w:tcPr>
          <w:p w:rsidR="00C21E5E" w:rsidRDefault="00C21E5E" w:rsidP="00B95675">
            <w:pPr>
              <w:pStyle w:val="TableParagraph"/>
              <w:ind w:left="565" w:right="557"/>
              <w:jc w:val="center"/>
              <w:rPr>
                <w:sz w:val="24"/>
              </w:rPr>
            </w:pPr>
            <w:r>
              <w:rPr>
                <w:sz w:val="24"/>
              </w:rPr>
              <w:t>0,133056639</w:t>
            </w:r>
          </w:p>
        </w:tc>
        <w:tc>
          <w:tcPr>
            <w:tcW w:w="2593" w:type="dxa"/>
          </w:tcPr>
          <w:p w:rsidR="00C21E5E" w:rsidRDefault="00C21E5E" w:rsidP="00B95675">
            <w:pPr>
              <w:pStyle w:val="TableParagraph"/>
              <w:spacing w:before="35" w:line="264" w:lineRule="exact"/>
              <w:ind w:left="524" w:right="515"/>
              <w:jc w:val="center"/>
              <w:rPr>
                <w:sz w:val="24"/>
              </w:rPr>
            </w:pPr>
            <w:r>
              <w:rPr>
                <w:sz w:val="24"/>
              </w:rPr>
              <w:t>0,02</w:t>
            </w:r>
          </w:p>
        </w:tc>
      </w:tr>
      <w:tr w:rsidR="00C21E5E" w:rsidTr="00835538">
        <w:trPr>
          <w:trHeight w:val="318"/>
        </w:trPr>
        <w:tc>
          <w:tcPr>
            <w:tcW w:w="756" w:type="dxa"/>
          </w:tcPr>
          <w:p w:rsidR="00C21E5E" w:rsidRDefault="00C21E5E" w:rsidP="00B95675">
            <w:pPr>
              <w:pStyle w:val="TableParagraph"/>
              <w:ind w:right="247"/>
              <w:jc w:val="right"/>
              <w:rPr>
                <w:sz w:val="24"/>
              </w:rPr>
            </w:pPr>
            <w:r>
              <w:rPr>
                <w:sz w:val="24"/>
              </w:rPr>
              <w:t>11</w:t>
            </w:r>
          </w:p>
        </w:tc>
        <w:tc>
          <w:tcPr>
            <w:tcW w:w="1844" w:type="dxa"/>
          </w:tcPr>
          <w:p w:rsidR="00C21E5E" w:rsidRDefault="00C21E5E" w:rsidP="00B95675">
            <w:pPr>
              <w:pStyle w:val="TableParagraph"/>
              <w:ind w:left="107"/>
              <w:rPr>
                <w:sz w:val="24"/>
              </w:rPr>
            </w:pPr>
            <w:r>
              <w:rPr>
                <w:sz w:val="24"/>
              </w:rPr>
              <w:t>November</w:t>
            </w:r>
          </w:p>
        </w:tc>
        <w:tc>
          <w:tcPr>
            <w:tcW w:w="2977" w:type="dxa"/>
          </w:tcPr>
          <w:p w:rsidR="00C21E5E" w:rsidRDefault="00C21E5E" w:rsidP="00B95675">
            <w:pPr>
              <w:pStyle w:val="TableParagraph"/>
              <w:ind w:left="565" w:right="557"/>
              <w:jc w:val="center"/>
              <w:rPr>
                <w:sz w:val="24"/>
              </w:rPr>
            </w:pPr>
            <w:r>
              <w:rPr>
                <w:sz w:val="24"/>
              </w:rPr>
              <w:t>0,251714722</w:t>
            </w:r>
          </w:p>
        </w:tc>
        <w:tc>
          <w:tcPr>
            <w:tcW w:w="2593" w:type="dxa"/>
          </w:tcPr>
          <w:p w:rsidR="00C21E5E" w:rsidRDefault="00C21E5E" w:rsidP="00B95675">
            <w:pPr>
              <w:pStyle w:val="TableParagraph"/>
              <w:spacing w:before="35" w:line="264" w:lineRule="exact"/>
              <w:ind w:left="524" w:right="515"/>
              <w:jc w:val="center"/>
              <w:rPr>
                <w:sz w:val="24"/>
              </w:rPr>
            </w:pPr>
            <w:r>
              <w:rPr>
                <w:sz w:val="24"/>
              </w:rPr>
              <w:t>0,12</w:t>
            </w:r>
          </w:p>
        </w:tc>
      </w:tr>
      <w:tr w:rsidR="00C21E5E" w:rsidTr="00835538">
        <w:trPr>
          <w:trHeight w:val="321"/>
        </w:trPr>
        <w:tc>
          <w:tcPr>
            <w:tcW w:w="756" w:type="dxa"/>
          </w:tcPr>
          <w:p w:rsidR="00C21E5E" w:rsidRDefault="00C21E5E" w:rsidP="00B95675">
            <w:pPr>
              <w:pStyle w:val="TableParagraph"/>
              <w:spacing w:before="15"/>
              <w:ind w:right="247"/>
              <w:jc w:val="right"/>
              <w:rPr>
                <w:sz w:val="24"/>
              </w:rPr>
            </w:pPr>
            <w:r>
              <w:rPr>
                <w:sz w:val="24"/>
              </w:rPr>
              <w:t>12</w:t>
            </w:r>
          </w:p>
        </w:tc>
        <w:tc>
          <w:tcPr>
            <w:tcW w:w="1844" w:type="dxa"/>
          </w:tcPr>
          <w:p w:rsidR="00C21E5E" w:rsidRDefault="00C21E5E" w:rsidP="00B95675">
            <w:pPr>
              <w:pStyle w:val="TableParagraph"/>
              <w:spacing w:before="15"/>
              <w:ind w:left="107"/>
              <w:rPr>
                <w:sz w:val="24"/>
              </w:rPr>
            </w:pPr>
            <w:r>
              <w:rPr>
                <w:sz w:val="24"/>
              </w:rPr>
              <w:t>Desember</w:t>
            </w:r>
          </w:p>
        </w:tc>
        <w:tc>
          <w:tcPr>
            <w:tcW w:w="2977" w:type="dxa"/>
          </w:tcPr>
          <w:p w:rsidR="00C21E5E" w:rsidRDefault="00C21E5E" w:rsidP="00B95675">
            <w:pPr>
              <w:pStyle w:val="TableParagraph"/>
              <w:spacing w:before="15"/>
              <w:ind w:left="565" w:right="557"/>
              <w:jc w:val="center"/>
              <w:rPr>
                <w:sz w:val="24"/>
              </w:rPr>
            </w:pPr>
            <w:r>
              <w:rPr>
                <w:sz w:val="24"/>
              </w:rPr>
              <w:t>0,129786442</w:t>
            </w:r>
          </w:p>
        </w:tc>
        <w:tc>
          <w:tcPr>
            <w:tcW w:w="2593" w:type="dxa"/>
          </w:tcPr>
          <w:p w:rsidR="00C21E5E" w:rsidRDefault="00C21E5E" w:rsidP="00B95675">
            <w:pPr>
              <w:pStyle w:val="TableParagraph"/>
              <w:spacing w:before="37" w:line="264" w:lineRule="exact"/>
              <w:ind w:left="524" w:right="517"/>
              <w:jc w:val="center"/>
              <w:rPr>
                <w:sz w:val="24"/>
              </w:rPr>
            </w:pPr>
            <w:r>
              <w:rPr>
                <w:sz w:val="24"/>
              </w:rPr>
              <w:t>-0,12</w:t>
            </w:r>
          </w:p>
        </w:tc>
      </w:tr>
      <w:tr w:rsidR="00C21E5E" w:rsidTr="00835538">
        <w:trPr>
          <w:trHeight w:val="318"/>
        </w:trPr>
        <w:tc>
          <w:tcPr>
            <w:tcW w:w="2600" w:type="dxa"/>
            <w:gridSpan w:val="2"/>
            <w:tcBorders>
              <w:bottom w:val="single" w:sz="4" w:space="0" w:color="auto"/>
            </w:tcBorders>
          </w:tcPr>
          <w:p w:rsidR="00C21E5E" w:rsidRDefault="00C21E5E" w:rsidP="00B95675">
            <w:pPr>
              <w:pStyle w:val="TableParagraph"/>
              <w:ind w:left="851"/>
              <w:rPr>
                <w:sz w:val="24"/>
              </w:rPr>
            </w:pPr>
            <w:r>
              <w:rPr>
                <w:sz w:val="24"/>
              </w:rPr>
              <w:t>Tertinggi</w:t>
            </w:r>
          </w:p>
        </w:tc>
        <w:tc>
          <w:tcPr>
            <w:tcW w:w="2977" w:type="dxa"/>
            <w:tcBorders>
              <w:bottom w:val="single" w:sz="4" w:space="0" w:color="auto"/>
            </w:tcBorders>
          </w:tcPr>
          <w:p w:rsidR="00C21E5E" w:rsidRDefault="00C21E5E" w:rsidP="00B95675">
            <w:pPr>
              <w:pStyle w:val="TableParagraph"/>
              <w:ind w:left="565" w:right="556"/>
              <w:jc w:val="center"/>
              <w:rPr>
                <w:sz w:val="24"/>
              </w:rPr>
            </w:pPr>
            <w:r>
              <w:rPr>
                <w:sz w:val="24"/>
              </w:rPr>
              <w:t>0,25</w:t>
            </w:r>
          </w:p>
        </w:tc>
        <w:tc>
          <w:tcPr>
            <w:tcW w:w="2593" w:type="dxa"/>
            <w:tcBorders>
              <w:bottom w:val="single" w:sz="4" w:space="0" w:color="auto"/>
            </w:tcBorders>
          </w:tcPr>
          <w:p w:rsidR="00C21E5E" w:rsidRDefault="00C21E5E" w:rsidP="00B95675">
            <w:pPr>
              <w:pStyle w:val="TableParagraph"/>
              <w:ind w:left="524" w:right="515"/>
              <w:jc w:val="center"/>
              <w:rPr>
                <w:sz w:val="24"/>
              </w:rPr>
            </w:pPr>
            <w:r>
              <w:rPr>
                <w:sz w:val="24"/>
              </w:rPr>
              <w:t>0,13</w:t>
            </w:r>
          </w:p>
        </w:tc>
      </w:tr>
      <w:tr w:rsidR="00C21E5E" w:rsidTr="00835538">
        <w:trPr>
          <w:trHeight w:val="318"/>
        </w:trPr>
        <w:tc>
          <w:tcPr>
            <w:tcW w:w="2600" w:type="dxa"/>
            <w:gridSpan w:val="2"/>
            <w:tcBorders>
              <w:top w:val="single" w:sz="4" w:space="0" w:color="auto"/>
              <w:bottom w:val="single" w:sz="4" w:space="0" w:color="auto"/>
            </w:tcBorders>
          </w:tcPr>
          <w:p w:rsidR="00C21E5E" w:rsidRDefault="00C21E5E" w:rsidP="00B95675">
            <w:pPr>
              <w:pStyle w:val="TableParagraph"/>
              <w:ind w:left="844"/>
              <w:rPr>
                <w:sz w:val="24"/>
              </w:rPr>
            </w:pPr>
            <w:r>
              <w:rPr>
                <w:sz w:val="24"/>
              </w:rPr>
              <w:t>Terendah</w:t>
            </w:r>
          </w:p>
        </w:tc>
        <w:tc>
          <w:tcPr>
            <w:tcW w:w="2977" w:type="dxa"/>
            <w:tcBorders>
              <w:top w:val="single" w:sz="4" w:space="0" w:color="auto"/>
              <w:bottom w:val="single" w:sz="4" w:space="0" w:color="auto"/>
            </w:tcBorders>
          </w:tcPr>
          <w:p w:rsidR="00C21E5E" w:rsidRDefault="00C21E5E" w:rsidP="00B95675">
            <w:pPr>
              <w:pStyle w:val="TableParagraph"/>
              <w:ind w:left="565" w:right="556"/>
              <w:jc w:val="center"/>
              <w:rPr>
                <w:sz w:val="24"/>
              </w:rPr>
            </w:pPr>
            <w:r>
              <w:rPr>
                <w:sz w:val="24"/>
              </w:rPr>
              <w:t>0,06</w:t>
            </w:r>
          </w:p>
        </w:tc>
        <w:tc>
          <w:tcPr>
            <w:tcW w:w="2593" w:type="dxa"/>
            <w:tcBorders>
              <w:top w:val="single" w:sz="4" w:space="0" w:color="auto"/>
              <w:bottom w:val="single" w:sz="4" w:space="0" w:color="auto"/>
            </w:tcBorders>
          </w:tcPr>
          <w:p w:rsidR="00C21E5E" w:rsidRDefault="00C21E5E" w:rsidP="00B95675">
            <w:pPr>
              <w:pStyle w:val="TableParagraph"/>
              <w:ind w:left="524" w:right="517"/>
              <w:jc w:val="center"/>
              <w:rPr>
                <w:sz w:val="24"/>
              </w:rPr>
            </w:pPr>
            <w:r>
              <w:rPr>
                <w:sz w:val="24"/>
              </w:rPr>
              <w:t>-0,14</w:t>
            </w:r>
          </w:p>
        </w:tc>
      </w:tr>
      <w:tr w:rsidR="00C21E5E" w:rsidTr="00835538">
        <w:trPr>
          <w:trHeight w:val="318"/>
        </w:trPr>
        <w:tc>
          <w:tcPr>
            <w:tcW w:w="2600" w:type="dxa"/>
            <w:gridSpan w:val="2"/>
            <w:tcBorders>
              <w:top w:val="single" w:sz="4" w:space="0" w:color="auto"/>
              <w:bottom w:val="single" w:sz="4" w:space="0" w:color="auto"/>
            </w:tcBorders>
          </w:tcPr>
          <w:p w:rsidR="00C21E5E" w:rsidRDefault="00C21E5E" w:rsidP="00B95675">
            <w:pPr>
              <w:pStyle w:val="TableParagraph"/>
              <w:ind w:left="799"/>
              <w:rPr>
                <w:sz w:val="24"/>
              </w:rPr>
            </w:pPr>
            <w:r>
              <w:rPr>
                <w:sz w:val="24"/>
              </w:rPr>
              <w:t>Rata - rata</w:t>
            </w:r>
          </w:p>
        </w:tc>
        <w:tc>
          <w:tcPr>
            <w:tcW w:w="2977" w:type="dxa"/>
            <w:tcBorders>
              <w:top w:val="single" w:sz="4" w:space="0" w:color="auto"/>
              <w:bottom w:val="single" w:sz="4" w:space="0" w:color="auto"/>
            </w:tcBorders>
          </w:tcPr>
          <w:p w:rsidR="00C21E5E" w:rsidRDefault="00C21E5E" w:rsidP="00B95675">
            <w:pPr>
              <w:pStyle w:val="TableParagraph"/>
              <w:ind w:left="565" w:right="556"/>
              <w:jc w:val="center"/>
              <w:rPr>
                <w:sz w:val="24"/>
              </w:rPr>
            </w:pPr>
            <w:r>
              <w:rPr>
                <w:sz w:val="24"/>
              </w:rPr>
              <w:t>0,16</w:t>
            </w:r>
          </w:p>
        </w:tc>
        <w:tc>
          <w:tcPr>
            <w:tcW w:w="2593" w:type="dxa"/>
            <w:tcBorders>
              <w:top w:val="single" w:sz="4" w:space="0" w:color="auto"/>
              <w:bottom w:val="single" w:sz="4" w:space="0" w:color="auto"/>
            </w:tcBorders>
          </w:tcPr>
          <w:p w:rsidR="00C21E5E" w:rsidRDefault="00C21E5E" w:rsidP="00B95675">
            <w:pPr>
              <w:pStyle w:val="TableParagraph"/>
              <w:ind w:left="524" w:right="515"/>
              <w:jc w:val="center"/>
              <w:rPr>
                <w:sz w:val="24"/>
              </w:rPr>
            </w:pPr>
            <w:r>
              <w:rPr>
                <w:sz w:val="24"/>
              </w:rPr>
              <w:t>0,01</w:t>
            </w:r>
          </w:p>
        </w:tc>
      </w:tr>
    </w:tbl>
    <w:p w:rsidR="00B95675" w:rsidRPr="003D69DB" w:rsidRDefault="00C21E5E" w:rsidP="003D69DB">
      <w:pPr>
        <w:pStyle w:val="BodyText"/>
        <w:rPr>
          <w:sz w:val="20"/>
          <w:szCs w:val="20"/>
        </w:rPr>
      </w:pPr>
      <w:r w:rsidRPr="003D69DB">
        <w:rPr>
          <w:sz w:val="20"/>
          <w:szCs w:val="20"/>
        </w:rPr>
        <w:t>Sumber</w:t>
      </w:r>
      <w:r w:rsidR="00B95675" w:rsidRPr="003D69DB">
        <w:rPr>
          <w:sz w:val="20"/>
          <w:szCs w:val="20"/>
          <w:lang w:val="en-US"/>
        </w:rPr>
        <w:t xml:space="preserve"> </w:t>
      </w:r>
      <w:r w:rsidRPr="003D69DB">
        <w:rPr>
          <w:sz w:val="20"/>
          <w:szCs w:val="20"/>
        </w:rPr>
        <w:t>: Laporan Laba Rugi Penjualan Online pada</w:t>
      </w:r>
      <w:r w:rsidR="003D69DB" w:rsidRPr="003D69DB">
        <w:rPr>
          <w:sz w:val="20"/>
          <w:szCs w:val="20"/>
          <w:lang w:val="en-US"/>
        </w:rPr>
        <w:t xml:space="preserve"> </w:t>
      </w:r>
      <w:r w:rsidRPr="003D69DB">
        <w:rPr>
          <w:sz w:val="20"/>
          <w:szCs w:val="20"/>
        </w:rPr>
        <w:t>PT. Shout Network Indonesia selama tahun 2015</w:t>
      </w:r>
    </w:p>
    <w:p w:rsidR="003D69DB" w:rsidRDefault="003D69DB" w:rsidP="00B95675">
      <w:pPr>
        <w:pStyle w:val="BodyText"/>
        <w:ind w:right="-23"/>
        <w:jc w:val="both"/>
      </w:pPr>
    </w:p>
    <w:p w:rsidR="00B95675" w:rsidRDefault="00B95675" w:rsidP="00B95675">
      <w:pPr>
        <w:pStyle w:val="BodyText"/>
        <w:ind w:right="-23"/>
        <w:jc w:val="both"/>
      </w:pPr>
      <w:r>
        <w:t xml:space="preserve">Tabel </w:t>
      </w:r>
      <w:r>
        <w:rPr>
          <w:lang w:val="en-US"/>
        </w:rPr>
        <w:t>1</w:t>
      </w:r>
      <w:r>
        <w:t xml:space="preserve">.3 menunjukan data perkembangan Profitabilitas pada PT. Shout Network Indonesia selama tahun 2015. Penjelasan mengenai perkembangan </w:t>
      </w:r>
      <w:r>
        <w:rPr>
          <w:i/>
        </w:rPr>
        <w:t xml:space="preserve">Net Profit Margin </w:t>
      </w:r>
      <w:r>
        <w:t>pada tabel tersebut adalah sebagai berikut:</w:t>
      </w:r>
    </w:p>
    <w:p w:rsidR="00B95675" w:rsidRDefault="00B95675" w:rsidP="00B95675">
      <w:pPr>
        <w:pStyle w:val="ListParagraph"/>
        <w:numPr>
          <w:ilvl w:val="3"/>
          <w:numId w:val="14"/>
        </w:numPr>
        <w:tabs>
          <w:tab w:val="left" w:pos="1669"/>
        </w:tabs>
        <w:ind w:left="284" w:right="-23" w:hanging="284"/>
        <w:jc w:val="both"/>
        <w:rPr>
          <w:sz w:val="24"/>
        </w:rPr>
      </w:pPr>
      <w:r>
        <w:rPr>
          <w:i/>
          <w:sz w:val="24"/>
        </w:rPr>
        <w:t xml:space="preserve">Net profit Margin </w:t>
      </w:r>
      <w:r>
        <w:rPr>
          <w:sz w:val="24"/>
        </w:rPr>
        <w:t xml:space="preserve">tertinggi terjadi pada bulan Agustus yaitu sebesar 0,25457 atau 25%, dengan perkembangan </w:t>
      </w:r>
      <w:r>
        <w:rPr>
          <w:i/>
          <w:sz w:val="24"/>
        </w:rPr>
        <w:t xml:space="preserve">Net profit Margin </w:t>
      </w:r>
      <w:r>
        <w:rPr>
          <w:sz w:val="24"/>
        </w:rPr>
        <w:t>sebesar 0,13 atau 13%. Ini terjadi karena penjualan lebih banyak dari biasanya dan biaya-biaya yang dikeluarkan pada bulan tersebut lebih sedikit, karena untuk PO order bahan yang digunakan sudah dikeluarkan pada bulan</w:t>
      </w:r>
      <w:r>
        <w:rPr>
          <w:spacing w:val="-1"/>
          <w:sz w:val="24"/>
        </w:rPr>
        <w:t xml:space="preserve"> </w:t>
      </w:r>
      <w:r>
        <w:rPr>
          <w:sz w:val="24"/>
        </w:rPr>
        <w:t>sebelumnya.</w:t>
      </w:r>
    </w:p>
    <w:p w:rsidR="00B95675" w:rsidRDefault="00B95675" w:rsidP="00B95675">
      <w:pPr>
        <w:pStyle w:val="ListParagraph"/>
        <w:numPr>
          <w:ilvl w:val="3"/>
          <w:numId w:val="14"/>
        </w:numPr>
        <w:tabs>
          <w:tab w:val="left" w:pos="1669"/>
        </w:tabs>
        <w:ind w:left="284" w:right="-23" w:hanging="284"/>
        <w:jc w:val="both"/>
        <w:rPr>
          <w:sz w:val="24"/>
        </w:rPr>
      </w:pPr>
      <w:r>
        <w:rPr>
          <w:i/>
          <w:sz w:val="24"/>
        </w:rPr>
        <w:t xml:space="preserve">Net Profit Margin </w:t>
      </w:r>
      <w:r>
        <w:rPr>
          <w:sz w:val="24"/>
        </w:rPr>
        <w:t xml:space="preserve">terendah terjadi pada bulan Januari yaitu sebesar 0,06293 atau 6%, dengan perkembangan </w:t>
      </w:r>
      <w:r>
        <w:rPr>
          <w:i/>
          <w:sz w:val="24"/>
        </w:rPr>
        <w:t xml:space="preserve">Net Profit Margin </w:t>
      </w:r>
      <w:r>
        <w:rPr>
          <w:sz w:val="24"/>
        </w:rPr>
        <w:t>sebesar - 0,14 atau 14%. Ini terjadi karena penjualan yang lebih kecil dari bulan- bulan yang</w:t>
      </w:r>
      <w:r>
        <w:rPr>
          <w:spacing w:val="-3"/>
          <w:sz w:val="24"/>
        </w:rPr>
        <w:t xml:space="preserve"> </w:t>
      </w:r>
      <w:r>
        <w:rPr>
          <w:sz w:val="24"/>
        </w:rPr>
        <w:t>lain.</w:t>
      </w:r>
    </w:p>
    <w:p w:rsidR="00B95675" w:rsidRDefault="00B95675" w:rsidP="00B95675">
      <w:pPr>
        <w:pStyle w:val="ListParagraph"/>
        <w:numPr>
          <w:ilvl w:val="3"/>
          <w:numId w:val="14"/>
        </w:numPr>
        <w:tabs>
          <w:tab w:val="left" w:pos="1669"/>
        </w:tabs>
        <w:ind w:left="284" w:right="-23" w:hanging="284"/>
        <w:jc w:val="both"/>
        <w:rPr>
          <w:sz w:val="24"/>
        </w:rPr>
      </w:pPr>
      <w:r w:rsidRPr="00B95675">
        <w:rPr>
          <w:sz w:val="24"/>
        </w:rPr>
        <w:t xml:space="preserve">Rata-rata </w:t>
      </w:r>
      <w:r w:rsidRPr="00B95675">
        <w:rPr>
          <w:i/>
          <w:sz w:val="24"/>
        </w:rPr>
        <w:t xml:space="preserve">Net Profit Margin </w:t>
      </w:r>
      <w:r w:rsidRPr="00B95675">
        <w:rPr>
          <w:sz w:val="24"/>
        </w:rPr>
        <w:t xml:space="preserve">pada tahun 2015 sebesar 0,16274 atau 16%, dengan perkembangan rata-rata </w:t>
      </w:r>
      <w:r w:rsidRPr="00B95675">
        <w:rPr>
          <w:i/>
          <w:sz w:val="24"/>
        </w:rPr>
        <w:t xml:space="preserve">Net Profit Margin </w:t>
      </w:r>
      <w:r w:rsidRPr="00B95675">
        <w:rPr>
          <w:sz w:val="24"/>
        </w:rPr>
        <w:t>adalah sebesar 0,01 atau</w:t>
      </w:r>
      <w:r w:rsidRPr="00B95675">
        <w:rPr>
          <w:spacing w:val="-1"/>
          <w:sz w:val="24"/>
        </w:rPr>
        <w:t xml:space="preserve"> </w:t>
      </w:r>
      <w:r w:rsidRPr="00B95675">
        <w:rPr>
          <w:sz w:val="24"/>
        </w:rPr>
        <w:t>1%.</w:t>
      </w:r>
    </w:p>
    <w:p w:rsidR="00B6442A" w:rsidRDefault="0005653E" w:rsidP="00B95675">
      <w:pPr>
        <w:tabs>
          <w:tab w:val="left" w:pos="1669"/>
        </w:tabs>
        <w:ind w:right="-23"/>
        <w:jc w:val="both"/>
        <w:rPr>
          <w:sz w:val="24"/>
          <w:szCs w:val="24"/>
        </w:rPr>
      </w:pPr>
      <w:r>
        <w:rPr>
          <w:sz w:val="24"/>
          <w:szCs w:val="24"/>
        </w:rPr>
        <w:fldChar w:fldCharType="begin" w:fldLock="1"/>
      </w:r>
      <w:r>
        <w:rPr>
          <w:sz w:val="24"/>
          <w:szCs w:val="24"/>
        </w:rPr>
        <w:instrText>ADDIN CSL_CITATION {"citationItems":[{"id":"ITEM-1","itemData":{"abstract":"Penelitian ini dilakukan dengan tujuan untuk menguji faktor-faktor yang mempengaruhi Laba pada perusahaan asuransi yang terdaftar di Bursa Efek Indonesia (BEI). Faktor-faktor yang mempengaruhi Laba antara lain adalah Risk Based Capital, Rasio Investasi, Rasio Klaim, dan Rasio Pertumbuhan Premi. Periode penelitian ini dilakukan selama 3 (empat) tahun, yaitu tahun 2014-2016. Jenis penelitian ini adalah riset kausal, yaitu penelitian ini mencari hubungan sebab akibat antara variabel independen dan variabel dependen. Populasi dalam penelitian ini adalah perusahaan asuransi yang terdaftar di BEI, yaitu 11 perusahaan asuransi. Sampel dalam penelitian ini diperoleh dengan metode purpose sampling. Berdasarkan kriteria yang ada, maka didapatkan 10 perusahaan asuransi. Pengujian hipotesis dilakukan dengan analisis regresi linier berganda, tetapi sebelum pengujian hipotesis terlebih dahulu dilakukan pengujian asumsi klasik. Hasil penelitian menunjukkan bahwa: (1) Terdapat pengaruh Risk Based Capital terhadap Laba yang ditunjukkan dengan nilai t hitung &gt; t tabel (3,472 &gt; 2,060) dan signifikansinya &lt; 0,05 yaitu (0,002); (2) Terdapat pengaruh Rasio Investasi terhadap Laba yang ditunjukkan dengan nilai t hitung &gt; t tabel (2,604 &gt; 2,060) dan signifikansinya &lt; 0,05 yaitu (0,015); (3) Tidak terdapat pengaruh Rasio Klaim terhadap Laba yang ditunjukkan dengan nilai t hitung &lt; t tabel (1,598 &lt; 2,060) dan signifikansinya &gt; 0,05 yaitu (0,123); (4) Tidak terdapat pengaruh Rasio Pertumbuhan Premi terhadap Laba yang ditunjukkan dengan nilai t hitung &lt; t tabel (1,600 &lt; 2,060) dan signifikansinya &gt; 0,05 yaitu (0,122); (5) Terdapat pengaruh Risk Based Capital, Rasio Investasi, Rasio Klaim dan Rasio Pertumbuhan Premi secara simultan terhadap Laba yang ditunjukkan dengan nilai F hitung &gt; F tabel (17,123 &gt; 2,76) dan signifikansinya &lt; 0,05 yaitu (0,000). Kata kunci: Risk Based Capital, Rasio Investasi, Rasio Klaim, Rasio Pertumbuhan Premi, Laba.","author":[{"dropping-particle":"","family":"Jatmiko","given":"Lukman","non-dropping-particle":"","parse-names":false,"suffix":""}],"container-title":"Skripsi thesis, Universitas Mercu Buana Yogyakarta.","id":"ITEM-1","issued":{"date-parts":[["2018"]]},"title":"PENGARUH TINGKAT KESEHATAN KEUANGAN TERHADAP LABA PERUSAHAAN ASURANSI (Studi Kasus Pada Perusahaan Asuransi yang Terdaftar di Bursa Efek Indonesia Tahun 2014-2016)","type":"article-journal"},"uris":["http://www.mendeley.com/documents/?uuid=4c84e5e2-80a6-4de6-9eb3-314ec4e03444"]}],"mendeley":{"formattedCitation":"(Jatmiko, 2018)","manualFormatting":"Jatmiko, (2018)","plainTextFormattedCitation":"(Jatmiko, 2018)"},"properties":{"noteIndex":0},"schema":"https://github.com/citation-style-language/schema/raw/master/csl-citation.json"}</w:instrText>
      </w:r>
      <w:r>
        <w:rPr>
          <w:sz w:val="24"/>
          <w:szCs w:val="24"/>
        </w:rPr>
        <w:fldChar w:fldCharType="separate"/>
      </w:r>
      <w:r w:rsidRPr="0005653E">
        <w:rPr>
          <w:noProof/>
          <w:sz w:val="24"/>
          <w:szCs w:val="24"/>
        </w:rPr>
        <w:t xml:space="preserve">Jatmiko, </w:t>
      </w:r>
      <w:r>
        <w:rPr>
          <w:noProof/>
          <w:sz w:val="24"/>
          <w:szCs w:val="24"/>
          <w:lang w:val="en-US"/>
        </w:rPr>
        <w:t>(</w:t>
      </w:r>
      <w:r w:rsidRPr="0005653E">
        <w:rPr>
          <w:noProof/>
          <w:sz w:val="24"/>
          <w:szCs w:val="24"/>
        </w:rPr>
        <w:t>2018)</w:t>
      </w:r>
      <w:r>
        <w:rPr>
          <w:sz w:val="24"/>
          <w:szCs w:val="24"/>
        </w:rPr>
        <w:fldChar w:fldCharType="end"/>
      </w:r>
      <w:r w:rsidR="00B6442A" w:rsidRPr="00B6442A">
        <w:rPr>
          <w:sz w:val="24"/>
          <w:szCs w:val="24"/>
        </w:rPr>
        <w:t xml:space="preserve"> dalam penelitiannya membuktikan bahwa net profit margin (NPM) berpengaruh terhadap pertumbuhan laba. Hal ini disebabkan karena perusahaan yang memiliki rasio Net Profit Margin (NPM) yang tinggi cenderung memiliki pertumbuhan laba yang lebih tinggi pula dan sebaliknya. baik buruknya manajemen tetangga dalam melaksanakan pengendalian biaya atau pengelolaan harta miliknya. Pengaruh Pendapatan Net Profit Margin (NPM) Terhadap Pertumbuhan Net Profit Margin (NPM) yang tinggi menunjukkan bahwa perusahaan mampu meningkatkan usahanya melalui pencapaian laba operasi pada periode tersebut. Dengan tercapainya laba tersebut, investor akan mendapatkan gambaran yang positif tentang kinerja perusahaan sehingga investor dapat mengharapkan return yang tinggi atas ekuitasnya. Dengan demikian dapat dikatakan bahwa pertumbuhan laba juga akan meningkat.</w:t>
      </w:r>
    </w:p>
    <w:p w:rsidR="00B6442A" w:rsidRPr="00B6442A" w:rsidRDefault="00B6442A" w:rsidP="00B95675">
      <w:pPr>
        <w:tabs>
          <w:tab w:val="left" w:pos="1669"/>
        </w:tabs>
        <w:ind w:right="-23"/>
        <w:jc w:val="both"/>
        <w:rPr>
          <w:sz w:val="24"/>
          <w:szCs w:val="24"/>
        </w:rPr>
      </w:pPr>
    </w:p>
    <w:p w:rsidR="00B95675" w:rsidRPr="00B95675" w:rsidRDefault="00B95675" w:rsidP="00B95675">
      <w:pPr>
        <w:pStyle w:val="Heading1"/>
        <w:tabs>
          <w:tab w:val="left" w:pos="1309"/>
        </w:tabs>
        <w:ind w:left="0" w:right="-23"/>
        <w:jc w:val="both"/>
        <w:rPr>
          <w:sz w:val="28"/>
          <w:szCs w:val="28"/>
        </w:rPr>
      </w:pPr>
      <w:r w:rsidRPr="00B95675">
        <w:rPr>
          <w:sz w:val="28"/>
          <w:szCs w:val="28"/>
        </w:rPr>
        <w:t>Perkembangan Penjualan Non Online Periode Januari – Desember 2015</w:t>
      </w:r>
    </w:p>
    <w:p w:rsidR="00B95675" w:rsidRDefault="00B95675" w:rsidP="00B95675">
      <w:pPr>
        <w:pStyle w:val="BodyText"/>
        <w:ind w:right="-23"/>
        <w:jc w:val="both"/>
      </w:pPr>
      <w:r>
        <w:t>Berikut adalah tabel Penjualan non online pada PT. Shout Network Indonesia, yaitu :</w:t>
      </w:r>
    </w:p>
    <w:p w:rsidR="00B95675" w:rsidRPr="00B95675" w:rsidRDefault="00B95675" w:rsidP="00B95675">
      <w:pPr>
        <w:pStyle w:val="Heading1"/>
        <w:ind w:left="0" w:right="-23"/>
        <w:rPr>
          <w:b w:val="0"/>
        </w:rPr>
      </w:pPr>
      <w:r w:rsidRPr="00B95675">
        <w:rPr>
          <w:b w:val="0"/>
        </w:rPr>
        <w:t>Tabel</w:t>
      </w:r>
      <w:r>
        <w:rPr>
          <w:b w:val="0"/>
          <w:lang w:val="en-US"/>
        </w:rPr>
        <w:t xml:space="preserve"> 1</w:t>
      </w:r>
      <w:r w:rsidRPr="00B95675">
        <w:rPr>
          <w:b w:val="0"/>
        </w:rPr>
        <w:t>.4</w:t>
      </w:r>
    </w:p>
    <w:p w:rsidR="00B95675" w:rsidRPr="00B95675" w:rsidRDefault="00B95675" w:rsidP="00B95675">
      <w:pPr>
        <w:ind w:right="-23"/>
        <w:jc w:val="center"/>
        <w:rPr>
          <w:sz w:val="24"/>
        </w:rPr>
      </w:pPr>
      <w:r w:rsidRPr="00B95675">
        <w:rPr>
          <w:sz w:val="24"/>
        </w:rPr>
        <w:t>Penjualan non online pada PT. Shout Network Indonesia pada tahun 2015</w:t>
      </w:r>
    </w:p>
    <w:tbl>
      <w:tblPr>
        <w:tblW w:w="0" w:type="auto"/>
        <w:tblInd w:w="579" w:type="dxa"/>
        <w:tblLayout w:type="fixed"/>
        <w:tblCellMar>
          <w:left w:w="0" w:type="dxa"/>
          <w:right w:w="0" w:type="dxa"/>
        </w:tblCellMar>
        <w:tblLook w:val="01E0" w:firstRow="1" w:lastRow="1" w:firstColumn="1" w:lastColumn="1" w:noHBand="0" w:noVBand="0"/>
      </w:tblPr>
      <w:tblGrid>
        <w:gridCol w:w="754"/>
        <w:gridCol w:w="1842"/>
        <w:gridCol w:w="990"/>
        <w:gridCol w:w="1912"/>
        <w:gridCol w:w="864"/>
        <w:gridCol w:w="1655"/>
      </w:tblGrid>
      <w:tr w:rsidR="00B95675" w:rsidTr="00835538">
        <w:trPr>
          <w:trHeight w:val="314"/>
        </w:trPr>
        <w:tc>
          <w:tcPr>
            <w:tcW w:w="754" w:type="dxa"/>
            <w:tcBorders>
              <w:top w:val="single" w:sz="4" w:space="0" w:color="auto"/>
              <w:bottom w:val="single" w:sz="4" w:space="0" w:color="auto"/>
            </w:tcBorders>
          </w:tcPr>
          <w:p w:rsidR="00B95675" w:rsidRDefault="00B95675" w:rsidP="00B95675">
            <w:pPr>
              <w:pStyle w:val="TableParagraph"/>
              <w:spacing w:before="30" w:line="264" w:lineRule="exact"/>
              <w:ind w:right="219"/>
              <w:jc w:val="right"/>
              <w:rPr>
                <w:sz w:val="24"/>
              </w:rPr>
            </w:pPr>
            <w:r>
              <w:rPr>
                <w:w w:val="95"/>
                <w:sz w:val="24"/>
              </w:rPr>
              <w:t>No</w:t>
            </w:r>
          </w:p>
        </w:tc>
        <w:tc>
          <w:tcPr>
            <w:tcW w:w="1842" w:type="dxa"/>
            <w:tcBorders>
              <w:top w:val="single" w:sz="4" w:space="0" w:color="auto"/>
              <w:bottom w:val="single" w:sz="4" w:space="0" w:color="auto"/>
            </w:tcBorders>
          </w:tcPr>
          <w:p w:rsidR="00B95675" w:rsidRDefault="00B95675" w:rsidP="00B95675">
            <w:pPr>
              <w:pStyle w:val="TableParagraph"/>
              <w:spacing w:before="30" w:line="264" w:lineRule="exact"/>
              <w:ind w:left="612" w:right="606"/>
              <w:jc w:val="center"/>
              <w:rPr>
                <w:sz w:val="24"/>
              </w:rPr>
            </w:pPr>
            <w:r>
              <w:rPr>
                <w:sz w:val="24"/>
              </w:rPr>
              <w:t>Bulan</w:t>
            </w:r>
          </w:p>
        </w:tc>
        <w:tc>
          <w:tcPr>
            <w:tcW w:w="2902" w:type="dxa"/>
            <w:gridSpan w:val="2"/>
            <w:tcBorders>
              <w:top w:val="single" w:sz="4" w:space="0" w:color="auto"/>
              <w:bottom w:val="single" w:sz="4" w:space="0" w:color="auto"/>
            </w:tcBorders>
          </w:tcPr>
          <w:p w:rsidR="00B95675" w:rsidRDefault="00B95675" w:rsidP="00B95675">
            <w:pPr>
              <w:pStyle w:val="TableParagraph"/>
              <w:spacing w:before="30" w:line="264" w:lineRule="exact"/>
              <w:ind w:left="954" w:right="950"/>
              <w:jc w:val="center"/>
              <w:rPr>
                <w:sz w:val="24"/>
              </w:rPr>
            </w:pPr>
            <w:r>
              <w:rPr>
                <w:sz w:val="24"/>
              </w:rPr>
              <w:t>Penjualan</w:t>
            </w:r>
          </w:p>
        </w:tc>
        <w:tc>
          <w:tcPr>
            <w:tcW w:w="2519" w:type="dxa"/>
            <w:gridSpan w:val="2"/>
            <w:tcBorders>
              <w:top w:val="single" w:sz="4" w:space="0" w:color="auto"/>
              <w:bottom w:val="single" w:sz="4" w:space="0" w:color="auto"/>
            </w:tcBorders>
          </w:tcPr>
          <w:p w:rsidR="00B95675" w:rsidRDefault="00B95675" w:rsidP="00B95675">
            <w:pPr>
              <w:pStyle w:val="TableParagraph"/>
              <w:spacing w:before="30" w:line="264" w:lineRule="exact"/>
              <w:ind w:left="546"/>
              <w:rPr>
                <w:sz w:val="24"/>
              </w:rPr>
            </w:pPr>
            <w:r>
              <w:rPr>
                <w:sz w:val="24"/>
              </w:rPr>
              <w:t>Perkembangan</w:t>
            </w:r>
          </w:p>
        </w:tc>
      </w:tr>
      <w:tr w:rsidR="00B95675" w:rsidTr="00835538">
        <w:trPr>
          <w:trHeight w:val="311"/>
        </w:trPr>
        <w:tc>
          <w:tcPr>
            <w:tcW w:w="754" w:type="dxa"/>
            <w:tcBorders>
              <w:top w:val="single" w:sz="4" w:space="0" w:color="auto"/>
            </w:tcBorders>
          </w:tcPr>
          <w:p w:rsidR="00B95675" w:rsidRDefault="00B95675" w:rsidP="00B95675">
            <w:pPr>
              <w:pStyle w:val="TableParagraph"/>
              <w:spacing w:before="27" w:line="264" w:lineRule="exact"/>
              <w:ind w:right="305"/>
              <w:jc w:val="right"/>
              <w:rPr>
                <w:sz w:val="24"/>
              </w:rPr>
            </w:pPr>
            <w:r>
              <w:rPr>
                <w:sz w:val="24"/>
              </w:rPr>
              <w:t>1</w:t>
            </w:r>
          </w:p>
        </w:tc>
        <w:tc>
          <w:tcPr>
            <w:tcW w:w="1842" w:type="dxa"/>
            <w:tcBorders>
              <w:top w:val="single" w:sz="4" w:space="0" w:color="auto"/>
            </w:tcBorders>
          </w:tcPr>
          <w:p w:rsidR="00B95675" w:rsidRDefault="00B95675" w:rsidP="00B95675">
            <w:pPr>
              <w:pStyle w:val="TableParagraph"/>
              <w:spacing w:before="27" w:line="264" w:lineRule="exact"/>
              <w:ind w:left="107"/>
              <w:rPr>
                <w:sz w:val="24"/>
              </w:rPr>
            </w:pPr>
            <w:r>
              <w:rPr>
                <w:sz w:val="24"/>
              </w:rPr>
              <w:t>Januari</w:t>
            </w:r>
          </w:p>
        </w:tc>
        <w:tc>
          <w:tcPr>
            <w:tcW w:w="990" w:type="dxa"/>
            <w:tcBorders>
              <w:top w:val="single" w:sz="4" w:space="0" w:color="auto"/>
            </w:tcBorders>
          </w:tcPr>
          <w:p w:rsidR="00B95675" w:rsidRDefault="00B95675" w:rsidP="00B95675">
            <w:pPr>
              <w:pStyle w:val="TableParagraph"/>
              <w:spacing w:before="27" w:line="264" w:lineRule="exact"/>
              <w:ind w:right="144"/>
              <w:jc w:val="right"/>
              <w:rPr>
                <w:sz w:val="24"/>
              </w:rPr>
            </w:pPr>
            <w:r>
              <w:rPr>
                <w:sz w:val="24"/>
              </w:rPr>
              <w:t>Rp</w:t>
            </w:r>
          </w:p>
        </w:tc>
        <w:tc>
          <w:tcPr>
            <w:tcW w:w="1912" w:type="dxa"/>
            <w:tcBorders>
              <w:top w:val="single" w:sz="4" w:space="0" w:color="auto"/>
            </w:tcBorders>
          </w:tcPr>
          <w:p w:rsidR="00B95675" w:rsidRDefault="00B95675" w:rsidP="00B95675">
            <w:pPr>
              <w:pStyle w:val="TableParagraph"/>
              <w:spacing w:before="27" w:line="264" w:lineRule="exact"/>
              <w:ind w:left="273"/>
              <w:rPr>
                <w:sz w:val="24"/>
              </w:rPr>
            </w:pPr>
            <w:r>
              <w:rPr>
                <w:sz w:val="24"/>
              </w:rPr>
              <w:t>54.511.000</w:t>
            </w:r>
          </w:p>
        </w:tc>
        <w:tc>
          <w:tcPr>
            <w:tcW w:w="2519" w:type="dxa"/>
            <w:gridSpan w:val="2"/>
            <w:tcBorders>
              <w:top w:val="single" w:sz="4" w:space="0" w:color="auto"/>
            </w:tcBorders>
          </w:tcPr>
          <w:p w:rsidR="00B95675" w:rsidRDefault="00B95675" w:rsidP="00B95675">
            <w:pPr>
              <w:pStyle w:val="TableParagraph"/>
            </w:pPr>
          </w:p>
        </w:tc>
      </w:tr>
      <w:tr w:rsidR="00B95675" w:rsidTr="00835538">
        <w:trPr>
          <w:trHeight w:val="314"/>
        </w:trPr>
        <w:tc>
          <w:tcPr>
            <w:tcW w:w="754" w:type="dxa"/>
          </w:tcPr>
          <w:p w:rsidR="00B95675" w:rsidRDefault="00B95675" w:rsidP="00B95675">
            <w:pPr>
              <w:pStyle w:val="TableParagraph"/>
              <w:spacing w:before="30" w:line="264" w:lineRule="exact"/>
              <w:ind w:right="305"/>
              <w:jc w:val="right"/>
              <w:rPr>
                <w:sz w:val="24"/>
              </w:rPr>
            </w:pPr>
            <w:r>
              <w:rPr>
                <w:sz w:val="24"/>
              </w:rPr>
              <w:t>2</w:t>
            </w:r>
          </w:p>
        </w:tc>
        <w:tc>
          <w:tcPr>
            <w:tcW w:w="1842" w:type="dxa"/>
          </w:tcPr>
          <w:p w:rsidR="00B95675" w:rsidRDefault="00B95675" w:rsidP="00B95675">
            <w:pPr>
              <w:pStyle w:val="TableParagraph"/>
              <w:spacing w:before="30" w:line="264" w:lineRule="exact"/>
              <w:ind w:left="107"/>
              <w:rPr>
                <w:sz w:val="24"/>
              </w:rPr>
            </w:pPr>
            <w:r>
              <w:rPr>
                <w:sz w:val="24"/>
              </w:rPr>
              <w:t>Februari</w:t>
            </w:r>
          </w:p>
        </w:tc>
        <w:tc>
          <w:tcPr>
            <w:tcW w:w="990" w:type="dxa"/>
          </w:tcPr>
          <w:p w:rsidR="00B95675" w:rsidRDefault="00B95675" w:rsidP="00B95675">
            <w:pPr>
              <w:pStyle w:val="TableParagraph"/>
              <w:spacing w:before="30" w:line="264" w:lineRule="exact"/>
              <w:ind w:right="144"/>
              <w:jc w:val="right"/>
              <w:rPr>
                <w:sz w:val="24"/>
              </w:rPr>
            </w:pPr>
            <w:r>
              <w:rPr>
                <w:sz w:val="24"/>
              </w:rPr>
              <w:t>Rp</w:t>
            </w:r>
          </w:p>
        </w:tc>
        <w:tc>
          <w:tcPr>
            <w:tcW w:w="1912" w:type="dxa"/>
          </w:tcPr>
          <w:p w:rsidR="00B95675" w:rsidRDefault="00B95675" w:rsidP="00B95675">
            <w:pPr>
              <w:pStyle w:val="TableParagraph"/>
              <w:spacing w:before="30" w:line="264" w:lineRule="exact"/>
              <w:ind w:left="153"/>
              <w:rPr>
                <w:sz w:val="24"/>
              </w:rPr>
            </w:pPr>
            <w:r>
              <w:rPr>
                <w:sz w:val="24"/>
              </w:rPr>
              <w:t>125.297.250</w:t>
            </w:r>
          </w:p>
        </w:tc>
        <w:tc>
          <w:tcPr>
            <w:tcW w:w="2519" w:type="dxa"/>
            <w:gridSpan w:val="2"/>
          </w:tcPr>
          <w:p w:rsidR="00B95675" w:rsidRDefault="00B95675" w:rsidP="00B95675">
            <w:pPr>
              <w:pStyle w:val="TableParagraph"/>
              <w:spacing w:before="30" w:line="264" w:lineRule="exact"/>
              <w:ind w:left="517"/>
              <w:rPr>
                <w:sz w:val="24"/>
              </w:rPr>
            </w:pPr>
            <w:r>
              <w:rPr>
                <w:sz w:val="24"/>
              </w:rPr>
              <w:t>Rp 70.786.250</w:t>
            </w:r>
          </w:p>
        </w:tc>
      </w:tr>
      <w:tr w:rsidR="00B95675" w:rsidTr="00835538">
        <w:trPr>
          <w:trHeight w:val="311"/>
        </w:trPr>
        <w:tc>
          <w:tcPr>
            <w:tcW w:w="754" w:type="dxa"/>
          </w:tcPr>
          <w:p w:rsidR="00B95675" w:rsidRDefault="00B95675" w:rsidP="00B95675">
            <w:pPr>
              <w:pStyle w:val="TableParagraph"/>
              <w:spacing w:before="30" w:line="261" w:lineRule="exact"/>
              <w:ind w:right="305"/>
              <w:jc w:val="right"/>
              <w:rPr>
                <w:sz w:val="24"/>
              </w:rPr>
            </w:pPr>
            <w:r>
              <w:rPr>
                <w:sz w:val="24"/>
              </w:rPr>
              <w:t>3</w:t>
            </w:r>
          </w:p>
        </w:tc>
        <w:tc>
          <w:tcPr>
            <w:tcW w:w="1842" w:type="dxa"/>
          </w:tcPr>
          <w:p w:rsidR="00B95675" w:rsidRDefault="00B95675" w:rsidP="00B95675">
            <w:pPr>
              <w:pStyle w:val="TableParagraph"/>
              <w:spacing w:before="30" w:line="261" w:lineRule="exact"/>
              <w:ind w:left="107"/>
              <w:rPr>
                <w:sz w:val="24"/>
              </w:rPr>
            </w:pPr>
            <w:r>
              <w:rPr>
                <w:sz w:val="24"/>
              </w:rPr>
              <w:t>Maret</w:t>
            </w:r>
          </w:p>
        </w:tc>
        <w:tc>
          <w:tcPr>
            <w:tcW w:w="990" w:type="dxa"/>
          </w:tcPr>
          <w:p w:rsidR="00B95675" w:rsidRDefault="00B95675" w:rsidP="00B95675">
            <w:pPr>
              <w:pStyle w:val="TableParagraph"/>
              <w:spacing w:before="30" w:line="261" w:lineRule="exact"/>
              <w:ind w:right="144"/>
              <w:jc w:val="right"/>
              <w:rPr>
                <w:sz w:val="24"/>
              </w:rPr>
            </w:pPr>
            <w:r>
              <w:rPr>
                <w:sz w:val="24"/>
              </w:rPr>
              <w:t>Rp</w:t>
            </w:r>
          </w:p>
        </w:tc>
        <w:tc>
          <w:tcPr>
            <w:tcW w:w="1912" w:type="dxa"/>
          </w:tcPr>
          <w:p w:rsidR="00B95675" w:rsidRDefault="00B95675" w:rsidP="00B95675">
            <w:pPr>
              <w:pStyle w:val="TableParagraph"/>
              <w:spacing w:before="30" w:line="261" w:lineRule="exact"/>
              <w:ind w:left="273"/>
              <w:rPr>
                <w:sz w:val="24"/>
              </w:rPr>
            </w:pPr>
            <w:r>
              <w:rPr>
                <w:sz w:val="24"/>
              </w:rPr>
              <w:t>96.051.000</w:t>
            </w:r>
          </w:p>
        </w:tc>
        <w:tc>
          <w:tcPr>
            <w:tcW w:w="2519" w:type="dxa"/>
            <w:gridSpan w:val="2"/>
          </w:tcPr>
          <w:p w:rsidR="00B95675" w:rsidRDefault="00B95675" w:rsidP="00B95675">
            <w:pPr>
              <w:pStyle w:val="TableParagraph"/>
              <w:spacing w:before="30" w:line="261" w:lineRule="exact"/>
              <w:ind w:left="466"/>
              <w:rPr>
                <w:sz w:val="24"/>
              </w:rPr>
            </w:pPr>
            <w:r>
              <w:rPr>
                <w:sz w:val="24"/>
              </w:rPr>
              <w:t>Rp (29.246.250)</w:t>
            </w:r>
          </w:p>
        </w:tc>
      </w:tr>
      <w:tr w:rsidR="00B95675" w:rsidTr="00835538">
        <w:trPr>
          <w:trHeight w:val="314"/>
        </w:trPr>
        <w:tc>
          <w:tcPr>
            <w:tcW w:w="754" w:type="dxa"/>
          </w:tcPr>
          <w:p w:rsidR="00B95675" w:rsidRDefault="00B95675" w:rsidP="00B95675">
            <w:pPr>
              <w:pStyle w:val="TableParagraph"/>
              <w:spacing w:before="30" w:line="264" w:lineRule="exact"/>
              <w:ind w:right="305"/>
              <w:jc w:val="right"/>
              <w:rPr>
                <w:sz w:val="24"/>
              </w:rPr>
            </w:pPr>
            <w:r>
              <w:rPr>
                <w:sz w:val="24"/>
              </w:rPr>
              <w:t>4</w:t>
            </w:r>
          </w:p>
        </w:tc>
        <w:tc>
          <w:tcPr>
            <w:tcW w:w="1842" w:type="dxa"/>
          </w:tcPr>
          <w:p w:rsidR="00B95675" w:rsidRDefault="00B95675" w:rsidP="00B95675">
            <w:pPr>
              <w:pStyle w:val="TableParagraph"/>
              <w:spacing w:before="30" w:line="264" w:lineRule="exact"/>
              <w:ind w:left="107"/>
              <w:rPr>
                <w:sz w:val="24"/>
              </w:rPr>
            </w:pPr>
            <w:r>
              <w:rPr>
                <w:sz w:val="24"/>
              </w:rPr>
              <w:t>April</w:t>
            </w:r>
          </w:p>
        </w:tc>
        <w:tc>
          <w:tcPr>
            <w:tcW w:w="990" w:type="dxa"/>
          </w:tcPr>
          <w:p w:rsidR="00B95675" w:rsidRDefault="00B95675" w:rsidP="00B95675">
            <w:pPr>
              <w:pStyle w:val="TableParagraph"/>
              <w:spacing w:before="30" w:line="264" w:lineRule="exact"/>
              <w:ind w:right="144"/>
              <w:jc w:val="right"/>
              <w:rPr>
                <w:sz w:val="24"/>
              </w:rPr>
            </w:pPr>
            <w:r>
              <w:rPr>
                <w:sz w:val="24"/>
              </w:rPr>
              <w:t>Rp</w:t>
            </w:r>
          </w:p>
        </w:tc>
        <w:tc>
          <w:tcPr>
            <w:tcW w:w="1912" w:type="dxa"/>
          </w:tcPr>
          <w:p w:rsidR="00B95675" w:rsidRDefault="00B95675" w:rsidP="00B95675">
            <w:pPr>
              <w:pStyle w:val="TableParagraph"/>
              <w:spacing w:before="30" w:line="264" w:lineRule="exact"/>
              <w:ind w:left="273"/>
              <w:rPr>
                <w:sz w:val="24"/>
              </w:rPr>
            </w:pPr>
            <w:r>
              <w:rPr>
                <w:sz w:val="24"/>
              </w:rPr>
              <w:t>93.555.500</w:t>
            </w:r>
          </w:p>
        </w:tc>
        <w:tc>
          <w:tcPr>
            <w:tcW w:w="864" w:type="dxa"/>
          </w:tcPr>
          <w:p w:rsidR="00B95675" w:rsidRDefault="00B95675" w:rsidP="00B95675">
            <w:pPr>
              <w:pStyle w:val="TableParagraph"/>
              <w:spacing w:before="30" w:line="264" w:lineRule="exact"/>
              <w:ind w:right="109"/>
              <w:jc w:val="right"/>
              <w:rPr>
                <w:sz w:val="24"/>
              </w:rPr>
            </w:pPr>
            <w:r>
              <w:rPr>
                <w:sz w:val="24"/>
              </w:rPr>
              <w:t>Rp</w:t>
            </w:r>
          </w:p>
        </w:tc>
        <w:tc>
          <w:tcPr>
            <w:tcW w:w="1655" w:type="dxa"/>
          </w:tcPr>
          <w:p w:rsidR="00B95675" w:rsidRDefault="00B95675" w:rsidP="00B95675">
            <w:pPr>
              <w:pStyle w:val="TableParagraph"/>
              <w:spacing w:before="30" w:line="264" w:lineRule="exact"/>
              <w:ind w:right="460"/>
              <w:jc w:val="right"/>
              <w:rPr>
                <w:sz w:val="24"/>
              </w:rPr>
            </w:pPr>
            <w:r>
              <w:rPr>
                <w:sz w:val="24"/>
              </w:rPr>
              <w:t>(2.495.500)</w:t>
            </w:r>
          </w:p>
        </w:tc>
      </w:tr>
      <w:tr w:rsidR="00B95675" w:rsidTr="00835538">
        <w:trPr>
          <w:trHeight w:val="313"/>
        </w:trPr>
        <w:tc>
          <w:tcPr>
            <w:tcW w:w="754" w:type="dxa"/>
          </w:tcPr>
          <w:p w:rsidR="00B95675" w:rsidRDefault="00B95675" w:rsidP="00B95675">
            <w:pPr>
              <w:pStyle w:val="TableParagraph"/>
              <w:spacing w:before="30" w:line="264" w:lineRule="exact"/>
              <w:ind w:right="305"/>
              <w:jc w:val="right"/>
              <w:rPr>
                <w:sz w:val="24"/>
              </w:rPr>
            </w:pPr>
            <w:r>
              <w:rPr>
                <w:sz w:val="24"/>
              </w:rPr>
              <w:t>5</w:t>
            </w:r>
          </w:p>
        </w:tc>
        <w:tc>
          <w:tcPr>
            <w:tcW w:w="1842" w:type="dxa"/>
          </w:tcPr>
          <w:p w:rsidR="00B95675" w:rsidRDefault="00B95675" w:rsidP="00B95675">
            <w:pPr>
              <w:pStyle w:val="TableParagraph"/>
              <w:spacing w:before="30" w:line="264" w:lineRule="exact"/>
              <w:ind w:left="107"/>
              <w:rPr>
                <w:sz w:val="24"/>
              </w:rPr>
            </w:pPr>
            <w:r>
              <w:rPr>
                <w:sz w:val="24"/>
              </w:rPr>
              <w:t>Mei</w:t>
            </w:r>
          </w:p>
        </w:tc>
        <w:tc>
          <w:tcPr>
            <w:tcW w:w="990" w:type="dxa"/>
          </w:tcPr>
          <w:p w:rsidR="00B95675" w:rsidRDefault="00B95675" w:rsidP="00B95675">
            <w:pPr>
              <w:pStyle w:val="TableParagraph"/>
              <w:spacing w:before="30" w:line="264" w:lineRule="exact"/>
              <w:ind w:right="144"/>
              <w:jc w:val="right"/>
              <w:rPr>
                <w:sz w:val="24"/>
              </w:rPr>
            </w:pPr>
            <w:r>
              <w:rPr>
                <w:sz w:val="24"/>
              </w:rPr>
              <w:t>Rp</w:t>
            </w:r>
          </w:p>
        </w:tc>
        <w:tc>
          <w:tcPr>
            <w:tcW w:w="1912" w:type="dxa"/>
          </w:tcPr>
          <w:p w:rsidR="00B95675" w:rsidRDefault="00B95675" w:rsidP="00B95675">
            <w:pPr>
              <w:pStyle w:val="TableParagraph"/>
              <w:spacing w:before="30" w:line="264" w:lineRule="exact"/>
              <w:ind w:left="273"/>
              <w:rPr>
                <w:sz w:val="24"/>
              </w:rPr>
            </w:pPr>
            <w:r>
              <w:rPr>
                <w:sz w:val="24"/>
              </w:rPr>
              <w:t>72.526.100</w:t>
            </w:r>
          </w:p>
        </w:tc>
        <w:tc>
          <w:tcPr>
            <w:tcW w:w="2519" w:type="dxa"/>
            <w:gridSpan w:val="2"/>
          </w:tcPr>
          <w:p w:rsidR="00B95675" w:rsidRDefault="00B95675" w:rsidP="00B95675">
            <w:pPr>
              <w:pStyle w:val="TableParagraph"/>
              <w:spacing w:before="30" w:line="264" w:lineRule="exact"/>
              <w:ind w:left="466"/>
              <w:rPr>
                <w:sz w:val="24"/>
              </w:rPr>
            </w:pPr>
            <w:r>
              <w:rPr>
                <w:sz w:val="24"/>
              </w:rPr>
              <w:t>Rp (21.029.400)</w:t>
            </w:r>
          </w:p>
        </w:tc>
      </w:tr>
      <w:tr w:rsidR="00B95675" w:rsidTr="00835538">
        <w:trPr>
          <w:trHeight w:val="311"/>
        </w:trPr>
        <w:tc>
          <w:tcPr>
            <w:tcW w:w="754" w:type="dxa"/>
          </w:tcPr>
          <w:p w:rsidR="00B95675" w:rsidRDefault="00B95675" w:rsidP="00B95675">
            <w:pPr>
              <w:pStyle w:val="TableParagraph"/>
              <w:spacing w:before="27" w:line="264" w:lineRule="exact"/>
              <w:ind w:right="305"/>
              <w:jc w:val="right"/>
              <w:rPr>
                <w:sz w:val="24"/>
              </w:rPr>
            </w:pPr>
            <w:r>
              <w:rPr>
                <w:sz w:val="24"/>
              </w:rPr>
              <w:t>6</w:t>
            </w:r>
          </w:p>
        </w:tc>
        <w:tc>
          <w:tcPr>
            <w:tcW w:w="1842" w:type="dxa"/>
          </w:tcPr>
          <w:p w:rsidR="00B95675" w:rsidRDefault="00B95675" w:rsidP="00B95675">
            <w:pPr>
              <w:pStyle w:val="TableParagraph"/>
              <w:spacing w:before="27" w:line="264" w:lineRule="exact"/>
              <w:ind w:left="107"/>
              <w:rPr>
                <w:sz w:val="24"/>
              </w:rPr>
            </w:pPr>
            <w:r>
              <w:rPr>
                <w:sz w:val="24"/>
              </w:rPr>
              <w:t>Juni</w:t>
            </w:r>
          </w:p>
        </w:tc>
        <w:tc>
          <w:tcPr>
            <w:tcW w:w="990" w:type="dxa"/>
          </w:tcPr>
          <w:p w:rsidR="00B95675" w:rsidRDefault="00B95675" w:rsidP="00B95675">
            <w:pPr>
              <w:pStyle w:val="TableParagraph"/>
              <w:spacing w:before="27" w:line="264" w:lineRule="exact"/>
              <w:ind w:right="144"/>
              <w:jc w:val="right"/>
              <w:rPr>
                <w:sz w:val="24"/>
              </w:rPr>
            </w:pPr>
            <w:r>
              <w:rPr>
                <w:sz w:val="24"/>
              </w:rPr>
              <w:t>Rp</w:t>
            </w:r>
          </w:p>
        </w:tc>
        <w:tc>
          <w:tcPr>
            <w:tcW w:w="1912" w:type="dxa"/>
          </w:tcPr>
          <w:p w:rsidR="00B95675" w:rsidRDefault="00B95675" w:rsidP="00B95675">
            <w:pPr>
              <w:pStyle w:val="TableParagraph"/>
              <w:spacing w:before="27" w:line="264" w:lineRule="exact"/>
              <w:ind w:left="273"/>
              <w:rPr>
                <w:sz w:val="24"/>
              </w:rPr>
            </w:pPr>
            <w:r>
              <w:rPr>
                <w:sz w:val="24"/>
              </w:rPr>
              <w:t>57.365.500</w:t>
            </w:r>
          </w:p>
        </w:tc>
        <w:tc>
          <w:tcPr>
            <w:tcW w:w="2519" w:type="dxa"/>
            <w:gridSpan w:val="2"/>
          </w:tcPr>
          <w:p w:rsidR="00B95675" w:rsidRDefault="00B95675" w:rsidP="00B95675">
            <w:pPr>
              <w:pStyle w:val="TableParagraph"/>
              <w:spacing w:before="27" w:line="264" w:lineRule="exact"/>
              <w:ind w:left="466"/>
              <w:rPr>
                <w:sz w:val="24"/>
              </w:rPr>
            </w:pPr>
            <w:r>
              <w:rPr>
                <w:sz w:val="24"/>
              </w:rPr>
              <w:t>Rp (15.160.600)</w:t>
            </w:r>
          </w:p>
        </w:tc>
      </w:tr>
      <w:tr w:rsidR="00B95675" w:rsidTr="00835538">
        <w:trPr>
          <w:trHeight w:val="313"/>
        </w:trPr>
        <w:tc>
          <w:tcPr>
            <w:tcW w:w="754" w:type="dxa"/>
          </w:tcPr>
          <w:p w:rsidR="00B95675" w:rsidRDefault="00B95675" w:rsidP="00B95675">
            <w:pPr>
              <w:pStyle w:val="TableParagraph"/>
              <w:spacing w:before="30" w:line="264" w:lineRule="exact"/>
              <w:ind w:right="305"/>
              <w:jc w:val="right"/>
              <w:rPr>
                <w:sz w:val="24"/>
              </w:rPr>
            </w:pPr>
            <w:r>
              <w:rPr>
                <w:sz w:val="24"/>
              </w:rPr>
              <w:t>7</w:t>
            </w:r>
          </w:p>
        </w:tc>
        <w:tc>
          <w:tcPr>
            <w:tcW w:w="1842" w:type="dxa"/>
          </w:tcPr>
          <w:p w:rsidR="00B95675" w:rsidRDefault="00B95675" w:rsidP="00B95675">
            <w:pPr>
              <w:pStyle w:val="TableParagraph"/>
              <w:spacing w:before="30" w:line="264" w:lineRule="exact"/>
              <w:ind w:left="107"/>
              <w:rPr>
                <w:sz w:val="24"/>
              </w:rPr>
            </w:pPr>
            <w:r>
              <w:rPr>
                <w:sz w:val="24"/>
              </w:rPr>
              <w:t>Juli</w:t>
            </w:r>
          </w:p>
        </w:tc>
        <w:tc>
          <w:tcPr>
            <w:tcW w:w="990" w:type="dxa"/>
          </w:tcPr>
          <w:p w:rsidR="00B95675" w:rsidRDefault="00B95675" w:rsidP="00B95675">
            <w:pPr>
              <w:pStyle w:val="TableParagraph"/>
              <w:spacing w:before="30" w:line="264" w:lineRule="exact"/>
              <w:ind w:right="144"/>
              <w:jc w:val="right"/>
              <w:rPr>
                <w:sz w:val="24"/>
              </w:rPr>
            </w:pPr>
            <w:r>
              <w:rPr>
                <w:sz w:val="24"/>
              </w:rPr>
              <w:t>Rp</w:t>
            </w:r>
          </w:p>
        </w:tc>
        <w:tc>
          <w:tcPr>
            <w:tcW w:w="1912" w:type="dxa"/>
          </w:tcPr>
          <w:p w:rsidR="00B95675" w:rsidRDefault="00B95675" w:rsidP="00B95675">
            <w:pPr>
              <w:pStyle w:val="TableParagraph"/>
              <w:spacing w:before="30" w:line="264" w:lineRule="exact"/>
              <w:ind w:left="153"/>
              <w:rPr>
                <w:sz w:val="24"/>
              </w:rPr>
            </w:pPr>
            <w:r>
              <w:rPr>
                <w:sz w:val="24"/>
              </w:rPr>
              <w:t>141.428.000</w:t>
            </w:r>
          </w:p>
        </w:tc>
        <w:tc>
          <w:tcPr>
            <w:tcW w:w="2519" w:type="dxa"/>
            <w:gridSpan w:val="2"/>
          </w:tcPr>
          <w:p w:rsidR="00B95675" w:rsidRDefault="00B95675" w:rsidP="00B95675">
            <w:pPr>
              <w:pStyle w:val="TableParagraph"/>
              <w:spacing w:before="30" w:line="264" w:lineRule="exact"/>
              <w:ind w:left="517"/>
              <w:rPr>
                <w:sz w:val="24"/>
              </w:rPr>
            </w:pPr>
            <w:r>
              <w:rPr>
                <w:sz w:val="24"/>
              </w:rPr>
              <w:t>Rp 84.062.500</w:t>
            </w:r>
          </w:p>
        </w:tc>
      </w:tr>
      <w:tr w:rsidR="00B95675" w:rsidTr="00835538">
        <w:trPr>
          <w:trHeight w:val="311"/>
        </w:trPr>
        <w:tc>
          <w:tcPr>
            <w:tcW w:w="754" w:type="dxa"/>
          </w:tcPr>
          <w:p w:rsidR="00B95675" w:rsidRDefault="00B95675" w:rsidP="00B95675">
            <w:pPr>
              <w:pStyle w:val="TableParagraph"/>
              <w:spacing w:before="27" w:line="264" w:lineRule="exact"/>
              <w:ind w:right="305"/>
              <w:jc w:val="right"/>
              <w:rPr>
                <w:sz w:val="24"/>
              </w:rPr>
            </w:pPr>
            <w:r>
              <w:rPr>
                <w:sz w:val="24"/>
              </w:rPr>
              <w:t>8</w:t>
            </w:r>
          </w:p>
        </w:tc>
        <w:tc>
          <w:tcPr>
            <w:tcW w:w="1842" w:type="dxa"/>
          </w:tcPr>
          <w:p w:rsidR="00B95675" w:rsidRDefault="00B95675" w:rsidP="00B95675">
            <w:pPr>
              <w:pStyle w:val="TableParagraph"/>
              <w:spacing w:before="27" w:line="264" w:lineRule="exact"/>
              <w:ind w:left="107"/>
              <w:rPr>
                <w:sz w:val="24"/>
              </w:rPr>
            </w:pPr>
            <w:r>
              <w:rPr>
                <w:sz w:val="24"/>
              </w:rPr>
              <w:t>Agustus</w:t>
            </w:r>
          </w:p>
        </w:tc>
        <w:tc>
          <w:tcPr>
            <w:tcW w:w="990" w:type="dxa"/>
          </w:tcPr>
          <w:p w:rsidR="00B95675" w:rsidRDefault="00B95675" w:rsidP="00B95675">
            <w:pPr>
              <w:pStyle w:val="TableParagraph"/>
              <w:spacing w:before="27" w:line="264" w:lineRule="exact"/>
              <w:ind w:right="144"/>
              <w:jc w:val="right"/>
              <w:rPr>
                <w:sz w:val="24"/>
              </w:rPr>
            </w:pPr>
            <w:r>
              <w:rPr>
                <w:sz w:val="24"/>
              </w:rPr>
              <w:t>Rp</w:t>
            </w:r>
          </w:p>
        </w:tc>
        <w:tc>
          <w:tcPr>
            <w:tcW w:w="1912" w:type="dxa"/>
          </w:tcPr>
          <w:p w:rsidR="00B95675" w:rsidRDefault="00B95675" w:rsidP="00B95675">
            <w:pPr>
              <w:pStyle w:val="TableParagraph"/>
              <w:spacing w:before="27" w:line="264" w:lineRule="exact"/>
              <w:ind w:left="153"/>
              <w:rPr>
                <w:sz w:val="24"/>
              </w:rPr>
            </w:pPr>
            <w:r>
              <w:rPr>
                <w:sz w:val="24"/>
              </w:rPr>
              <w:t>134.138.500</w:t>
            </w:r>
          </w:p>
        </w:tc>
        <w:tc>
          <w:tcPr>
            <w:tcW w:w="864" w:type="dxa"/>
          </w:tcPr>
          <w:p w:rsidR="00B95675" w:rsidRDefault="00B95675" w:rsidP="00B95675">
            <w:pPr>
              <w:pStyle w:val="TableParagraph"/>
              <w:spacing w:before="27" w:line="264" w:lineRule="exact"/>
              <w:ind w:right="109"/>
              <w:jc w:val="right"/>
              <w:rPr>
                <w:sz w:val="24"/>
              </w:rPr>
            </w:pPr>
            <w:r>
              <w:rPr>
                <w:sz w:val="24"/>
              </w:rPr>
              <w:t>Rp</w:t>
            </w:r>
          </w:p>
        </w:tc>
        <w:tc>
          <w:tcPr>
            <w:tcW w:w="1655" w:type="dxa"/>
          </w:tcPr>
          <w:p w:rsidR="00B95675" w:rsidRDefault="00B95675" w:rsidP="00B95675">
            <w:pPr>
              <w:pStyle w:val="TableParagraph"/>
              <w:spacing w:before="27" w:line="264" w:lineRule="exact"/>
              <w:ind w:right="459"/>
              <w:jc w:val="right"/>
              <w:rPr>
                <w:sz w:val="24"/>
              </w:rPr>
            </w:pPr>
            <w:r>
              <w:rPr>
                <w:sz w:val="24"/>
              </w:rPr>
              <w:t>(7.289.500)</w:t>
            </w:r>
          </w:p>
        </w:tc>
      </w:tr>
      <w:tr w:rsidR="00B95675" w:rsidTr="00835538">
        <w:trPr>
          <w:trHeight w:val="313"/>
        </w:trPr>
        <w:tc>
          <w:tcPr>
            <w:tcW w:w="754" w:type="dxa"/>
          </w:tcPr>
          <w:p w:rsidR="00B95675" w:rsidRDefault="00B95675" w:rsidP="00B95675">
            <w:pPr>
              <w:pStyle w:val="TableParagraph"/>
              <w:spacing w:before="30" w:line="264" w:lineRule="exact"/>
              <w:ind w:right="305"/>
              <w:jc w:val="right"/>
              <w:rPr>
                <w:sz w:val="24"/>
              </w:rPr>
            </w:pPr>
            <w:r>
              <w:rPr>
                <w:sz w:val="24"/>
              </w:rPr>
              <w:lastRenderedPageBreak/>
              <w:t>9</w:t>
            </w:r>
          </w:p>
        </w:tc>
        <w:tc>
          <w:tcPr>
            <w:tcW w:w="1842" w:type="dxa"/>
          </w:tcPr>
          <w:p w:rsidR="00B95675" w:rsidRDefault="00B95675" w:rsidP="00B95675">
            <w:pPr>
              <w:pStyle w:val="TableParagraph"/>
              <w:spacing w:before="30" w:line="264" w:lineRule="exact"/>
              <w:ind w:left="107"/>
              <w:rPr>
                <w:sz w:val="24"/>
              </w:rPr>
            </w:pPr>
            <w:r>
              <w:rPr>
                <w:sz w:val="24"/>
              </w:rPr>
              <w:t>September</w:t>
            </w:r>
          </w:p>
        </w:tc>
        <w:tc>
          <w:tcPr>
            <w:tcW w:w="990" w:type="dxa"/>
          </w:tcPr>
          <w:p w:rsidR="00B95675" w:rsidRDefault="00B95675" w:rsidP="00B95675">
            <w:pPr>
              <w:pStyle w:val="TableParagraph"/>
              <w:spacing w:before="30" w:line="264" w:lineRule="exact"/>
              <w:ind w:right="144"/>
              <w:jc w:val="right"/>
              <w:rPr>
                <w:sz w:val="24"/>
              </w:rPr>
            </w:pPr>
            <w:r>
              <w:rPr>
                <w:sz w:val="24"/>
              </w:rPr>
              <w:t>Rp</w:t>
            </w:r>
          </w:p>
        </w:tc>
        <w:tc>
          <w:tcPr>
            <w:tcW w:w="1912" w:type="dxa"/>
          </w:tcPr>
          <w:p w:rsidR="00B95675" w:rsidRDefault="00B95675" w:rsidP="00B95675">
            <w:pPr>
              <w:pStyle w:val="TableParagraph"/>
              <w:spacing w:before="30" w:line="264" w:lineRule="exact"/>
              <w:ind w:left="273"/>
              <w:rPr>
                <w:sz w:val="24"/>
              </w:rPr>
            </w:pPr>
            <w:r>
              <w:rPr>
                <w:sz w:val="24"/>
              </w:rPr>
              <w:t>36.902.000</w:t>
            </w:r>
          </w:p>
        </w:tc>
        <w:tc>
          <w:tcPr>
            <w:tcW w:w="2519" w:type="dxa"/>
            <w:gridSpan w:val="2"/>
          </w:tcPr>
          <w:p w:rsidR="00B95675" w:rsidRDefault="00B95675" w:rsidP="00B95675">
            <w:pPr>
              <w:pStyle w:val="TableParagraph"/>
              <w:spacing w:before="30" w:line="264" w:lineRule="exact"/>
              <w:ind w:left="466"/>
              <w:rPr>
                <w:sz w:val="24"/>
              </w:rPr>
            </w:pPr>
            <w:r>
              <w:rPr>
                <w:sz w:val="24"/>
              </w:rPr>
              <w:t>Rp (97.236.500)</w:t>
            </w:r>
          </w:p>
        </w:tc>
      </w:tr>
      <w:tr w:rsidR="00B95675" w:rsidTr="00835538">
        <w:trPr>
          <w:trHeight w:val="313"/>
        </w:trPr>
        <w:tc>
          <w:tcPr>
            <w:tcW w:w="754" w:type="dxa"/>
          </w:tcPr>
          <w:p w:rsidR="00B95675" w:rsidRDefault="00B95675" w:rsidP="00B95675">
            <w:pPr>
              <w:pStyle w:val="TableParagraph"/>
              <w:spacing w:before="30" w:line="264" w:lineRule="exact"/>
              <w:ind w:right="245"/>
              <w:jc w:val="right"/>
              <w:rPr>
                <w:sz w:val="24"/>
              </w:rPr>
            </w:pPr>
            <w:r>
              <w:rPr>
                <w:sz w:val="24"/>
              </w:rPr>
              <w:t>10</w:t>
            </w:r>
          </w:p>
        </w:tc>
        <w:tc>
          <w:tcPr>
            <w:tcW w:w="1842" w:type="dxa"/>
          </w:tcPr>
          <w:p w:rsidR="00B95675" w:rsidRDefault="00B95675" w:rsidP="00B95675">
            <w:pPr>
              <w:pStyle w:val="TableParagraph"/>
              <w:spacing w:before="30" w:line="264" w:lineRule="exact"/>
              <w:ind w:left="107"/>
              <w:rPr>
                <w:sz w:val="24"/>
              </w:rPr>
            </w:pPr>
            <w:r>
              <w:rPr>
                <w:sz w:val="24"/>
              </w:rPr>
              <w:t>Oktober</w:t>
            </w:r>
          </w:p>
        </w:tc>
        <w:tc>
          <w:tcPr>
            <w:tcW w:w="990" w:type="dxa"/>
          </w:tcPr>
          <w:p w:rsidR="00B95675" w:rsidRDefault="00B95675" w:rsidP="00B95675">
            <w:pPr>
              <w:pStyle w:val="TableParagraph"/>
              <w:spacing w:before="30" w:line="264" w:lineRule="exact"/>
              <w:ind w:right="144"/>
              <w:jc w:val="right"/>
              <w:rPr>
                <w:sz w:val="24"/>
              </w:rPr>
            </w:pPr>
            <w:r>
              <w:rPr>
                <w:sz w:val="24"/>
              </w:rPr>
              <w:t>Rp</w:t>
            </w:r>
          </w:p>
        </w:tc>
        <w:tc>
          <w:tcPr>
            <w:tcW w:w="1912" w:type="dxa"/>
          </w:tcPr>
          <w:p w:rsidR="00B95675" w:rsidRDefault="00B95675" w:rsidP="00B95675">
            <w:pPr>
              <w:pStyle w:val="TableParagraph"/>
              <w:spacing w:before="30" w:line="264" w:lineRule="exact"/>
              <w:ind w:left="273"/>
              <w:rPr>
                <w:sz w:val="24"/>
              </w:rPr>
            </w:pPr>
            <w:r>
              <w:rPr>
                <w:sz w:val="24"/>
              </w:rPr>
              <w:t>69.550.500</w:t>
            </w:r>
          </w:p>
        </w:tc>
        <w:tc>
          <w:tcPr>
            <w:tcW w:w="2519" w:type="dxa"/>
            <w:gridSpan w:val="2"/>
          </w:tcPr>
          <w:p w:rsidR="00B95675" w:rsidRDefault="00B95675" w:rsidP="00B95675">
            <w:pPr>
              <w:pStyle w:val="TableParagraph"/>
              <w:spacing w:before="30" w:line="264" w:lineRule="exact"/>
              <w:ind w:left="517"/>
              <w:rPr>
                <w:sz w:val="24"/>
              </w:rPr>
            </w:pPr>
            <w:r>
              <w:rPr>
                <w:sz w:val="24"/>
              </w:rPr>
              <w:t>Rp 32.648.500</w:t>
            </w:r>
          </w:p>
        </w:tc>
      </w:tr>
      <w:tr w:rsidR="00B95675" w:rsidTr="00835538">
        <w:trPr>
          <w:trHeight w:val="311"/>
        </w:trPr>
        <w:tc>
          <w:tcPr>
            <w:tcW w:w="754" w:type="dxa"/>
          </w:tcPr>
          <w:p w:rsidR="00B95675" w:rsidRDefault="00B95675" w:rsidP="00B95675">
            <w:pPr>
              <w:pStyle w:val="TableParagraph"/>
              <w:spacing w:before="27" w:line="264" w:lineRule="exact"/>
              <w:ind w:right="245"/>
              <w:jc w:val="right"/>
              <w:rPr>
                <w:sz w:val="24"/>
              </w:rPr>
            </w:pPr>
            <w:r>
              <w:rPr>
                <w:sz w:val="24"/>
              </w:rPr>
              <w:t>11</w:t>
            </w:r>
          </w:p>
        </w:tc>
        <w:tc>
          <w:tcPr>
            <w:tcW w:w="1842" w:type="dxa"/>
          </w:tcPr>
          <w:p w:rsidR="00B95675" w:rsidRDefault="00B95675" w:rsidP="00B95675">
            <w:pPr>
              <w:pStyle w:val="TableParagraph"/>
              <w:spacing w:before="27" w:line="264" w:lineRule="exact"/>
              <w:ind w:left="107"/>
              <w:rPr>
                <w:sz w:val="24"/>
              </w:rPr>
            </w:pPr>
            <w:r>
              <w:rPr>
                <w:sz w:val="24"/>
              </w:rPr>
              <w:t>November</w:t>
            </w:r>
          </w:p>
        </w:tc>
        <w:tc>
          <w:tcPr>
            <w:tcW w:w="990" w:type="dxa"/>
          </w:tcPr>
          <w:p w:rsidR="00B95675" w:rsidRDefault="00B95675" w:rsidP="00B95675">
            <w:pPr>
              <w:pStyle w:val="TableParagraph"/>
              <w:spacing w:before="27" w:line="264" w:lineRule="exact"/>
              <w:ind w:right="144"/>
              <w:jc w:val="right"/>
              <w:rPr>
                <w:sz w:val="24"/>
              </w:rPr>
            </w:pPr>
            <w:r>
              <w:rPr>
                <w:sz w:val="24"/>
              </w:rPr>
              <w:t>Rp</w:t>
            </w:r>
          </w:p>
        </w:tc>
        <w:tc>
          <w:tcPr>
            <w:tcW w:w="1912" w:type="dxa"/>
          </w:tcPr>
          <w:p w:rsidR="00B95675" w:rsidRDefault="00B95675" w:rsidP="00B95675">
            <w:pPr>
              <w:pStyle w:val="TableParagraph"/>
              <w:spacing w:before="27" w:line="264" w:lineRule="exact"/>
              <w:ind w:left="153"/>
              <w:rPr>
                <w:sz w:val="24"/>
              </w:rPr>
            </w:pPr>
            <w:r>
              <w:rPr>
                <w:sz w:val="24"/>
              </w:rPr>
              <w:t>102.695.000</w:t>
            </w:r>
          </w:p>
        </w:tc>
        <w:tc>
          <w:tcPr>
            <w:tcW w:w="2519" w:type="dxa"/>
            <w:gridSpan w:val="2"/>
          </w:tcPr>
          <w:p w:rsidR="00B95675" w:rsidRDefault="00B95675" w:rsidP="00B95675">
            <w:pPr>
              <w:pStyle w:val="TableParagraph"/>
              <w:spacing w:before="27" w:line="264" w:lineRule="exact"/>
              <w:ind w:left="517"/>
              <w:rPr>
                <w:sz w:val="24"/>
              </w:rPr>
            </w:pPr>
            <w:r>
              <w:rPr>
                <w:sz w:val="24"/>
              </w:rPr>
              <w:t>Rp 33.144.500</w:t>
            </w:r>
          </w:p>
        </w:tc>
      </w:tr>
      <w:tr w:rsidR="00B95675" w:rsidTr="00835538">
        <w:trPr>
          <w:trHeight w:val="314"/>
        </w:trPr>
        <w:tc>
          <w:tcPr>
            <w:tcW w:w="754" w:type="dxa"/>
            <w:tcBorders>
              <w:bottom w:val="single" w:sz="4" w:space="0" w:color="auto"/>
            </w:tcBorders>
          </w:tcPr>
          <w:p w:rsidR="00B95675" w:rsidRDefault="00B95675" w:rsidP="00B95675">
            <w:pPr>
              <w:pStyle w:val="TableParagraph"/>
              <w:spacing w:before="30" w:line="264" w:lineRule="exact"/>
              <w:ind w:right="245"/>
              <w:jc w:val="right"/>
              <w:rPr>
                <w:sz w:val="24"/>
              </w:rPr>
            </w:pPr>
            <w:r>
              <w:rPr>
                <w:sz w:val="24"/>
              </w:rPr>
              <w:t>12</w:t>
            </w:r>
          </w:p>
        </w:tc>
        <w:tc>
          <w:tcPr>
            <w:tcW w:w="1842" w:type="dxa"/>
            <w:tcBorders>
              <w:bottom w:val="single" w:sz="4" w:space="0" w:color="auto"/>
            </w:tcBorders>
          </w:tcPr>
          <w:p w:rsidR="00B95675" w:rsidRDefault="00B95675" w:rsidP="00B95675">
            <w:pPr>
              <w:pStyle w:val="TableParagraph"/>
              <w:spacing w:before="30" w:line="264" w:lineRule="exact"/>
              <w:ind w:left="107"/>
              <w:rPr>
                <w:sz w:val="24"/>
              </w:rPr>
            </w:pPr>
            <w:r>
              <w:rPr>
                <w:sz w:val="24"/>
              </w:rPr>
              <w:t>Desember</w:t>
            </w:r>
          </w:p>
        </w:tc>
        <w:tc>
          <w:tcPr>
            <w:tcW w:w="990" w:type="dxa"/>
            <w:tcBorders>
              <w:bottom w:val="single" w:sz="4" w:space="0" w:color="auto"/>
            </w:tcBorders>
          </w:tcPr>
          <w:p w:rsidR="00B95675" w:rsidRDefault="00B95675" w:rsidP="00B95675">
            <w:pPr>
              <w:pStyle w:val="TableParagraph"/>
              <w:spacing w:before="30" w:line="264" w:lineRule="exact"/>
              <w:ind w:right="144"/>
              <w:jc w:val="right"/>
              <w:rPr>
                <w:sz w:val="24"/>
              </w:rPr>
            </w:pPr>
            <w:r>
              <w:rPr>
                <w:sz w:val="24"/>
              </w:rPr>
              <w:t>Rp</w:t>
            </w:r>
          </w:p>
        </w:tc>
        <w:tc>
          <w:tcPr>
            <w:tcW w:w="1912" w:type="dxa"/>
            <w:tcBorders>
              <w:bottom w:val="single" w:sz="4" w:space="0" w:color="auto"/>
            </w:tcBorders>
          </w:tcPr>
          <w:p w:rsidR="00B95675" w:rsidRDefault="00B95675" w:rsidP="00B95675">
            <w:pPr>
              <w:pStyle w:val="TableParagraph"/>
              <w:spacing w:before="30" w:line="264" w:lineRule="exact"/>
              <w:ind w:left="153"/>
              <w:rPr>
                <w:sz w:val="24"/>
              </w:rPr>
            </w:pPr>
            <w:r>
              <w:rPr>
                <w:sz w:val="24"/>
              </w:rPr>
              <w:t>105.878.000</w:t>
            </w:r>
          </w:p>
        </w:tc>
        <w:tc>
          <w:tcPr>
            <w:tcW w:w="864" w:type="dxa"/>
            <w:tcBorders>
              <w:bottom w:val="single" w:sz="4" w:space="0" w:color="auto"/>
            </w:tcBorders>
          </w:tcPr>
          <w:p w:rsidR="00B95675" w:rsidRDefault="00B95675" w:rsidP="00B95675">
            <w:pPr>
              <w:pStyle w:val="TableParagraph"/>
              <w:spacing w:before="30" w:line="264" w:lineRule="exact"/>
              <w:ind w:right="59"/>
              <w:jc w:val="right"/>
              <w:rPr>
                <w:sz w:val="24"/>
              </w:rPr>
            </w:pPr>
            <w:r>
              <w:rPr>
                <w:sz w:val="24"/>
              </w:rPr>
              <w:t>Rp</w:t>
            </w:r>
          </w:p>
        </w:tc>
        <w:tc>
          <w:tcPr>
            <w:tcW w:w="1655" w:type="dxa"/>
            <w:tcBorders>
              <w:bottom w:val="single" w:sz="4" w:space="0" w:color="auto"/>
            </w:tcBorders>
          </w:tcPr>
          <w:p w:rsidR="00B95675" w:rsidRDefault="00B95675" w:rsidP="00B95675">
            <w:pPr>
              <w:pStyle w:val="TableParagraph"/>
              <w:spacing w:before="30" w:line="264" w:lineRule="exact"/>
              <w:ind w:right="509"/>
              <w:jc w:val="right"/>
              <w:rPr>
                <w:sz w:val="24"/>
              </w:rPr>
            </w:pPr>
            <w:r>
              <w:rPr>
                <w:sz w:val="24"/>
              </w:rPr>
              <w:t>3.183.000</w:t>
            </w:r>
          </w:p>
        </w:tc>
      </w:tr>
      <w:tr w:rsidR="00B95675" w:rsidTr="00835538">
        <w:trPr>
          <w:trHeight w:val="311"/>
        </w:trPr>
        <w:tc>
          <w:tcPr>
            <w:tcW w:w="2596" w:type="dxa"/>
            <w:gridSpan w:val="2"/>
            <w:tcBorders>
              <w:top w:val="single" w:sz="4" w:space="0" w:color="auto"/>
              <w:bottom w:val="single" w:sz="4" w:space="0" w:color="auto"/>
            </w:tcBorders>
          </w:tcPr>
          <w:p w:rsidR="00B95675" w:rsidRDefault="00B95675" w:rsidP="00B95675">
            <w:pPr>
              <w:pStyle w:val="TableParagraph"/>
              <w:spacing w:before="11"/>
              <w:ind w:left="849"/>
              <w:rPr>
                <w:sz w:val="24"/>
              </w:rPr>
            </w:pPr>
            <w:r>
              <w:rPr>
                <w:sz w:val="24"/>
              </w:rPr>
              <w:t>Tertinggi</w:t>
            </w:r>
          </w:p>
        </w:tc>
        <w:tc>
          <w:tcPr>
            <w:tcW w:w="990" w:type="dxa"/>
            <w:tcBorders>
              <w:top w:val="single" w:sz="4" w:space="0" w:color="auto"/>
              <w:bottom w:val="single" w:sz="4" w:space="0" w:color="auto"/>
            </w:tcBorders>
          </w:tcPr>
          <w:p w:rsidR="00B95675" w:rsidRDefault="00B95675" w:rsidP="00B95675">
            <w:pPr>
              <w:pStyle w:val="TableParagraph"/>
              <w:spacing w:before="11"/>
              <w:ind w:right="144"/>
              <w:jc w:val="right"/>
              <w:rPr>
                <w:sz w:val="24"/>
              </w:rPr>
            </w:pPr>
            <w:r>
              <w:rPr>
                <w:sz w:val="24"/>
              </w:rPr>
              <w:t>Rp</w:t>
            </w:r>
          </w:p>
        </w:tc>
        <w:tc>
          <w:tcPr>
            <w:tcW w:w="1912" w:type="dxa"/>
            <w:tcBorders>
              <w:top w:val="single" w:sz="4" w:space="0" w:color="auto"/>
              <w:bottom w:val="single" w:sz="4" w:space="0" w:color="auto"/>
            </w:tcBorders>
          </w:tcPr>
          <w:p w:rsidR="00B95675" w:rsidRDefault="00B95675" w:rsidP="00B95675">
            <w:pPr>
              <w:pStyle w:val="TableParagraph"/>
              <w:spacing w:before="11"/>
              <w:ind w:left="153"/>
              <w:rPr>
                <w:sz w:val="24"/>
              </w:rPr>
            </w:pPr>
            <w:r>
              <w:rPr>
                <w:sz w:val="24"/>
              </w:rPr>
              <w:t>141.428.000</w:t>
            </w:r>
          </w:p>
        </w:tc>
        <w:tc>
          <w:tcPr>
            <w:tcW w:w="2519" w:type="dxa"/>
            <w:gridSpan w:val="2"/>
            <w:tcBorders>
              <w:top w:val="single" w:sz="4" w:space="0" w:color="auto"/>
              <w:bottom w:val="single" w:sz="4" w:space="0" w:color="auto"/>
            </w:tcBorders>
          </w:tcPr>
          <w:p w:rsidR="00B95675" w:rsidRDefault="00B95675" w:rsidP="00B95675">
            <w:pPr>
              <w:pStyle w:val="TableParagraph"/>
              <w:spacing w:before="11"/>
              <w:ind w:left="517"/>
              <w:rPr>
                <w:sz w:val="24"/>
              </w:rPr>
            </w:pPr>
            <w:r>
              <w:rPr>
                <w:sz w:val="24"/>
              </w:rPr>
              <w:t>Rp 84.062.500</w:t>
            </w:r>
          </w:p>
        </w:tc>
      </w:tr>
      <w:tr w:rsidR="00B95675" w:rsidTr="00835538">
        <w:trPr>
          <w:trHeight w:val="311"/>
        </w:trPr>
        <w:tc>
          <w:tcPr>
            <w:tcW w:w="2596" w:type="dxa"/>
            <w:gridSpan w:val="2"/>
            <w:tcBorders>
              <w:top w:val="single" w:sz="4" w:space="0" w:color="auto"/>
              <w:bottom w:val="single" w:sz="4" w:space="0" w:color="auto"/>
            </w:tcBorders>
          </w:tcPr>
          <w:p w:rsidR="00B95675" w:rsidRDefault="00B95675" w:rsidP="00B95675">
            <w:pPr>
              <w:pStyle w:val="TableParagraph"/>
              <w:spacing w:before="11"/>
              <w:ind w:left="842"/>
              <w:rPr>
                <w:sz w:val="24"/>
              </w:rPr>
            </w:pPr>
            <w:r>
              <w:rPr>
                <w:sz w:val="24"/>
              </w:rPr>
              <w:t>Terendah</w:t>
            </w:r>
          </w:p>
        </w:tc>
        <w:tc>
          <w:tcPr>
            <w:tcW w:w="990" w:type="dxa"/>
            <w:tcBorders>
              <w:top w:val="single" w:sz="4" w:space="0" w:color="auto"/>
              <w:bottom w:val="single" w:sz="4" w:space="0" w:color="auto"/>
            </w:tcBorders>
          </w:tcPr>
          <w:p w:rsidR="00B95675" w:rsidRDefault="00B95675" w:rsidP="00B95675">
            <w:pPr>
              <w:pStyle w:val="TableParagraph"/>
              <w:spacing w:before="11"/>
              <w:ind w:right="144"/>
              <w:jc w:val="right"/>
              <w:rPr>
                <w:sz w:val="24"/>
              </w:rPr>
            </w:pPr>
            <w:r>
              <w:rPr>
                <w:sz w:val="24"/>
              </w:rPr>
              <w:t>Rp</w:t>
            </w:r>
          </w:p>
        </w:tc>
        <w:tc>
          <w:tcPr>
            <w:tcW w:w="1912" w:type="dxa"/>
            <w:tcBorders>
              <w:top w:val="single" w:sz="4" w:space="0" w:color="auto"/>
              <w:bottom w:val="single" w:sz="4" w:space="0" w:color="auto"/>
            </w:tcBorders>
          </w:tcPr>
          <w:p w:rsidR="00B95675" w:rsidRDefault="00B95675" w:rsidP="00B95675">
            <w:pPr>
              <w:pStyle w:val="TableParagraph"/>
              <w:spacing w:before="11"/>
              <w:ind w:left="273"/>
              <w:rPr>
                <w:sz w:val="24"/>
              </w:rPr>
            </w:pPr>
            <w:r>
              <w:rPr>
                <w:sz w:val="24"/>
              </w:rPr>
              <w:t>36.902.000</w:t>
            </w:r>
          </w:p>
        </w:tc>
        <w:tc>
          <w:tcPr>
            <w:tcW w:w="2519" w:type="dxa"/>
            <w:gridSpan w:val="2"/>
            <w:tcBorders>
              <w:top w:val="single" w:sz="4" w:space="0" w:color="auto"/>
              <w:bottom w:val="single" w:sz="4" w:space="0" w:color="auto"/>
            </w:tcBorders>
          </w:tcPr>
          <w:p w:rsidR="00B95675" w:rsidRDefault="00B95675" w:rsidP="00B95675">
            <w:pPr>
              <w:pStyle w:val="TableParagraph"/>
              <w:spacing w:before="11"/>
              <w:ind w:left="466"/>
              <w:rPr>
                <w:sz w:val="24"/>
              </w:rPr>
            </w:pPr>
            <w:r>
              <w:rPr>
                <w:sz w:val="24"/>
              </w:rPr>
              <w:t>Rp (97.236.500)</w:t>
            </w:r>
          </w:p>
        </w:tc>
      </w:tr>
      <w:tr w:rsidR="00B95675" w:rsidTr="00835538">
        <w:trPr>
          <w:trHeight w:val="311"/>
        </w:trPr>
        <w:tc>
          <w:tcPr>
            <w:tcW w:w="2596" w:type="dxa"/>
            <w:gridSpan w:val="2"/>
            <w:tcBorders>
              <w:top w:val="single" w:sz="4" w:space="0" w:color="auto"/>
              <w:bottom w:val="single" w:sz="4" w:space="0" w:color="auto"/>
            </w:tcBorders>
          </w:tcPr>
          <w:p w:rsidR="00B95675" w:rsidRDefault="00B95675" w:rsidP="00B95675">
            <w:pPr>
              <w:pStyle w:val="TableParagraph"/>
              <w:spacing w:before="8"/>
              <w:ind w:left="796"/>
              <w:rPr>
                <w:sz w:val="24"/>
              </w:rPr>
            </w:pPr>
            <w:r>
              <w:rPr>
                <w:sz w:val="24"/>
              </w:rPr>
              <w:t xml:space="preserve">Rata </w:t>
            </w:r>
            <w:r w:rsidR="00577585">
              <w:rPr>
                <w:sz w:val="24"/>
              </w:rPr>
              <w:t>–</w:t>
            </w:r>
            <w:r>
              <w:rPr>
                <w:sz w:val="24"/>
              </w:rPr>
              <w:t xml:space="preserve"> rata</w:t>
            </w:r>
          </w:p>
        </w:tc>
        <w:tc>
          <w:tcPr>
            <w:tcW w:w="990" w:type="dxa"/>
            <w:tcBorders>
              <w:top w:val="single" w:sz="4" w:space="0" w:color="auto"/>
              <w:bottom w:val="single" w:sz="4" w:space="0" w:color="auto"/>
            </w:tcBorders>
          </w:tcPr>
          <w:p w:rsidR="00B95675" w:rsidRDefault="00B95675" w:rsidP="00B95675">
            <w:pPr>
              <w:pStyle w:val="TableParagraph"/>
              <w:spacing w:before="8"/>
              <w:ind w:right="144"/>
              <w:jc w:val="right"/>
              <w:rPr>
                <w:sz w:val="24"/>
              </w:rPr>
            </w:pPr>
            <w:r>
              <w:rPr>
                <w:sz w:val="24"/>
              </w:rPr>
              <w:t>Rp</w:t>
            </w:r>
          </w:p>
        </w:tc>
        <w:tc>
          <w:tcPr>
            <w:tcW w:w="1912" w:type="dxa"/>
            <w:tcBorders>
              <w:top w:val="single" w:sz="4" w:space="0" w:color="auto"/>
              <w:bottom w:val="single" w:sz="4" w:space="0" w:color="auto"/>
            </w:tcBorders>
          </w:tcPr>
          <w:p w:rsidR="00B95675" w:rsidRDefault="00B95675" w:rsidP="00B95675">
            <w:pPr>
              <w:pStyle w:val="TableParagraph"/>
              <w:spacing w:before="8"/>
              <w:ind w:left="273"/>
              <w:rPr>
                <w:sz w:val="24"/>
              </w:rPr>
            </w:pPr>
            <w:r>
              <w:rPr>
                <w:sz w:val="24"/>
              </w:rPr>
              <w:t>90.824.863</w:t>
            </w:r>
          </w:p>
        </w:tc>
        <w:tc>
          <w:tcPr>
            <w:tcW w:w="864" w:type="dxa"/>
            <w:tcBorders>
              <w:top w:val="single" w:sz="4" w:space="0" w:color="auto"/>
              <w:bottom w:val="single" w:sz="4" w:space="0" w:color="auto"/>
            </w:tcBorders>
          </w:tcPr>
          <w:p w:rsidR="00B95675" w:rsidRDefault="00B95675" w:rsidP="00B95675">
            <w:pPr>
              <w:pStyle w:val="TableParagraph"/>
              <w:spacing w:before="8"/>
              <w:ind w:right="59"/>
              <w:jc w:val="right"/>
              <w:rPr>
                <w:sz w:val="24"/>
              </w:rPr>
            </w:pPr>
            <w:r>
              <w:rPr>
                <w:sz w:val="24"/>
              </w:rPr>
              <w:t>Rp</w:t>
            </w:r>
          </w:p>
        </w:tc>
        <w:tc>
          <w:tcPr>
            <w:tcW w:w="1655" w:type="dxa"/>
            <w:tcBorders>
              <w:top w:val="single" w:sz="4" w:space="0" w:color="auto"/>
              <w:bottom w:val="single" w:sz="4" w:space="0" w:color="auto"/>
            </w:tcBorders>
          </w:tcPr>
          <w:p w:rsidR="00B95675" w:rsidRDefault="00B95675" w:rsidP="00B95675">
            <w:pPr>
              <w:pStyle w:val="TableParagraph"/>
              <w:spacing w:before="8"/>
              <w:ind w:right="509"/>
              <w:jc w:val="right"/>
              <w:rPr>
                <w:sz w:val="24"/>
              </w:rPr>
            </w:pPr>
            <w:r>
              <w:rPr>
                <w:sz w:val="24"/>
              </w:rPr>
              <w:t>4.669.727</w:t>
            </w:r>
          </w:p>
        </w:tc>
      </w:tr>
    </w:tbl>
    <w:p w:rsidR="00B95675" w:rsidRPr="003D69DB" w:rsidRDefault="00B95675" w:rsidP="003D69DB">
      <w:pPr>
        <w:pStyle w:val="BodyText"/>
        <w:rPr>
          <w:sz w:val="20"/>
          <w:szCs w:val="20"/>
        </w:rPr>
      </w:pPr>
      <w:r w:rsidRPr="003D69DB">
        <w:rPr>
          <w:sz w:val="20"/>
          <w:szCs w:val="20"/>
        </w:rPr>
        <w:t>Sumber</w:t>
      </w:r>
      <w:r w:rsidRPr="003D69DB">
        <w:rPr>
          <w:sz w:val="20"/>
          <w:szCs w:val="20"/>
          <w:lang w:val="en-US"/>
        </w:rPr>
        <w:t xml:space="preserve"> </w:t>
      </w:r>
      <w:r w:rsidRPr="003D69DB">
        <w:rPr>
          <w:sz w:val="20"/>
          <w:szCs w:val="20"/>
        </w:rPr>
        <w:t>: Laporan Laba Rugi Penjualan Non Online pada PT. Shout Network Indonesia tahun 2015</w:t>
      </w:r>
    </w:p>
    <w:p w:rsidR="00B95675" w:rsidRDefault="00B95675" w:rsidP="00B95675">
      <w:pPr>
        <w:pStyle w:val="BodyText"/>
        <w:jc w:val="both"/>
        <w:rPr>
          <w:lang w:val="en-US"/>
        </w:rPr>
      </w:pPr>
    </w:p>
    <w:p w:rsidR="00B95675" w:rsidRDefault="00B95675" w:rsidP="00B95675">
      <w:pPr>
        <w:pStyle w:val="BodyText"/>
        <w:ind w:right="-23"/>
        <w:jc w:val="both"/>
      </w:pPr>
      <w:r>
        <w:t>Tabel 1.4 menunjukan data perkembangan Penjualan Online pada PT. Shout Network Indonesia selama tahun 2015. Penjelasan mengenai perkembangan penjualan pada tabel tersebut adalah sebagai berikut:</w:t>
      </w:r>
    </w:p>
    <w:p w:rsidR="00B95675" w:rsidRPr="00B95675" w:rsidRDefault="00B95675" w:rsidP="00B95675">
      <w:pPr>
        <w:pStyle w:val="ListParagraph"/>
        <w:numPr>
          <w:ilvl w:val="3"/>
          <w:numId w:val="15"/>
        </w:numPr>
        <w:tabs>
          <w:tab w:val="left" w:pos="1669"/>
        </w:tabs>
        <w:ind w:left="284" w:right="-23" w:hanging="284"/>
        <w:jc w:val="both"/>
        <w:rPr>
          <w:sz w:val="24"/>
        </w:rPr>
      </w:pPr>
      <w:r>
        <w:rPr>
          <w:sz w:val="24"/>
        </w:rPr>
        <w:t>Penjualan</w:t>
      </w:r>
      <w:r>
        <w:rPr>
          <w:spacing w:val="21"/>
          <w:sz w:val="24"/>
        </w:rPr>
        <w:t xml:space="preserve"> </w:t>
      </w:r>
      <w:r>
        <w:rPr>
          <w:sz w:val="24"/>
        </w:rPr>
        <w:t>tertinggi</w:t>
      </w:r>
      <w:r>
        <w:rPr>
          <w:spacing w:val="23"/>
          <w:sz w:val="24"/>
        </w:rPr>
        <w:t xml:space="preserve"> </w:t>
      </w:r>
      <w:r>
        <w:rPr>
          <w:sz w:val="24"/>
        </w:rPr>
        <w:t>terjadi</w:t>
      </w:r>
      <w:r>
        <w:rPr>
          <w:spacing w:val="21"/>
          <w:sz w:val="24"/>
        </w:rPr>
        <w:t xml:space="preserve"> </w:t>
      </w:r>
      <w:r>
        <w:rPr>
          <w:sz w:val="24"/>
        </w:rPr>
        <w:t>pada</w:t>
      </w:r>
      <w:r>
        <w:rPr>
          <w:spacing w:val="21"/>
          <w:sz w:val="24"/>
        </w:rPr>
        <w:t xml:space="preserve"> </w:t>
      </w:r>
      <w:r>
        <w:rPr>
          <w:sz w:val="24"/>
        </w:rPr>
        <w:t>bulan</w:t>
      </w:r>
      <w:r>
        <w:rPr>
          <w:spacing w:val="21"/>
          <w:sz w:val="24"/>
        </w:rPr>
        <w:t xml:space="preserve"> </w:t>
      </w:r>
      <w:r>
        <w:rPr>
          <w:sz w:val="24"/>
        </w:rPr>
        <w:t>Juli</w:t>
      </w:r>
      <w:r>
        <w:rPr>
          <w:spacing w:val="23"/>
          <w:sz w:val="24"/>
        </w:rPr>
        <w:t xml:space="preserve"> </w:t>
      </w:r>
      <w:r>
        <w:rPr>
          <w:sz w:val="24"/>
        </w:rPr>
        <w:t>yaitu</w:t>
      </w:r>
      <w:r>
        <w:rPr>
          <w:spacing w:val="22"/>
          <w:sz w:val="24"/>
        </w:rPr>
        <w:t xml:space="preserve"> </w:t>
      </w:r>
      <w:r>
        <w:rPr>
          <w:sz w:val="24"/>
        </w:rPr>
        <w:t>sebesar</w:t>
      </w:r>
      <w:r>
        <w:rPr>
          <w:spacing w:val="26"/>
          <w:sz w:val="24"/>
        </w:rPr>
        <w:t xml:space="preserve"> </w:t>
      </w:r>
      <w:r>
        <w:rPr>
          <w:sz w:val="24"/>
        </w:rPr>
        <w:t>Rp.</w:t>
      </w:r>
      <w:r>
        <w:rPr>
          <w:sz w:val="24"/>
          <w:lang w:val="en-US"/>
        </w:rPr>
        <w:t xml:space="preserve">  </w:t>
      </w:r>
      <w:r>
        <w:t>141.428.000,-, dengan perkembangan penjualan sebesar Rp. 84.062.500,-. Ini terjadi karena pada bulan sebelumnya marketing memperkenalkan produknya kepada brand-brand baru, sehingga pada bulan tersebut brand baru langsung meminta dibuatkan sample dan pada akhirnya langsung memesan yang mengakibatkan penjualan pada bulan Juli meningkat.</w:t>
      </w:r>
    </w:p>
    <w:p w:rsidR="00B95675" w:rsidRDefault="00B95675" w:rsidP="00B95675">
      <w:pPr>
        <w:pStyle w:val="ListParagraph"/>
        <w:numPr>
          <w:ilvl w:val="3"/>
          <w:numId w:val="15"/>
        </w:numPr>
        <w:tabs>
          <w:tab w:val="left" w:pos="1669"/>
        </w:tabs>
        <w:ind w:left="284" w:right="-23" w:hanging="284"/>
        <w:jc w:val="both"/>
      </w:pPr>
      <w:r>
        <w:rPr>
          <w:sz w:val="24"/>
        </w:rPr>
        <w:t>Penjualan terendah terjadi pada bulan September yaitu sebesar</w:t>
      </w:r>
      <w:r w:rsidRPr="00B95675">
        <w:rPr>
          <w:spacing w:val="22"/>
          <w:sz w:val="24"/>
        </w:rPr>
        <w:t xml:space="preserve"> </w:t>
      </w:r>
      <w:r>
        <w:rPr>
          <w:sz w:val="24"/>
        </w:rPr>
        <w:t>Rp.</w:t>
      </w:r>
      <w:r w:rsidRPr="00B95675">
        <w:rPr>
          <w:sz w:val="24"/>
          <w:lang w:val="en-US"/>
        </w:rPr>
        <w:t xml:space="preserve">  </w:t>
      </w:r>
      <w:r>
        <w:t>36.902.000,-, dengan perkembangan penjualan sebesar Rp. (97.236.500). Ini diakibatkan oleh pemesanan topi yang sedikit karena marketing cukup sulit memperkenalkan produk dan brand yang sudah</w:t>
      </w:r>
      <w:r>
        <w:rPr>
          <w:lang w:val="en-US"/>
        </w:rPr>
        <w:t xml:space="preserve"> </w:t>
      </w:r>
      <w:r>
        <w:t>ada masih mempunyai persediaan topi yang mereka beli pada bulan Juli 2015.</w:t>
      </w:r>
    </w:p>
    <w:p w:rsidR="00B95675" w:rsidRPr="00B95675" w:rsidRDefault="00B95675" w:rsidP="00B95675">
      <w:pPr>
        <w:pStyle w:val="ListParagraph"/>
        <w:numPr>
          <w:ilvl w:val="3"/>
          <w:numId w:val="15"/>
        </w:numPr>
        <w:tabs>
          <w:tab w:val="left" w:pos="1669"/>
        </w:tabs>
        <w:ind w:left="284" w:right="-23" w:hanging="284"/>
        <w:jc w:val="both"/>
        <w:rPr>
          <w:sz w:val="24"/>
        </w:rPr>
      </w:pPr>
      <w:r>
        <w:rPr>
          <w:sz w:val="24"/>
        </w:rPr>
        <w:t>Rata-rata</w:t>
      </w:r>
      <w:r>
        <w:rPr>
          <w:spacing w:val="43"/>
          <w:sz w:val="24"/>
        </w:rPr>
        <w:t xml:space="preserve"> </w:t>
      </w:r>
      <w:r>
        <w:rPr>
          <w:sz w:val="24"/>
        </w:rPr>
        <w:t>penjualan</w:t>
      </w:r>
      <w:r>
        <w:rPr>
          <w:spacing w:val="44"/>
          <w:sz w:val="24"/>
        </w:rPr>
        <w:t xml:space="preserve"> </w:t>
      </w:r>
      <w:r>
        <w:rPr>
          <w:sz w:val="24"/>
        </w:rPr>
        <w:t>non</w:t>
      </w:r>
      <w:r>
        <w:rPr>
          <w:spacing w:val="46"/>
          <w:sz w:val="24"/>
        </w:rPr>
        <w:t xml:space="preserve"> </w:t>
      </w:r>
      <w:r>
        <w:rPr>
          <w:sz w:val="24"/>
        </w:rPr>
        <w:t>online</w:t>
      </w:r>
      <w:r>
        <w:rPr>
          <w:spacing w:val="43"/>
          <w:sz w:val="24"/>
        </w:rPr>
        <w:t xml:space="preserve"> </w:t>
      </w:r>
      <w:r>
        <w:rPr>
          <w:sz w:val="24"/>
        </w:rPr>
        <w:t>pada</w:t>
      </w:r>
      <w:r>
        <w:rPr>
          <w:spacing w:val="43"/>
          <w:sz w:val="24"/>
        </w:rPr>
        <w:t xml:space="preserve"> </w:t>
      </w:r>
      <w:r>
        <w:rPr>
          <w:sz w:val="24"/>
        </w:rPr>
        <w:t>tahun</w:t>
      </w:r>
      <w:r>
        <w:rPr>
          <w:spacing w:val="43"/>
          <w:sz w:val="24"/>
        </w:rPr>
        <w:t xml:space="preserve"> </w:t>
      </w:r>
      <w:r>
        <w:rPr>
          <w:sz w:val="24"/>
        </w:rPr>
        <w:t>2015</w:t>
      </w:r>
      <w:r>
        <w:rPr>
          <w:spacing w:val="44"/>
          <w:sz w:val="24"/>
        </w:rPr>
        <w:t xml:space="preserve"> </w:t>
      </w:r>
      <w:r>
        <w:rPr>
          <w:sz w:val="24"/>
        </w:rPr>
        <w:t>adalah</w:t>
      </w:r>
      <w:r>
        <w:rPr>
          <w:spacing w:val="43"/>
          <w:sz w:val="24"/>
        </w:rPr>
        <w:t xml:space="preserve"> </w:t>
      </w:r>
      <w:r>
        <w:rPr>
          <w:sz w:val="24"/>
        </w:rPr>
        <w:t>sebesar</w:t>
      </w:r>
      <w:r>
        <w:rPr>
          <w:spacing w:val="43"/>
          <w:sz w:val="24"/>
        </w:rPr>
        <w:t xml:space="preserve"> </w:t>
      </w:r>
      <w:r>
        <w:rPr>
          <w:sz w:val="24"/>
        </w:rPr>
        <w:t>Rp.</w:t>
      </w:r>
      <w:r>
        <w:rPr>
          <w:sz w:val="24"/>
          <w:lang w:val="en-US"/>
        </w:rPr>
        <w:t xml:space="preserve">  </w:t>
      </w:r>
      <w:r>
        <w:t>90.824.863,- dengan rata-rata perkembangan penjualan sebesar Rp. 4.669.727,-.</w:t>
      </w:r>
    </w:p>
    <w:p w:rsidR="00B95675" w:rsidRDefault="00B95675" w:rsidP="00B95675">
      <w:pPr>
        <w:pStyle w:val="ListParagraph"/>
        <w:tabs>
          <w:tab w:val="left" w:pos="1308"/>
          <w:tab w:val="left" w:pos="1309"/>
        </w:tabs>
        <w:ind w:left="0" w:right="-23" w:firstLine="0"/>
        <w:rPr>
          <w:b/>
          <w:sz w:val="24"/>
        </w:rPr>
      </w:pPr>
    </w:p>
    <w:p w:rsidR="00B95675" w:rsidRPr="00B95675" w:rsidRDefault="00B95675" w:rsidP="00B95675">
      <w:pPr>
        <w:pStyle w:val="ListParagraph"/>
        <w:tabs>
          <w:tab w:val="left" w:pos="1308"/>
          <w:tab w:val="left" w:pos="1309"/>
        </w:tabs>
        <w:ind w:left="0" w:right="-23" w:firstLine="0"/>
        <w:rPr>
          <w:b/>
          <w:sz w:val="26"/>
          <w:szCs w:val="26"/>
        </w:rPr>
      </w:pPr>
      <w:r w:rsidRPr="00B95675">
        <w:rPr>
          <w:b/>
          <w:sz w:val="26"/>
          <w:szCs w:val="26"/>
        </w:rPr>
        <w:t xml:space="preserve">Perkembangan </w:t>
      </w:r>
      <w:r w:rsidRPr="00B95675">
        <w:rPr>
          <w:b/>
          <w:i/>
          <w:sz w:val="26"/>
          <w:szCs w:val="26"/>
        </w:rPr>
        <w:t xml:space="preserve">Net Profit Margin </w:t>
      </w:r>
      <w:r w:rsidRPr="00B95675">
        <w:rPr>
          <w:b/>
          <w:sz w:val="26"/>
          <w:szCs w:val="26"/>
        </w:rPr>
        <w:t>Non Online Periode Januari–Desember</w:t>
      </w:r>
      <w:r w:rsidRPr="00B95675">
        <w:rPr>
          <w:b/>
          <w:spacing w:val="58"/>
          <w:sz w:val="26"/>
          <w:szCs w:val="26"/>
        </w:rPr>
        <w:t xml:space="preserve"> </w:t>
      </w:r>
      <w:r w:rsidRPr="00B95675">
        <w:rPr>
          <w:b/>
          <w:sz w:val="26"/>
          <w:szCs w:val="26"/>
        </w:rPr>
        <w:t>2015</w:t>
      </w:r>
    </w:p>
    <w:p w:rsidR="00B95675" w:rsidRPr="00B95675" w:rsidRDefault="00B95675" w:rsidP="003D69DB">
      <w:pPr>
        <w:pStyle w:val="BodyText"/>
        <w:ind w:right="-23"/>
        <w:jc w:val="both"/>
      </w:pPr>
      <w:r w:rsidRPr="00B95675">
        <w:t xml:space="preserve">Berikut adalah tabel </w:t>
      </w:r>
      <w:r w:rsidRPr="00B95675">
        <w:rPr>
          <w:i/>
        </w:rPr>
        <w:t xml:space="preserve">Net Profit Margin </w:t>
      </w:r>
      <w:r w:rsidR="003D69DB">
        <w:t xml:space="preserve">non online pada PT. </w:t>
      </w:r>
      <w:r w:rsidRPr="00B95675">
        <w:t>Shout Network Indonesia</w:t>
      </w:r>
      <w:r w:rsidR="003D69DB">
        <w:t>, yaitu</w:t>
      </w:r>
      <w:r w:rsidRPr="00B95675">
        <w:t>:</w:t>
      </w:r>
    </w:p>
    <w:p w:rsidR="00B95675" w:rsidRDefault="00B95675" w:rsidP="003D69DB">
      <w:pPr>
        <w:pStyle w:val="Heading1"/>
        <w:ind w:left="0" w:right="-23"/>
        <w:rPr>
          <w:b w:val="0"/>
        </w:rPr>
      </w:pPr>
      <w:r w:rsidRPr="00B95675">
        <w:rPr>
          <w:b w:val="0"/>
        </w:rPr>
        <w:t>Tabel</w:t>
      </w:r>
      <w:r w:rsidR="00BB2088">
        <w:rPr>
          <w:b w:val="0"/>
          <w:lang w:val="en-US"/>
        </w:rPr>
        <w:t xml:space="preserve"> 1</w:t>
      </w:r>
      <w:r w:rsidRPr="00B95675">
        <w:rPr>
          <w:b w:val="0"/>
        </w:rPr>
        <w:t>.5</w:t>
      </w:r>
    </w:p>
    <w:p w:rsidR="00835538" w:rsidRPr="00B95675" w:rsidRDefault="00835538" w:rsidP="003D69DB">
      <w:pPr>
        <w:pStyle w:val="Heading1"/>
        <w:ind w:left="0" w:right="-23"/>
        <w:rPr>
          <w:b w:val="0"/>
        </w:rPr>
      </w:pPr>
      <w:r w:rsidRPr="00B95675">
        <w:rPr>
          <w:i/>
        </w:rPr>
        <w:t xml:space="preserve">Net Profit Margin </w:t>
      </w:r>
      <w:r>
        <w:t xml:space="preserve">non online pada PT. </w:t>
      </w:r>
      <w:r w:rsidRPr="00B95675">
        <w:t>Shout Network Indonesia</w:t>
      </w:r>
      <w:r>
        <w:t>,</w:t>
      </w:r>
    </w:p>
    <w:tbl>
      <w:tblPr>
        <w:tblW w:w="0" w:type="auto"/>
        <w:tblInd w:w="579"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58"/>
        <w:gridCol w:w="1846"/>
        <w:gridCol w:w="2914"/>
        <w:gridCol w:w="2525"/>
      </w:tblGrid>
      <w:tr w:rsidR="00B95675" w:rsidTr="00835538">
        <w:trPr>
          <w:trHeight w:val="319"/>
        </w:trPr>
        <w:tc>
          <w:tcPr>
            <w:tcW w:w="758" w:type="dxa"/>
            <w:tcBorders>
              <w:top w:val="single" w:sz="4" w:space="0" w:color="auto"/>
              <w:bottom w:val="single" w:sz="4" w:space="0" w:color="auto"/>
            </w:tcBorders>
          </w:tcPr>
          <w:p w:rsidR="00B95675" w:rsidRDefault="00B95675" w:rsidP="00B95675">
            <w:pPr>
              <w:pStyle w:val="TableParagraph"/>
              <w:ind w:right="221"/>
              <w:jc w:val="right"/>
              <w:rPr>
                <w:sz w:val="24"/>
              </w:rPr>
            </w:pPr>
            <w:r>
              <w:rPr>
                <w:w w:val="95"/>
                <w:sz w:val="24"/>
              </w:rPr>
              <w:t>No</w:t>
            </w:r>
          </w:p>
        </w:tc>
        <w:tc>
          <w:tcPr>
            <w:tcW w:w="1846" w:type="dxa"/>
            <w:tcBorders>
              <w:top w:val="single" w:sz="4" w:space="0" w:color="auto"/>
              <w:bottom w:val="single" w:sz="4" w:space="0" w:color="auto"/>
            </w:tcBorders>
          </w:tcPr>
          <w:p w:rsidR="00B95675" w:rsidRDefault="00B95675" w:rsidP="00B95675">
            <w:pPr>
              <w:pStyle w:val="TableParagraph"/>
              <w:ind w:left="615" w:right="606"/>
              <w:jc w:val="center"/>
              <w:rPr>
                <w:sz w:val="24"/>
              </w:rPr>
            </w:pPr>
            <w:r>
              <w:rPr>
                <w:sz w:val="24"/>
              </w:rPr>
              <w:t>Bulan</w:t>
            </w:r>
          </w:p>
        </w:tc>
        <w:tc>
          <w:tcPr>
            <w:tcW w:w="2914" w:type="dxa"/>
            <w:tcBorders>
              <w:top w:val="single" w:sz="4" w:space="0" w:color="auto"/>
              <w:bottom w:val="single" w:sz="4" w:space="0" w:color="auto"/>
            </w:tcBorders>
          </w:tcPr>
          <w:p w:rsidR="00B95675" w:rsidRDefault="00B95675" w:rsidP="00B95675">
            <w:pPr>
              <w:pStyle w:val="TableParagraph"/>
              <w:spacing w:before="35" w:line="264" w:lineRule="exact"/>
              <w:ind w:left="570" w:right="559"/>
              <w:jc w:val="center"/>
              <w:rPr>
                <w:i/>
                <w:sz w:val="24"/>
              </w:rPr>
            </w:pPr>
            <w:r>
              <w:rPr>
                <w:i/>
                <w:sz w:val="24"/>
              </w:rPr>
              <w:t>Net Profit Margin</w:t>
            </w:r>
          </w:p>
        </w:tc>
        <w:tc>
          <w:tcPr>
            <w:tcW w:w="2525" w:type="dxa"/>
            <w:tcBorders>
              <w:top w:val="single" w:sz="4" w:space="0" w:color="auto"/>
              <w:bottom w:val="single" w:sz="4" w:space="0" w:color="auto"/>
            </w:tcBorders>
          </w:tcPr>
          <w:p w:rsidR="00B95675" w:rsidRDefault="00B95675" w:rsidP="00B95675">
            <w:pPr>
              <w:pStyle w:val="TableParagraph"/>
              <w:spacing w:before="35" w:line="264" w:lineRule="exact"/>
              <w:ind w:left="530" w:right="518"/>
              <w:jc w:val="center"/>
              <w:rPr>
                <w:sz w:val="24"/>
              </w:rPr>
            </w:pPr>
            <w:r>
              <w:rPr>
                <w:sz w:val="24"/>
              </w:rPr>
              <w:t>Perkembangan</w:t>
            </w:r>
          </w:p>
        </w:tc>
      </w:tr>
      <w:tr w:rsidR="00B95675" w:rsidTr="00835538">
        <w:trPr>
          <w:trHeight w:val="318"/>
        </w:trPr>
        <w:tc>
          <w:tcPr>
            <w:tcW w:w="758" w:type="dxa"/>
            <w:tcBorders>
              <w:top w:val="single" w:sz="4" w:space="0" w:color="auto"/>
            </w:tcBorders>
          </w:tcPr>
          <w:p w:rsidR="00B95675" w:rsidRDefault="00B95675" w:rsidP="00B95675">
            <w:pPr>
              <w:pStyle w:val="TableParagraph"/>
              <w:ind w:right="308"/>
              <w:jc w:val="right"/>
              <w:rPr>
                <w:sz w:val="24"/>
              </w:rPr>
            </w:pPr>
            <w:r>
              <w:rPr>
                <w:sz w:val="24"/>
              </w:rPr>
              <w:t>1</w:t>
            </w:r>
          </w:p>
        </w:tc>
        <w:tc>
          <w:tcPr>
            <w:tcW w:w="1846" w:type="dxa"/>
            <w:tcBorders>
              <w:top w:val="single" w:sz="4" w:space="0" w:color="auto"/>
            </w:tcBorders>
          </w:tcPr>
          <w:p w:rsidR="00B95675" w:rsidRDefault="00B95675" w:rsidP="00B95675">
            <w:pPr>
              <w:pStyle w:val="TableParagraph"/>
              <w:ind w:left="108"/>
              <w:rPr>
                <w:sz w:val="24"/>
              </w:rPr>
            </w:pPr>
            <w:r>
              <w:rPr>
                <w:sz w:val="24"/>
              </w:rPr>
              <w:t>Januari</w:t>
            </w:r>
          </w:p>
        </w:tc>
        <w:tc>
          <w:tcPr>
            <w:tcW w:w="2914" w:type="dxa"/>
            <w:tcBorders>
              <w:top w:val="single" w:sz="4" w:space="0" w:color="auto"/>
            </w:tcBorders>
          </w:tcPr>
          <w:p w:rsidR="00B95675" w:rsidRDefault="00B95675" w:rsidP="00B95675">
            <w:pPr>
              <w:pStyle w:val="TableParagraph"/>
              <w:spacing w:before="35" w:line="264" w:lineRule="exact"/>
              <w:ind w:left="567" w:right="559"/>
              <w:jc w:val="center"/>
              <w:rPr>
                <w:sz w:val="24"/>
              </w:rPr>
            </w:pPr>
            <w:r>
              <w:rPr>
                <w:sz w:val="24"/>
              </w:rPr>
              <w:t>0,417164289</w:t>
            </w:r>
          </w:p>
        </w:tc>
        <w:tc>
          <w:tcPr>
            <w:tcW w:w="2525" w:type="dxa"/>
            <w:tcBorders>
              <w:top w:val="single" w:sz="4" w:space="0" w:color="auto"/>
            </w:tcBorders>
          </w:tcPr>
          <w:p w:rsidR="00B95675" w:rsidRDefault="00B95675" w:rsidP="00B95675">
            <w:pPr>
              <w:pStyle w:val="TableParagraph"/>
              <w:rPr>
                <w:sz w:val="24"/>
              </w:rPr>
            </w:pPr>
          </w:p>
        </w:tc>
      </w:tr>
      <w:tr w:rsidR="00B95675" w:rsidTr="00835538">
        <w:trPr>
          <w:trHeight w:val="318"/>
        </w:trPr>
        <w:tc>
          <w:tcPr>
            <w:tcW w:w="758" w:type="dxa"/>
          </w:tcPr>
          <w:p w:rsidR="00B95675" w:rsidRDefault="00B95675" w:rsidP="00B95675">
            <w:pPr>
              <w:pStyle w:val="TableParagraph"/>
              <w:ind w:right="308"/>
              <w:jc w:val="right"/>
              <w:rPr>
                <w:sz w:val="24"/>
              </w:rPr>
            </w:pPr>
            <w:r>
              <w:rPr>
                <w:sz w:val="24"/>
              </w:rPr>
              <w:t>2</w:t>
            </w:r>
          </w:p>
        </w:tc>
        <w:tc>
          <w:tcPr>
            <w:tcW w:w="1846" w:type="dxa"/>
          </w:tcPr>
          <w:p w:rsidR="00B95675" w:rsidRDefault="00B95675" w:rsidP="00B95675">
            <w:pPr>
              <w:pStyle w:val="TableParagraph"/>
              <w:ind w:left="108"/>
              <w:rPr>
                <w:sz w:val="24"/>
              </w:rPr>
            </w:pPr>
            <w:r>
              <w:rPr>
                <w:sz w:val="24"/>
              </w:rPr>
              <w:t>Februari</w:t>
            </w:r>
          </w:p>
        </w:tc>
        <w:tc>
          <w:tcPr>
            <w:tcW w:w="2914" w:type="dxa"/>
          </w:tcPr>
          <w:p w:rsidR="00B95675" w:rsidRDefault="00B95675" w:rsidP="00B95675">
            <w:pPr>
              <w:pStyle w:val="TableParagraph"/>
              <w:spacing w:before="35" w:line="264" w:lineRule="exact"/>
              <w:ind w:left="567" w:right="559"/>
              <w:jc w:val="center"/>
              <w:rPr>
                <w:sz w:val="24"/>
              </w:rPr>
            </w:pPr>
            <w:r>
              <w:rPr>
                <w:sz w:val="24"/>
              </w:rPr>
              <w:t>0,098488305</w:t>
            </w:r>
          </w:p>
        </w:tc>
        <w:tc>
          <w:tcPr>
            <w:tcW w:w="2525" w:type="dxa"/>
          </w:tcPr>
          <w:p w:rsidR="00B95675" w:rsidRDefault="00B95675" w:rsidP="00B95675">
            <w:pPr>
              <w:pStyle w:val="TableParagraph"/>
              <w:spacing w:before="35" w:line="264" w:lineRule="exact"/>
              <w:ind w:left="529" w:right="518"/>
              <w:jc w:val="center"/>
              <w:rPr>
                <w:sz w:val="24"/>
              </w:rPr>
            </w:pPr>
            <w:r>
              <w:rPr>
                <w:sz w:val="24"/>
              </w:rPr>
              <w:t>-0,32</w:t>
            </w:r>
          </w:p>
        </w:tc>
      </w:tr>
      <w:tr w:rsidR="00B95675" w:rsidTr="00835538">
        <w:trPr>
          <w:trHeight w:val="318"/>
        </w:trPr>
        <w:tc>
          <w:tcPr>
            <w:tcW w:w="758" w:type="dxa"/>
          </w:tcPr>
          <w:p w:rsidR="00B95675" w:rsidRDefault="00B95675" w:rsidP="00B95675">
            <w:pPr>
              <w:pStyle w:val="TableParagraph"/>
              <w:ind w:right="308"/>
              <w:jc w:val="right"/>
              <w:rPr>
                <w:sz w:val="24"/>
              </w:rPr>
            </w:pPr>
            <w:r>
              <w:rPr>
                <w:sz w:val="24"/>
              </w:rPr>
              <w:t>3</w:t>
            </w:r>
          </w:p>
        </w:tc>
        <w:tc>
          <w:tcPr>
            <w:tcW w:w="1846" w:type="dxa"/>
          </w:tcPr>
          <w:p w:rsidR="00B95675" w:rsidRDefault="00B95675" w:rsidP="00B95675">
            <w:pPr>
              <w:pStyle w:val="TableParagraph"/>
              <w:ind w:left="108"/>
              <w:rPr>
                <w:sz w:val="24"/>
              </w:rPr>
            </w:pPr>
            <w:r>
              <w:rPr>
                <w:sz w:val="24"/>
              </w:rPr>
              <w:t>Maret</w:t>
            </w:r>
          </w:p>
        </w:tc>
        <w:tc>
          <w:tcPr>
            <w:tcW w:w="2914" w:type="dxa"/>
          </w:tcPr>
          <w:p w:rsidR="00B95675" w:rsidRDefault="00B95675" w:rsidP="00B95675">
            <w:pPr>
              <w:pStyle w:val="TableParagraph"/>
              <w:spacing w:before="35" w:line="264" w:lineRule="exact"/>
              <w:ind w:left="569" w:right="559"/>
              <w:jc w:val="center"/>
              <w:rPr>
                <w:sz w:val="24"/>
              </w:rPr>
            </w:pPr>
            <w:r>
              <w:rPr>
                <w:sz w:val="24"/>
              </w:rPr>
              <w:t>-0,003705071</w:t>
            </w:r>
          </w:p>
        </w:tc>
        <w:tc>
          <w:tcPr>
            <w:tcW w:w="2525" w:type="dxa"/>
          </w:tcPr>
          <w:p w:rsidR="00B95675" w:rsidRDefault="00B95675" w:rsidP="00B95675">
            <w:pPr>
              <w:pStyle w:val="TableParagraph"/>
              <w:spacing w:before="35" w:line="264" w:lineRule="exact"/>
              <w:ind w:left="529" w:right="518"/>
              <w:jc w:val="center"/>
              <w:rPr>
                <w:sz w:val="24"/>
              </w:rPr>
            </w:pPr>
            <w:r>
              <w:rPr>
                <w:sz w:val="24"/>
              </w:rPr>
              <w:t>-0,10</w:t>
            </w:r>
          </w:p>
        </w:tc>
      </w:tr>
      <w:tr w:rsidR="00B95675" w:rsidTr="00835538">
        <w:trPr>
          <w:trHeight w:val="318"/>
        </w:trPr>
        <w:tc>
          <w:tcPr>
            <w:tcW w:w="758" w:type="dxa"/>
          </w:tcPr>
          <w:p w:rsidR="00B95675" w:rsidRDefault="00B95675" w:rsidP="00B95675">
            <w:pPr>
              <w:pStyle w:val="TableParagraph"/>
              <w:ind w:right="308"/>
              <w:jc w:val="right"/>
              <w:rPr>
                <w:sz w:val="24"/>
              </w:rPr>
            </w:pPr>
            <w:r>
              <w:rPr>
                <w:sz w:val="24"/>
              </w:rPr>
              <w:t>4</w:t>
            </w:r>
          </w:p>
        </w:tc>
        <w:tc>
          <w:tcPr>
            <w:tcW w:w="1846" w:type="dxa"/>
          </w:tcPr>
          <w:p w:rsidR="00B95675" w:rsidRDefault="00B95675" w:rsidP="00B95675">
            <w:pPr>
              <w:pStyle w:val="TableParagraph"/>
              <w:ind w:left="108"/>
              <w:rPr>
                <w:sz w:val="24"/>
              </w:rPr>
            </w:pPr>
            <w:r>
              <w:rPr>
                <w:sz w:val="24"/>
              </w:rPr>
              <w:t>April</w:t>
            </w:r>
          </w:p>
        </w:tc>
        <w:tc>
          <w:tcPr>
            <w:tcW w:w="2914" w:type="dxa"/>
          </w:tcPr>
          <w:p w:rsidR="00B95675" w:rsidRDefault="00B95675" w:rsidP="00B95675">
            <w:pPr>
              <w:pStyle w:val="TableParagraph"/>
              <w:spacing w:before="35" w:line="264" w:lineRule="exact"/>
              <w:ind w:left="567" w:right="559"/>
              <w:jc w:val="center"/>
              <w:rPr>
                <w:sz w:val="24"/>
              </w:rPr>
            </w:pPr>
            <w:r>
              <w:rPr>
                <w:sz w:val="24"/>
              </w:rPr>
              <w:t>0,053486832</w:t>
            </w:r>
          </w:p>
        </w:tc>
        <w:tc>
          <w:tcPr>
            <w:tcW w:w="2525" w:type="dxa"/>
          </w:tcPr>
          <w:p w:rsidR="00B95675" w:rsidRDefault="00B95675" w:rsidP="00B95675">
            <w:pPr>
              <w:pStyle w:val="TableParagraph"/>
              <w:spacing w:before="35" w:line="264" w:lineRule="exact"/>
              <w:ind w:left="530" w:right="516"/>
              <w:jc w:val="center"/>
              <w:rPr>
                <w:sz w:val="24"/>
              </w:rPr>
            </w:pPr>
            <w:r>
              <w:rPr>
                <w:sz w:val="24"/>
              </w:rPr>
              <w:t>0,06</w:t>
            </w:r>
          </w:p>
        </w:tc>
      </w:tr>
      <w:tr w:rsidR="00B95675" w:rsidTr="00835538">
        <w:trPr>
          <w:trHeight w:val="318"/>
        </w:trPr>
        <w:tc>
          <w:tcPr>
            <w:tcW w:w="758" w:type="dxa"/>
          </w:tcPr>
          <w:p w:rsidR="00B95675" w:rsidRDefault="00B95675" w:rsidP="00B95675">
            <w:pPr>
              <w:pStyle w:val="TableParagraph"/>
              <w:ind w:right="308"/>
              <w:jc w:val="right"/>
              <w:rPr>
                <w:sz w:val="24"/>
              </w:rPr>
            </w:pPr>
            <w:r>
              <w:rPr>
                <w:sz w:val="24"/>
              </w:rPr>
              <w:t>5</w:t>
            </w:r>
          </w:p>
        </w:tc>
        <w:tc>
          <w:tcPr>
            <w:tcW w:w="1846" w:type="dxa"/>
          </w:tcPr>
          <w:p w:rsidR="00B95675" w:rsidRDefault="00B95675" w:rsidP="00B95675">
            <w:pPr>
              <w:pStyle w:val="TableParagraph"/>
              <w:ind w:left="108"/>
              <w:rPr>
                <w:sz w:val="24"/>
              </w:rPr>
            </w:pPr>
            <w:r>
              <w:rPr>
                <w:sz w:val="24"/>
              </w:rPr>
              <w:t>Mei</w:t>
            </w:r>
          </w:p>
        </w:tc>
        <w:tc>
          <w:tcPr>
            <w:tcW w:w="2914" w:type="dxa"/>
          </w:tcPr>
          <w:p w:rsidR="00B95675" w:rsidRDefault="00B95675" w:rsidP="00B95675">
            <w:pPr>
              <w:pStyle w:val="TableParagraph"/>
              <w:spacing w:before="35" w:line="264" w:lineRule="exact"/>
              <w:ind w:left="569" w:right="559"/>
              <w:jc w:val="center"/>
              <w:rPr>
                <w:sz w:val="24"/>
              </w:rPr>
            </w:pPr>
            <w:r>
              <w:rPr>
                <w:sz w:val="24"/>
              </w:rPr>
              <w:t>-0,157721563</w:t>
            </w:r>
          </w:p>
        </w:tc>
        <w:tc>
          <w:tcPr>
            <w:tcW w:w="2525" w:type="dxa"/>
          </w:tcPr>
          <w:p w:rsidR="00B95675" w:rsidRDefault="00B95675" w:rsidP="00B95675">
            <w:pPr>
              <w:pStyle w:val="TableParagraph"/>
              <w:spacing w:before="35" w:line="264" w:lineRule="exact"/>
              <w:ind w:left="529" w:right="518"/>
              <w:jc w:val="center"/>
              <w:rPr>
                <w:sz w:val="24"/>
              </w:rPr>
            </w:pPr>
            <w:r>
              <w:rPr>
                <w:sz w:val="24"/>
              </w:rPr>
              <w:t>-0,21</w:t>
            </w:r>
          </w:p>
        </w:tc>
      </w:tr>
      <w:tr w:rsidR="00B95675" w:rsidTr="00835538">
        <w:trPr>
          <w:trHeight w:val="318"/>
        </w:trPr>
        <w:tc>
          <w:tcPr>
            <w:tcW w:w="758" w:type="dxa"/>
          </w:tcPr>
          <w:p w:rsidR="00B95675" w:rsidRDefault="00B95675" w:rsidP="00B95675">
            <w:pPr>
              <w:pStyle w:val="TableParagraph"/>
              <w:ind w:right="308"/>
              <w:jc w:val="right"/>
              <w:rPr>
                <w:sz w:val="24"/>
              </w:rPr>
            </w:pPr>
            <w:r>
              <w:rPr>
                <w:sz w:val="24"/>
              </w:rPr>
              <w:t>6</w:t>
            </w:r>
          </w:p>
        </w:tc>
        <w:tc>
          <w:tcPr>
            <w:tcW w:w="1846" w:type="dxa"/>
          </w:tcPr>
          <w:p w:rsidR="00B95675" w:rsidRDefault="00B95675" w:rsidP="00B95675">
            <w:pPr>
              <w:pStyle w:val="TableParagraph"/>
              <w:ind w:left="108"/>
              <w:rPr>
                <w:sz w:val="24"/>
              </w:rPr>
            </w:pPr>
            <w:r>
              <w:rPr>
                <w:sz w:val="24"/>
              </w:rPr>
              <w:t>Juni</w:t>
            </w:r>
          </w:p>
        </w:tc>
        <w:tc>
          <w:tcPr>
            <w:tcW w:w="2914" w:type="dxa"/>
          </w:tcPr>
          <w:p w:rsidR="00B95675" w:rsidRDefault="00B95675" w:rsidP="00B95675">
            <w:pPr>
              <w:pStyle w:val="TableParagraph"/>
              <w:spacing w:before="35" w:line="264" w:lineRule="exact"/>
              <w:ind w:left="569" w:right="559"/>
              <w:jc w:val="center"/>
              <w:rPr>
                <w:sz w:val="24"/>
              </w:rPr>
            </w:pPr>
            <w:r>
              <w:rPr>
                <w:sz w:val="24"/>
              </w:rPr>
              <w:t>-0,286578814</w:t>
            </w:r>
          </w:p>
        </w:tc>
        <w:tc>
          <w:tcPr>
            <w:tcW w:w="2525" w:type="dxa"/>
          </w:tcPr>
          <w:p w:rsidR="00B95675" w:rsidRDefault="00B95675" w:rsidP="00B95675">
            <w:pPr>
              <w:pStyle w:val="TableParagraph"/>
              <w:spacing w:before="35" w:line="264" w:lineRule="exact"/>
              <w:ind w:left="529" w:right="518"/>
              <w:jc w:val="center"/>
              <w:rPr>
                <w:sz w:val="24"/>
              </w:rPr>
            </w:pPr>
            <w:r>
              <w:rPr>
                <w:sz w:val="24"/>
              </w:rPr>
              <w:t>-0,13</w:t>
            </w:r>
          </w:p>
        </w:tc>
      </w:tr>
      <w:tr w:rsidR="00B95675" w:rsidTr="00835538">
        <w:trPr>
          <w:trHeight w:val="321"/>
        </w:trPr>
        <w:tc>
          <w:tcPr>
            <w:tcW w:w="758" w:type="dxa"/>
          </w:tcPr>
          <w:p w:rsidR="00B95675" w:rsidRDefault="00B95675" w:rsidP="00B95675">
            <w:pPr>
              <w:pStyle w:val="TableParagraph"/>
              <w:spacing w:before="15"/>
              <w:ind w:right="308"/>
              <w:jc w:val="right"/>
              <w:rPr>
                <w:sz w:val="24"/>
              </w:rPr>
            </w:pPr>
            <w:r>
              <w:rPr>
                <w:sz w:val="24"/>
              </w:rPr>
              <w:t>7</w:t>
            </w:r>
          </w:p>
        </w:tc>
        <w:tc>
          <w:tcPr>
            <w:tcW w:w="1846" w:type="dxa"/>
          </w:tcPr>
          <w:p w:rsidR="00B95675" w:rsidRDefault="00B95675" w:rsidP="00B95675">
            <w:pPr>
              <w:pStyle w:val="TableParagraph"/>
              <w:spacing w:before="15"/>
              <w:ind w:left="108"/>
              <w:rPr>
                <w:sz w:val="24"/>
              </w:rPr>
            </w:pPr>
            <w:r>
              <w:rPr>
                <w:sz w:val="24"/>
              </w:rPr>
              <w:t>Juli</w:t>
            </w:r>
          </w:p>
        </w:tc>
        <w:tc>
          <w:tcPr>
            <w:tcW w:w="2914" w:type="dxa"/>
          </w:tcPr>
          <w:p w:rsidR="00B95675" w:rsidRDefault="00B95675" w:rsidP="00B95675">
            <w:pPr>
              <w:pStyle w:val="TableParagraph"/>
              <w:spacing w:before="37" w:line="264" w:lineRule="exact"/>
              <w:ind w:left="567" w:right="559"/>
              <w:jc w:val="center"/>
              <w:rPr>
                <w:sz w:val="24"/>
              </w:rPr>
            </w:pPr>
            <w:r>
              <w:rPr>
                <w:sz w:val="24"/>
              </w:rPr>
              <w:t>0,184758632</w:t>
            </w:r>
          </w:p>
        </w:tc>
        <w:tc>
          <w:tcPr>
            <w:tcW w:w="2525" w:type="dxa"/>
          </w:tcPr>
          <w:p w:rsidR="00B95675" w:rsidRDefault="00B95675" w:rsidP="00B95675">
            <w:pPr>
              <w:pStyle w:val="TableParagraph"/>
              <w:spacing w:before="37" w:line="264" w:lineRule="exact"/>
              <w:ind w:left="530" w:right="516"/>
              <w:jc w:val="center"/>
              <w:rPr>
                <w:sz w:val="24"/>
              </w:rPr>
            </w:pPr>
            <w:r>
              <w:rPr>
                <w:sz w:val="24"/>
              </w:rPr>
              <w:t>0,47</w:t>
            </w:r>
          </w:p>
        </w:tc>
      </w:tr>
      <w:tr w:rsidR="00B95675" w:rsidTr="00835538">
        <w:trPr>
          <w:trHeight w:val="318"/>
        </w:trPr>
        <w:tc>
          <w:tcPr>
            <w:tcW w:w="758" w:type="dxa"/>
          </w:tcPr>
          <w:p w:rsidR="00B95675" w:rsidRDefault="00B95675" w:rsidP="00B95675">
            <w:pPr>
              <w:pStyle w:val="TableParagraph"/>
              <w:ind w:right="308"/>
              <w:jc w:val="right"/>
              <w:rPr>
                <w:sz w:val="24"/>
              </w:rPr>
            </w:pPr>
            <w:r>
              <w:rPr>
                <w:sz w:val="24"/>
              </w:rPr>
              <w:t>8</w:t>
            </w:r>
          </w:p>
        </w:tc>
        <w:tc>
          <w:tcPr>
            <w:tcW w:w="1846" w:type="dxa"/>
          </w:tcPr>
          <w:p w:rsidR="00B95675" w:rsidRDefault="00B95675" w:rsidP="00B95675">
            <w:pPr>
              <w:pStyle w:val="TableParagraph"/>
              <w:ind w:left="108"/>
              <w:rPr>
                <w:sz w:val="24"/>
              </w:rPr>
            </w:pPr>
            <w:r>
              <w:rPr>
                <w:sz w:val="24"/>
              </w:rPr>
              <w:t>Agustus</w:t>
            </w:r>
          </w:p>
        </w:tc>
        <w:tc>
          <w:tcPr>
            <w:tcW w:w="2914" w:type="dxa"/>
          </w:tcPr>
          <w:p w:rsidR="00B95675" w:rsidRDefault="00B95675" w:rsidP="00B95675">
            <w:pPr>
              <w:pStyle w:val="TableParagraph"/>
              <w:spacing w:before="35" w:line="264" w:lineRule="exact"/>
              <w:ind w:left="567" w:right="559"/>
              <w:jc w:val="center"/>
              <w:rPr>
                <w:sz w:val="24"/>
              </w:rPr>
            </w:pPr>
            <w:r>
              <w:rPr>
                <w:sz w:val="24"/>
              </w:rPr>
              <w:t>0,005858767</w:t>
            </w:r>
          </w:p>
        </w:tc>
        <w:tc>
          <w:tcPr>
            <w:tcW w:w="2525" w:type="dxa"/>
          </w:tcPr>
          <w:p w:rsidR="00B95675" w:rsidRDefault="00B95675" w:rsidP="00B95675">
            <w:pPr>
              <w:pStyle w:val="TableParagraph"/>
              <w:spacing w:before="35" w:line="264" w:lineRule="exact"/>
              <w:ind w:left="529" w:right="518"/>
              <w:jc w:val="center"/>
              <w:rPr>
                <w:sz w:val="24"/>
              </w:rPr>
            </w:pPr>
            <w:r>
              <w:rPr>
                <w:sz w:val="24"/>
              </w:rPr>
              <w:t>-0,18</w:t>
            </w:r>
          </w:p>
        </w:tc>
      </w:tr>
      <w:tr w:rsidR="00B95675" w:rsidTr="00835538">
        <w:trPr>
          <w:trHeight w:val="318"/>
        </w:trPr>
        <w:tc>
          <w:tcPr>
            <w:tcW w:w="758" w:type="dxa"/>
          </w:tcPr>
          <w:p w:rsidR="00B95675" w:rsidRDefault="00B95675" w:rsidP="00B95675">
            <w:pPr>
              <w:pStyle w:val="TableParagraph"/>
              <w:ind w:right="308"/>
              <w:jc w:val="right"/>
              <w:rPr>
                <w:sz w:val="24"/>
              </w:rPr>
            </w:pPr>
            <w:r>
              <w:rPr>
                <w:sz w:val="24"/>
              </w:rPr>
              <w:t>9</w:t>
            </w:r>
          </w:p>
        </w:tc>
        <w:tc>
          <w:tcPr>
            <w:tcW w:w="1846" w:type="dxa"/>
          </w:tcPr>
          <w:p w:rsidR="00B95675" w:rsidRDefault="00B95675" w:rsidP="00B95675">
            <w:pPr>
              <w:pStyle w:val="TableParagraph"/>
              <w:ind w:left="108"/>
              <w:rPr>
                <w:sz w:val="24"/>
              </w:rPr>
            </w:pPr>
            <w:r>
              <w:rPr>
                <w:sz w:val="24"/>
              </w:rPr>
              <w:t>September</w:t>
            </w:r>
          </w:p>
        </w:tc>
        <w:tc>
          <w:tcPr>
            <w:tcW w:w="2914" w:type="dxa"/>
          </w:tcPr>
          <w:p w:rsidR="00B95675" w:rsidRDefault="00B95675" w:rsidP="00B95675">
            <w:pPr>
              <w:pStyle w:val="TableParagraph"/>
              <w:spacing w:before="35" w:line="264" w:lineRule="exact"/>
              <w:ind w:left="569" w:right="559"/>
              <w:jc w:val="center"/>
              <w:rPr>
                <w:sz w:val="24"/>
              </w:rPr>
            </w:pPr>
            <w:r>
              <w:rPr>
                <w:sz w:val="24"/>
              </w:rPr>
              <w:t>-1,465047685</w:t>
            </w:r>
          </w:p>
        </w:tc>
        <w:tc>
          <w:tcPr>
            <w:tcW w:w="2525" w:type="dxa"/>
          </w:tcPr>
          <w:p w:rsidR="00B95675" w:rsidRDefault="00B95675" w:rsidP="00B95675">
            <w:pPr>
              <w:pStyle w:val="TableParagraph"/>
              <w:spacing w:before="35" w:line="264" w:lineRule="exact"/>
              <w:ind w:left="529" w:right="518"/>
              <w:jc w:val="center"/>
              <w:rPr>
                <w:sz w:val="24"/>
              </w:rPr>
            </w:pPr>
            <w:r>
              <w:rPr>
                <w:sz w:val="24"/>
              </w:rPr>
              <w:t>-1,47</w:t>
            </w:r>
          </w:p>
        </w:tc>
      </w:tr>
      <w:tr w:rsidR="00B95675" w:rsidTr="00835538">
        <w:trPr>
          <w:trHeight w:val="319"/>
        </w:trPr>
        <w:tc>
          <w:tcPr>
            <w:tcW w:w="758" w:type="dxa"/>
          </w:tcPr>
          <w:p w:rsidR="00B95675" w:rsidRDefault="00B95675" w:rsidP="00B95675">
            <w:pPr>
              <w:pStyle w:val="TableParagraph"/>
              <w:spacing w:before="14"/>
              <w:ind w:right="248"/>
              <w:jc w:val="right"/>
              <w:rPr>
                <w:sz w:val="24"/>
              </w:rPr>
            </w:pPr>
            <w:r>
              <w:rPr>
                <w:sz w:val="24"/>
              </w:rPr>
              <w:t>10</w:t>
            </w:r>
          </w:p>
        </w:tc>
        <w:tc>
          <w:tcPr>
            <w:tcW w:w="1846" w:type="dxa"/>
          </w:tcPr>
          <w:p w:rsidR="00B95675" w:rsidRDefault="00B95675" w:rsidP="00B95675">
            <w:pPr>
              <w:pStyle w:val="TableParagraph"/>
              <w:spacing w:before="14"/>
              <w:ind w:left="108"/>
              <w:rPr>
                <w:sz w:val="24"/>
              </w:rPr>
            </w:pPr>
            <w:r>
              <w:rPr>
                <w:sz w:val="24"/>
              </w:rPr>
              <w:t>Oktober</w:t>
            </w:r>
          </w:p>
        </w:tc>
        <w:tc>
          <w:tcPr>
            <w:tcW w:w="2914" w:type="dxa"/>
          </w:tcPr>
          <w:p w:rsidR="00B95675" w:rsidRDefault="00B95675" w:rsidP="00B95675">
            <w:pPr>
              <w:pStyle w:val="TableParagraph"/>
              <w:spacing w:before="35" w:line="264" w:lineRule="exact"/>
              <w:ind w:left="567" w:right="559"/>
              <w:jc w:val="center"/>
              <w:rPr>
                <w:sz w:val="24"/>
              </w:rPr>
            </w:pPr>
            <w:r>
              <w:rPr>
                <w:sz w:val="24"/>
              </w:rPr>
              <w:t>0,556145576</w:t>
            </w:r>
          </w:p>
        </w:tc>
        <w:tc>
          <w:tcPr>
            <w:tcW w:w="2525" w:type="dxa"/>
          </w:tcPr>
          <w:p w:rsidR="00B95675" w:rsidRDefault="00B95675" w:rsidP="00B95675">
            <w:pPr>
              <w:pStyle w:val="TableParagraph"/>
              <w:spacing w:before="35" w:line="264" w:lineRule="exact"/>
              <w:ind w:left="530" w:right="516"/>
              <w:jc w:val="center"/>
              <w:rPr>
                <w:sz w:val="24"/>
              </w:rPr>
            </w:pPr>
            <w:r>
              <w:rPr>
                <w:sz w:val="24"/>
              </w:rPr>
              <w:t>2,02</w:t>
            </w:r>
          </w:p>
        </w:tc>
      </w:tr>
      <w:tr w:rsidR="00B95675" w:rsidTr="00835538">
        <w:trPr>
          <w:trHeight w:val="318"/>
        </w:trPr>
        <w:tc>
          <w:tcPr>
            <w:tcW w:w="758" w:type="dxa"/>
            <w:tcBorders>
              <w:bottom w:val="nil"/>
            </w:tcBorders>
          </w:tcPr>
          <w:p w:rsidR="00B95675" w:rsidRDefault="00B95675" w:rsidP="00B95675">
            <w:pPr>
              <w:pStyle w:val="TableParagraph"/>
              <w:ind w:right="248"/>
              <w:jc w:val="right"/>
              <w:rPr>
                <w:sz w:val="24"/>
              </w:rPr>
            </w:pPr>
            <w:r>
              <w:rPr>
                <w:sz w:val="24"/>
              </w:rPr>
              <w:t>11</w:t>
            </w:r>
          </w:p>
        </w:tc>
        <w:tc>
          <w:tcPr>
            <w:tcW w:w="1846" w:type="dxa"/>
            <w:tcBorders>
              <w:bottom w:val="nil"/>
            </w:tcBorders>
          </w:tcPr>
          <w:p w:rsidR="00B95675" w:rsidRDefault="00B95675" w:rsidP="00B95675">
            <w:pPr>
              <w:pStyle w:val="TableParagraph"/>
              <w:ind w:left="108"/>
              <w:rPr>
                <w:sz w:val="24"/>
              </w:rPr>
            </w:pPr>
            <w:r>
              <w:rPr>
                <w:sz w:val="24"/>
              </w:rPr>
              <w:t>November</w:t>
            </w:r>
          </w:p>
        </w:tc>
        <w:tc>
          <w:tcPr>
            <w:tcW w:w="2914" w:type="dxa"/>
            <w:tcBorders>
              <w:bottom w:val="nil"/>
            </w:tcBorders>
          </w:tcPr>
          <w:p w:rsidR="00B95675" w:rsidRDefault="00B95675" w:rsidP="00B95675">
            <w:pPr>
              <w:pStyle w:val="TableParagraph"/>
              <w:spacing w:before="35" w:line="264" w:lineRule="exact"/>
              <w:ind w:left="569" w:right="559"/>
              <w:jc w:val="center"/>
              <w:rPr>
                <w:sz w:val="24"/>
              </w:rPr>
            </w:pPr>
            <w:r>
              <w:rPr>
                <w:sz w:val="24"/>
              </w:rPr>
              <w:t>-0,166280162</w:t>
            </w:r>
          </w:p>
        </w:tc>
        <w:tc>
          <w:tcPr>
            <w:tcW w:w="2525" w:type="dxa"/>
            <w:tcBorders>
              <w:bottom w:val="nil"/>
            </w:tcBorders>
          </w:tcPr>
          <w:p w:rsidR="00B95675" w:rsidRDefault="00B95675" w:rsidP="00B95675">
            <w:pPr>
              <w:pStyle w:val="TableParagraph"/>
              <w:spacing w:before="35" w:line="264" w:lineRule="exact"/>
              <w:ind w:left="529" w:right="518"/>
              <w:jc w:val="center"/>
              <w:rPr>
                <w:sz w:val="24"/>
              </w:rPr>
            </w:pPr>
            <w:r>
              <w:rPr>
                <w:sz w:val="24"/>
              </w:rPr>
              <w:t>-0,72</w:t>
            </w:r>
          </w:p>
        </w:tc>
      </w:tr>
      <w:tr w:rsidR="00B95675" w:rsidTr="00835538">
        <w:trPr>
          <w:trHeight w:val="318"/>
        </w:trPr>
        <w:tc>
          <w:tcPr>
            <w:tcW w:w="758" w:type="dxa"/>
            <w:tcBorders>
              <w:top w:val="nil"/>
              <w:bottom w:val="single" w:sz="4" w:space="0" w:color="auto"/>
            </w:tcBorders>
          </w:tcPr>
          <w:p w:rsidR="00B95675" w:rsidRDefault="00B95675" w:rsidP="00B95675">
            <w:pPr>
              <w:pStyle w:val="TableParagraph"/>
              <w:ind w:right="248"/>
              <w:jc w:val="right"/>
              <w:rPr>
                <w:sz w:val="24"/>
              </w:rPr>
            </w:pPr>
            <w:r>
              <w:rPr>
                <w:sz w:val="24"/>
              </w:rPr>
              <w:t>12</w:t>
            </w:r>
          </w:p>
        </w:tc>
        <w:tc>
          <w:tcPr>
            <w:tcW w:w="1846" w:type="dxa"/>
            <w:tcBorders>
              <w:top w:val="nil"/>
              <w:bottom w:val="single" w:sz="4" w:space="0" w:color="auto"/>
            </w:tcBorders>
          </w:tcPr>
          <w:p w:rsidR="00B95675" w:rsidRDefault="00B95675" w:rsidP="00B95675">
            <w:pPr>
              <w:pStyle w:val="TableParagraph"/>
              <w:ind w:left="108"/>
              <w:rPr>
                <w:sz w:val="24"/>
              </w:rPr>
            </w:pPr>
            <w:r>
              <w:rPr>
                <w:sz w:val="24"/>
              </w:rPr>
              <w:t>Desember</w:t>
            </w:r>
          </w:p>
        </w:tc>
        <w:tc>
          <w:tcPr>
            <w:tcW w:w="2914" w:type="dxa"/>
            <w:tcBorders>
              <w:top w:val="nil"/>
              <w:bottom w:val="single" w:sz="4" w:space="0" w:color="auto"/>
            </w:tcBorders>
          </w:tcPr>
          <w:p w:rsidR="00B95675" w:rsidRDefault="00B95675" w:rsidP="00B95675">
            <w:pPr>
              <w:pStyle w:val="TableParagraph"/>
              <w:spacing w:before="35" w:line="264" w:lineRule="exact"/>
              <w:ind w:left="567" w:right="559"/>
              <w:jc w:val="center"/>
              <w:rPr>
                <w:sz w:val="24"/>
              </w:rPr>
            </w:pPr>
            <w:r>
              <w:rPr>
                <w:sz w:val="24"/>
              </w:rPr>
              <w:t>0,124806259</w:t>
            </w:r>
          </w:p>
        </w:tc>
        <w:tc>
          <w:tcPr>
            <w:tcW w:w="2525" w:type="dxa"/>
            <w:tcBorders>
              <w:top w:val="nil"/>
              <w:bottom w:val="single" w:sz="4" w:space="0" w:color="auto"/>
            </w:tcBorders>
          </w:tcPr>
          <w:p w:rsidR="00B95675" w:rsidRDefault="00B95675" w:rsidP="00B95675">
            <w:pPr>
              <w:pStyle w:val="TableParagraph"/>
              <w:spacing w:before="35" w:line="264" w:lineRule="exact"/>
              <w:ind w:left="530" w:right="516"/>
              <w:jc w:val="center"/>
              <w:rPr>
                <w:sz w:val="24"/>
              </w:rPr>
            </w:pPr>
            <w:r>
              <w:rPr>
                <w:sz w:val="24"/>
              </w:rPr>
              <w:t>0,29</w:t>
            </w:r>
          </w:p>
        </w:tc>
      </w:tr>
      <w:tr w:rsidR="00B95675" w:rsidTr="00835538">
        <w:trPr>
          <w:trHeight w:val="318"/>
        </w:trPr>
        <w:tc>
          <w:tcPr>
            <w:tcW w:w="2604" w:type="dxa"/>
            <w:gridSpan w:val="2"/>
            <w:tcBorders>
              <w:top w:val="single" w:sz="4" w:space="0" w:color="auto"/>
              <w:bottom w:val="single" w:sz="4" w:space="0" w:color="auto"/>
            </w:tcBorders>
          </w:tcPr>
          <w:p w:rsidR="00B95675" w:rsidRDefault="00B95675" w:rsidP="00B95675">
            <w:pPr>
              <w:pStyle w:val="TableParagraph"/>
              <w:ind w:left="854"/>
              <w:rPr>
                <w:sz w:val="24"/>
              </w:rPr>
            </w:pPr>
            <w:r>
              <w:rPr>
                <w:sz w:val="24"/>
              </w:rPr>
              <w:t>Tertinggi</w:t>
            </w:r>
          </w:p>
        </w:tc>
        <w:tc>
          <w:tcPr>
            <w:tcW w:w="2914" w:type="dxa"/>
            <w:tcBorders>
              <w:top w:val="single" w:sz="4" w:space="0" w:color="auto"/>
              <w:bottom w:val="single" w:sz="4" w:space="0" w:color="auto"/>
            </w:tcBorders>
          </w:tcPr>
          <w:p w:rsidR="00B95675" w:rsidRDefault="00B95675" w:rsidP="00B95675">
            <w:pPr>
              <w:pStyle w:val="TableParagraph"/>
              <w:ind w:left="567" w:right="559"/>
              <w:jc w:val="center"/>
              <w:rPr>
                <w:sz w:val="24"/>
              </w:rPr>
            </w:pPr>
            <w:r>
              <w:rPr>
                <w:sz w:val="24"/>
              </w:rPr>
              <w:t>0,56</w:t>
            </w:r>
          </w:p>
        </w:tc>
        <w:tc>
          <w:tcPr>
            <w:tcW w:w="2525" w:type="dxa"/>
            <w:tcBorders>
              <w:top w:val="single" w:sz="4" w:space="0" w:color="auto"/>
              <w:bottom w:val="single" w:sz="4" w:space="0" w:color="auto"/>
            </w:tcBorders>
          </w:tcPr>
          <w:p w:rsidR="00B95675" w:rsidRDefault="00B95675" w:rsidP="00B95675">
            <w:pPr>
              <w:pStyle w:val="TableParagraph"/>
              <w:ind w:left="530" w:right="516"/>
              <w:jc w:val="center"/>
              <w:rPr>
                <w:sz w:val="24"/>
              </w:rPr>
            </w:pPr>
            <w:r>
              <w:rPr>
                <w:sz w:val="24"/>
              </w:rPr>
              <w:t>2,02</w:t>
            </w:r>
          </w:p>
        </w:tc>
      </w:tr>
      <w:tr w:rsidR="00B95675" w:rsidTr="00835538">
        <w:trPr>
          <w:trHeight w:val="318"/>
        </w:trPr>
        <w:tc>
          <w:tcPr>
            <w:tcW w:w="2604" w:type="dxa"/>
            <w:gridSpan w:val="2"/>
            <w:tcBorders>
              <w:top w:val="single" w:sz="4" w:space="0" w:color="auto"/>
              <w:bottom w:val="single" w:sz="4" w:space="0" w:color="auto"/>
            </w:tcBorders>
          </w:tcPr>
          <w:p w:rsidR="00B95675" w:rsidRDefault="00B95675" w:rsidP="00B95675">
            <w:pPr>
              <w:pStyle w:val="TableParagraph"/>
              <w:ind w:left="847"/>
              <w:rPr>
                <w:sz w:val="24"/>
              </w:rPr>
            </w:pPr>
            <w:r>
              <w:rPr>
                <w:sz w:val="24"/>
              </w:rPr>
              <w:t>Terendah</w:t>
            </w:r>
          </w:p>
        </w:tc>
        <w:tc>
          <w:tcPr>
            <w:tcW w:w="2914" w:type="dxa"/>
            <w:tcBorders>
              <w:top w:val="single" w:sz="4" w:space="0" w:color="auto"/>
              <w:bottom w:val="single" w:sz="4" w:space="0" w:color="auto"/>
            </w:tcBorders>
          </w:tcPr>
          <w:p w:rsidR="00B95675" w:rsidRDefault="00B95675" w:rsidP="00B95675">
            <w:pPr>
              <w:pStyle w:val="TableParagraph"/>
              <w:ind w:left="570" w:right="559"/>
              <w:jc w:val="center"/>
              <w:rPr>
                <w:sz w:val="24"/>
              </w:rPr>
            </w:pPr>
            <w:r>
              <w:rPr>
                <w:sz w:val="24"/>
              </w:rPr>
              <w:t>-1,47</w:t>
            </w:r>
          </w:p>
        </w:tc>
        <w:tc>
          <w:tcPr>
            <w:tcW w:w="2525" w:type="dxa"/>
            <w:tcBorders>
              <w:top w:val="single" w:sz="4" w:space="0" w:color="auto"/>
              <w:bottom w:val="single" w:sz="4" w:space="0" w:color="auto"/>
            </w:tcBorders>
          </w:tcPr>
          <w:p w:rsidR="00B95675" w:rsidRDefault="00B95675" w:rsidP="00B95675">
            <w:pPr>
              <w:pStyle w:val="TableParagraph"/>
              <w:ind w:left="529" w:right="518"/>
              <w:jc w:val="center"/>
              <w:rPr>
                <w:sz w:val="24"/>
              </w:rPr>
            </w:pPr>
            <w:r>
              <w:rPr>
                <w:sz w:val="24"/>
              </w:rPr>
              <w:t>-1,47</w:t>
            </w:r>
          </w:p>
        </w:tc>
      </w:tr>
      <w:tr w:rsidR="00B95675" w:rsidTr="00835538">
        <w:trPr>
          <w:trHeight w:val="318"/>
        </w:trPr>
        <w:tc>
          <w:tcPr>
            <w:tcW w:w="2604" w:type="dxa"/>
            <w:gridSpan w:val="2"/>
            <w:tcBorders>
              <w:top w:val="single" w:sz="4" w:space="0" w:color="auto"/>
            </w:tcBorders>
          </w:tcPr>
          <w:p w:rsidR="00B95675" w:rsidRDefault="00B95675" w:rsidP="00B95675">
            <w:pPr>
              <w:pStyle w:val="TableParagraph"/>
              <w:ind w:left="801"/>
              <w:rPr>
                <w:sz w:val="24"/>
              </w:rPr>
            </w:pPr>
            <w:r>
              <w:rPr>
                <w:sz w:val="24"/>
              </w:rPr>
              <w:t xml:space="preserve">Rata </w:t>
            </w:r>
            <w:r w:rsidR="00577585">
              <w:rPr>
                <w:sz w:val="24"/>
              </w:rPr>
              <w:t>–</w:t>
            </w:r>
            <w:r>
              <w:rPr>
                <w:sz w:val="24"/>
              </w:rPr>
              <w:t xml:space="preserve"> rata</w:t>
            </w:r>
          </w:p>
        </w:tc>
        <w:tc>
          <w:tcPr>
            <w:tcW w:w="2914" w:type="dxa"/>
            <w:tcBorders>
              <w:top w:val="single" w:sz="4" w:space="0" w:color="auto"/>
            </w:tcBorders>
          </w:tcPr>
          <w:p w:rsidR="00B95675" w:rsidRDefault="00B95675" w:rsidP="00B95675">
            <w:pPr>
              <w:pStyle w:val="TableParagraph"/>
              <w:ind w:left="570" w:right="559"/>
              <w:jc w:val="center"/>
              <w:rPr>
                <w:sz w:val="24"/>
              </w:rPr>
            </w:pPr>
            <w:r>
              <w:rPr>
                <w:sz w:val="24"/>
              </w:rPr>
              <w:t>-0,05</w:t>
            </w:r>
          </w:p>
        </w:tc>
        <w:tc>
          <w:tcPr>
            <w:tcW w:w="2525" w:type="dxa"/>
            <w:tcBorders>
              <w:top w:val="single" w:sz="4" w:space="0" w:color="auto"/>
            </w:tcBorders>
          </w:tcPr>
          <w:p w:rsidR="00B95675" w:rsidRDefault="00B95675" w:rsidP="00B95675">
            <w:pPr>
              <w:pStyle w:val="TableParagraph"/>
              <w:ind w:left="529" w:right="518"/>
              <w:jc w:val="center"/>
              <w:rPr>
                <w:sz w:val="24"/>
              </w:rPr>
            </w:pPr>
            <w:r>
              <w:rPr>
                <w:sz w:val="24"/>
              </w:rPr>
              <w:t>-0,03</w:t>
            </w:r>
          </w:p>
        </w:tc>
      </w:tr>
    </w:tbl>
    <w:p w:rsidR="00BB2088" w:rsidRPr="003D69DB" w:rsidRDefault="00B95675" w:rsidP="003D69DB">
      <w:pPr>
        <w:pStyle w:val="BodyText"/>
        <w:ind w:right="-22"/>
        <w:jc w:val="both"/>
        <w:rPr>
          <w:sz w:val="20"/>
          <w:szCs w:val="20"/>
        </w:rPr>
      </w:pPr>
      <w:r w:rsidRPr="003D69DB">
        <w:rPr>
          <w:sz w:val="20"/>
          <w:szCs w:val="20"/>
        </w:rPr>
        <w:t>Sumber: Laporan Laba Rugi Penjualan Non Online pada</w:t>
      </w:r>
      <w:r w:rsidR="003D69DB">
        <w:rPr>
          <w:sz w:val="20"/>
          <w:szCs w:val="20"/>
          <w:lang w:val="en-US"/>
        </w:rPr>
        <w:t xml:space="preserve"> </w:t>
      </w:r>
      <w:r w:rsidRPr="003D69DB">
        <w:rPr>
          <w:sz w:val="20"/>
          <w:szCs w:val="20"/>
        </w:rPr>
        <w:t>PT. Shout Netw</w:t>
      </w:r>
      <w:r w:rsidR="00BB2088" w:rsidRPr="003D69DB">
        <w:rPr>
          <w:sz w:val="20"/>
          <w:szCs w:val="20"/>
        </w:rPr>
        <w:t>ork Indonesia selama tahun 2015</w:t>
      </w:r>
    </w:p>
    <w:p w:rsidR="00BB2088" w:rsidRDefault="00BB2088" w:rsidP="00BB2088">
      <w:pPr>
        <w:pStyle w:val="BodyText"/>
        <w:ind w:right="-22"/>
        <w:jc w:val="center"/>
      </w:pPr>
    </w:p>
    <w:p w:rsidR="00BB2088" w:rsidRPr="00BB2088" w:rsidRDefault="00BB2088" w:rsidP="00BB2088">
      <w:pPr>
        <w:pStyle w:val="BodyText"/>
        <w:ind w:right="-22"/>
        <w:jc w:val="both"/>
      </w:pPr>
      <w:r w:rsidRPr="00BB2088">
        <w:lastRenderedPageBreak/>
        <w:t xml:space="preserve">Tabel </w:t>
      </w:r>
      <w:r>
        <w:rPr>
          <w:lang w:val="en-US"/>
        </w:rPr>
        <w:t>1</w:t>
      </w:r>
      <w:r w:rsidRPr="00BB2088">
        <w:t xml:space="preserve">.5 menunjukan data perkembangan </w:t>
      </w:r>
      <w:r w:rsidRPr="00BB2088">
        <w:rPr>
          <w:i/>
        </w:rPr>
        <w:t xml:space="preserve">Net Profit Margin </w:t>
      </w:r>
      <w:r w:rsidRPr="00BB2088">
        <w:t xml:space="preserve">pada PT. Shout Network Indonesia selama tahun 2015. Penjelasan mengenai perkembangan </w:t>
      </w:r>
      <w:r w:rsidRPr="00BB2088">
        <w:rPr>
          <w:i/>
        </w:rPr>
        <w:t xml:space="preserve">Net Profit Margin </w:t>
      </w:r>
      <w:r w:rsidRPr="00BB2088">
        <w:t>pada tabel tersebut adalah sebagai berikut:</w:t>
      </w:r>
    </w:p>
    <w:p w:rsidR="00BB2088" w:rsidRPr="00BB2088" w:rsidRDefault="00BB2088" w:rsidP="00BB2088">
      <w:pPr>
        <w:pStyle w:val="ListParagraph"/>
        <w:numPr>
          <w:ilvl w:val="0"/>
          <w:numId w:val="19"/>
        </w:numPr>
        <w:ind w:left="284" w:right="-22" w:hanging="284"/>
        <w:jc w:val="both"/>
        <w:rPr>
          <w:sz w:val="24"/>
          <w:szCs w:val="24"/>
        </w:rPr>
      </w:pPr>
      <w:r w:rsidRPr="00BB2088">
        <w:rPr>
          <w:i/>
          <w:sz w:val="24"/>
          <w:szCs w:val="24"/>
        </w:rPr>
        <w:t xml:space="preserve">Net Profit Margin </w:t>
      </w:r>
      <w:r w:rsidRPr="00BB2088">
        <w:rPr>
          <w:sz w:val="24"/>
          <w:szCs w:val="24"/>
        </w:rPr>
        <w:t xml:space="preserve">tertinggi terjadi pada bulan Oktober yaitu sebesar 0,55615 atau 56%, dengan perkembangan </w:t>
      </w:r>
      <w:r w:rsidRPr="00BB2088">
        <w:rPr>
          <w:i/>
          <w:sz w:val="24"/>
          <w:szCs w:val="24"/>
        </w:rPr>
        <w:t xml:space="preserve">Net Profit Margin </w:t>
      </w:r>
      <w:r w:rsidRPr="00BB2088">
        <w:rPr>
          <w:sz w:val="24"/>
          <w:szCs w:val="24"/>
        </w:rPr>
        <w:t xml:space="preserve">sebesar 2,02 atau 202%. Ini terjadi karena penjualan pada bulan Oktober cukup banyak dan biaya-biaya yang dikeluarkan pada bulan Oktober lebih </w:t>
      </w:r>
      <w:r w:rsidRPr="00BB2088">
        <w:rPr>
          <w:spacing w:val="-3"/>
          <w:sz w:val="24"/>
          <w:szCs w:val="24"/>
        </w:rPr>
        <w:t xml:space="preserve">sedikit </w:t>
      </w:r>
      <w:r w:rsidRPr="00BB2088">
        <w:rPr>
          <w:sz w:val="24"/>
          <w:szCs w:val="24"/>
        </w:rPr>
        <w:t>dibandingkan pada bulan-bulan lain pada tahun 2015 di PT. Shout Network Indonesia.</w:t>
      </w:r>
    </w:p>
    <w:p w:rsidR="00BB2088" w:rsidRPr="00BB2088" w:rsidRDefault="00BB2088" w:rsidP="000B51BC">
      <w:pPr>
        <w:pStyle w:val="ListParagraph"/>
        <w:numPr>
          <w:ilvl w:val="0"/>
          <w:numId w:val="19"/>
        </w:numPr>
        <w:ind w:left="284" w:right="-22" w:hanging="284"/>
        <w:jc w:val="both"/>
        <w:rPr>
          <w:sz w:val="24"/>
          <w:szCs w:val="24"/>
        </w:rPr>
      </w:pPr>
      <w:r w:rsidRPr="00BB2088">
        <w:rPr>
          <w:i/>
          <w:sz w:val="24"/>
          <w:szCs w:val="24"/>
        </w:rPr>
        <w:t xml:space="preserve">Net Profit Margin </w:t>
      </w:r>
      <w:r w:rsidRPr="00BB2088">
        <w:rPr>
          <w:sz w:val="24"/>
          <w:szCs w:val="24"/>
        </w:rPr>
        <w:t>terendah terjadi pada bulan September yaitu sebesar - 1,465 atau -147%. Ini terjadi karena penjualan pada bulan September lebih kecil dari bulan-bulan lain pada tahun 2015. Biaya yang dikeluarkan pada bulan September cukup besar, biaya yang dikeluarkan adalah untuk PO bahan yang dibutuhkan produksi untuk penjualan bulan berikutnya.</w:t>
      </w:r>
    </w:p>
    <w:p w:rsidR="00BB2088" w:rsidRPr="00BB2088" w:rsidRDefault="00BB2088" w:rsidP="000B51BC">
      <w:pPr>
        <w:pStyle w:val="ListParagraph"/>
        <w:numPr>
          <w:ilvl w:val="0"/>
          <w:numId w:val="19"/>
        </w:numPr>
        <w:ind w:left="284" w:right="-22" w:hanging="284"/>
        <w:jc w:val="both"/>
        <w:rPr>
          <w:sz w:val="24"/>
          <w:szCs w:val="24"/>
        </w:rPr>
      </w:pPr>
      <w:r w:rsidRPr="00BB2088">
        <w:rPr>
          <w:sz w:val="24"/>
          <w:szCs w:val="24"/>
        </w:rPr>
        <w:t xml:space="preserve">Rata-rata </w:t>
      </w:r>
      <w:r w:rsidRPr="00BB2088">
        <w:rPr>
          <w:i/>
          <w:sz w:val="24"/>
          <w:szCs w:val="24"/>
        </w:rPr>
        <w:t xml:space="preserve">Net Profit Margin </w:t>
      </w:r>
      <w:r w:rsidRPr="00BB2088">
        <w:rPr>
          <w:sz w:val="24"/>
          <w:szCs w:val="24"/>
        </w:rPr>
        <w:t xml:space="preserve">pada tahun 2015 sebesar -0,0532 atau -5%, dengan rata-rata perkembangan </w:t>
      </w:r>
      <w:r w:rsidRPr="00BB2088">
        <w:rPr>
          <w:i/>
          <w:sz w:val="24"/>
          <w:szCs w:val="24"/>
        </w:rPr>
        <w:t xml:space="preserve">Net Profit Margin </w:t>
      </w:r>
      <w:r w:rsidRPr="00BB2088">
        <w:rPr>
          <w:sz w:val="24"/>
          <w:szCs w:val="24"/>
        </w:rPr>
        <w:t>sebesar -0,03 atau</w:t>
      </w:r>
      <w:r w:rsidRPr="00BB2088">
        <w:rPr>
          <w:spacing w:val="-7"/>
          <w:sz w:val="24"/>
          <w:szCs w:val="24"/>
        </w:rPr>
        <w:t xml:space="preserve"> </w:t>
      </w:r>
      <w:r w:rsidRPr="00BB2088">
        <w:rPr>
          <w:sz w:val="24"/>
          <w:szCs w:val="24"/>
        </w:rPr>
        <w:t>-3%.</w:t>
      </w:r>
    </w:p>
    <w:p w:rsidR="00BB2088" w:rsidRDefault="00BB2088" w:rsidP="00BB2088">
      <w:pPr>
        <w:pStyle w:val="Heading1"/>
        <w:ind w:left="0" w:right="-22"/>
        <w:jc w:val="both"/>
      </w:pPr>
    </w:p>
    <w:p w:rsidR="00BB2088" w:rsidRPr="00BB2088" w:rsidRDefault="00BB2088" w:rsidP="00BB2088">
      <w:pPr>
        <w:pStyle w:val="Heading1"/>
        <w:ind w:left="0" w:right="-22"/>
        <w:jc w:val="both"/>
        <w:rPr>
          <w:sz w:val="28"/>
          <w:szCs w:val="28"/>
        </w:rPr>
      </w:pPr>
      <w:r w:rsidRPr="00BB2088">
        <w:rPr>
          <w:sz w:val="28"/>
          <w:szCs w:val="28"/>
        </w:rPr>
        <w:t>Hasil Uji</w:t>
      </w:r>
      <w:r w:rsidRPr="00BB2088">
        <w:rPr>
          <w:spacing w:val="-1"/>
          <w:sz w:val="28"/>
          <w:szCs w:val="28"/>
        </w:rPr>
        <w:t xml:space="preserve"> </w:t>
      </w:r>
      <w:r w:rsidRPr="00BB2088">
        <w:rPr>
          <w:sz w:val="28"/>
          <w:szCs w:val="28"/>
        </w:rPr>
        <w:t>Normalitas</w:t>
      </w:r>
    </w:p>
    <w:p w:rsidR="00BB2088" w:rsidRPr="00BB2088" w:rsidRDefault="00BB2088" w:rsidP="00BB2088">
      <w:pPr>
        <w:pStyle w:val="BodyText"/>
        <w:ind w:right="-22"/>
        <w:jc w:val="both"/>
      </w:pPr>
      <w:r w:rsidRPr="00BB2088">
        <w:t>Uji normalitas bertujuan untuk menguji apakah dalam model regresi, nilai residual mempunyai distribusi normal atau tidak. Model yang baik adalah model yang memberikan nilai residual yang memenuhi asumsi normalitas yaitu nilai sig</w:t>
      </w:r>
      <w:r>
        <w:rPr>
          <w:lang w:val="en-US"/>
        </w:rPr>
        <w:t xml:space="preserve"> </w:t>
      </w:r>
      <w:r w:rsidRPr="00BB2088">
        <w:t>&gt; α (taraf signifikasi = 0,05). Berikut adalah uji normalitas dalam penelitian ini menggunakan SPSS 22.0 for windows pada one sample Kolmogorov-Smirnov :</w:t>
      </w:r>
    </w:p>
    <w:p w:rsidR="00BB2088" w:rsidRPr="00BB2088" w:rsidRDefault="00BB2088" w:rsidP="00BB2088">
      <w:pPr>
        <w:pStyle w:val="Heading1"/>
        <w:ind w:left="0" w:right="-22"/>
        <w:rPr>
          <w:b w:val="0"/>
        </w:rPr>
      </w:pPr>
      <w:r w:rsidRPr="00BB2088">
        <w:rPr>
          <w:b w:val="0"/>
        </w:rPr>
        <w:t xml:space="preserve">Table </w:t>
      </w:r>
      <w:r w:rsidR="00BD3CDC">
        <w:rPr>
          <w:b w:val="0"/>
          <w:lang w:val="en-US"/>
        </w:rPr>
        <w:t>1</w:t>
      </w:r>
      <w:r w:rsidRPr="00BB2088">
        <w:rPr>
          <w:b w:val="0"/>
        </w:rPr>
        <w:t>.6 One-Sample Kolmogorov-Smirnov Test</w:t>
      </w:r>
    </w:p>
    <w:p w:rsidR="00BB2088" w:rsidRPr="00BB2088" w:rsidRDefault="00BB2088" w:rsidP="00BB2088">
      <w:pPr>
        <w:pStyle w:val="BodyText"/>
        <w:ind w:right="-22"/>
        <w:rPr>
          <w:b/>
        </w:rPr>
      </w:pPr>
      <w:r w:rsidRPr="00BB2088">
        <w:rPr>
          <w:b/>
          <w:noProof/>
          <w:lang w:val="id-ID" w:eastAsia="id-ID"/>
        </w:rPr>
        <mc:AlternateContent>
          <mc:Choice Requires="wps">
            <w:drawing>
              <wp:anchor distT="0" distB="0" distL="114300" distR="114300" simplePos="0" relativeHeight="487600640" behindDoc="0" locked="0" layoutInCell="1" allowOverlap="1" wp14:anchorId="4D0C503D" wp14:editId="6C6F120B">
                <wp:simplePos x="0" y="0"/>
                <wp:positionH relativeFrom="page">
                  <wp:posOffset>2244979</wp:posOffset>
                </wp:positionH>
                <wp:positionV relativeFrom="paragraph">
                  <wp:posOffset>35433</wp:posOffset>
                </wp:positionV>
                <wp:extent cx="3427095" cy="2311400"/>
                <wp:effectExtent l="0" t="3175" r="2540" b="0"/>
                <wp:wrapNone/>
                <wp:docPr id="131"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7095" cy="2311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2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312"/>
                              <w:gridCol w:w="1559"/>
                              <w:gridCol w:w="1470"/>
                            </w:tblGrid>
                            <w:tr w:rsidR="00C3352F" w:rsidTr="00577585">
                              <w:trPr>
                                <w:trHeight w:val="634"/>
                              </w:trPr>
                              <w:tc>
                                <w:tcPr>
                                  <w:tcW w:w="3871" w:type="dxa"/>
                                  <w:gridSpan w:val="2"/>
                                  <w:tcBorders>
                                    <w:top w:val="single" w:sz="4" w:space="0" w:color="auto"/>
                                    <w:bottom w:val="single" w:sz="4" w:space="0" w:color="auto"/>
                                  </w:tcBorders>
                                </w:tcPr>
                                <w:p w:rsidR="00C3352F" w:rsidRDefault="00C3352F" w:rsidP="00BB2088">
                                  <w:pPr>
                                    <w:pStyle w:val="TableParagraph"/>
                                    <w:jc w:val="center"/>
                                  </w:pPr>
                                </w:p>
                              </w:tc>
                              <w:tc>
                                <w:tcPr>
                                  <w:tcW w:w="1470" w:type="dxa"/>
                                  <w:tcBorders>
                                    <w:top w:val="single" w:sz="4" w:space="0" w:color="auto"/>
                                    <w:bottom w:val="single" w:sz="4" w:space="0" w:color="auto"/>
                                  </w:tcBorders>
                                </w:tcPr>
                                <w:p w:rsidR="00C3352F" w:rsidRDefault="00C3352F">
                                  <w:pPr>
                                    <w:pStyle w:val="TableParagraph"/>
                                    <w:spacing w:before="5" w:line="320" w:lineRule="exact"/>
                                    <w:ind w:left="165" w:right="37" w:hanging="77"/>
                                    <w:rPr>
                                      <w:sz w:val="24"/>
                                    </w:rPr>
                                  </w:pPr>
                                  <w:r>
                                    <w:rPr>
                                      <w:sz w:val="24"/>
                                    </w:rPr>
                                    <w:t>Unstandardiz ed Residual</w:t>
                                  </w:r>
                                </w:p>
                              </w:tc>
                            </w:tr>
                            <w:tr w:rsidR="00C3352F" w:rsidTr="00577585">
                              <w:trPr>
                                <w:trHeight w:val="309"/>
                              </w:trPr>
                              <w:tc>
                                <w:tcPr>
                                  <w:tcW w:w="2312" w:type="dxa"/>
                                  <w:tcBorders>
                                    <w:top w:val="single" w:sz="4" w:space="0" w:color="auto"/>
                                    <w:bottom w:val="nil"/>
                                  </w:tcBorders>
                                </w:tcPr>
                                <w:p w:rsidR="00C3352F" w:rsidRDefault="00C3352F">
                                  <w:pPr>
                                    <w:pStyle w:val="TableParagraph"/>
                                    <w:spacing w:before="26" w:line="263" w:lineRule="exact"/>
                                    <w:ind w:left="75"/>
                                    <w:rPr>
                                      <w:sz w:val="24"/>
                                    </w:rPr>
                                  </w:pPr>
                                  <w:r>
                                    <w:rPr>
                                      <w:w w:val="99"/>
                                      <w:sz w:val="24"/>
                                    </w:rPr>
                                    <w:t>N</w:t>
                                  </w:r>
                                </w:p>
                              </w:tc>
                              <w:tc>
                                <w:tcPr>
                                  <w:tcW w:w="1559" w:type="dxa"/>
                                  <w:tcBorders>
                                    <w:top w:val="single" w:sz="4" w:space="0" w:color="auto"/>
                                    <w:bottom w:val="nil"/>
                                  </w:tcBorders>
                                </w:tcPr>
                                <w:p w:rsidR="00C3352F" w:rsidRDefault="00C3352F">
                                  <w:pPr>
                                    <w:pStyle w:val="TableParagraph"/>
                                  </w:pPr>
                                </w:p>
                              </w:tc>
                              <w:tc>
                                <w:tcPr>
                                  <w:tcW w:w="1470" w:type="dxa"/>
                                  <w:tcBorders>
                                    <w:top w:val="single" w:sz="4" w:space="0" w:color="auto"/>
                                    <w:bottom w:val="nil"/>
                                  </w:tcBorders>
                                </w:tcPr>
                                <w:p w:rsidR="00C3352F" w:rsidRDefault="00C3352F">
                                  <w:pPr>
                                    <w:pStyle w:val="TableParagraph"/>
                                    <w:spacing w:before="26" w:line="263" w:lineRule="exact"/>
                                    <w:ind w:right="40"/>
                                    <w:jc w:val="right"/>
                                    <w:rPr>
                                      <w:sz w:val="24"/>
                                    </w:rPr>
                                  </w:pPr>
                                  <w:r>
                                    <w:rPr>
                                      <w:sz w:val="24"/>
                                    </w:rPr>
                                    <w:t>12</w:t>
                                  </w:r>
                                </w:p>
                              </w:tc>
                            </w:tr>
                            <w:tr w:rsidR="00C3352F" w:rsidTr="00577585">
                              <w:trPr>
                                <w:trHeight w:val="340"/>
                              </w:trPr>
                              <w:tc>
                                <w:tcPr>
                                  <w:tcW w:w="2312" w:type="dxa"/>
                                  <w:tcBorders>
                                    <w:top w:val="nil"/>
                                  </w:tcBorders>
                                </w:tcPr>
                                <w:p w:rsidR="00C3352F" w:rsidRDefault="00C3352F">
                                  <w:pPr>
                                    <w:pStyle w:val="TableParagraph"/>
                                    <w:spacing w:before="36"/>
                                    <w:ind w:left="75"/>
                                    <w:rPr>
                                      <w:sz w:val="24"/>
                                    </w:rPr>
                                  </w:pPr>
                                  <w:r>
                                    <w:rPr>
                                      <w:sz w:val="24"/>
                                    </w:rPr>
                                    <w:t>Normal Parameters</w:t>
                                  </w:r>
                                  <w:r>
                                    <w:rPr>
                                      <w:sz w:val="24"/>
                                      <w:vertAlign w:val="superscript"/>
                                    </w:rPr>
                                    <w:t>a,b</w:t>
                                  </w:r>
                                </w:p>
                              </w:tc>
                              <w:tc>
                                <w:tcPr>
                                  <w:tcW w:w="1559" w:type="dxa"/>
                                  <w:tcBorders>
                                    <w:top w:val="nil"/>
                                  </w:tcBorders>
                                </w:tcPr>
                                <w:p w:rsidR="00C3352F" w:rsidRDefault="00C3352F">
                                  <w:pPr>
                                    <w:pStyle w:val="TableParagraph"/>
                                    <w:spacing w:before="36"/>
                                    <w:ind w:left="199"/>
                                    <w:rPr>
                                      <w:sz w:val="24"/>
                                    </w:rPr>
                                  </w:pPr>
                                  <w:r>
                                    <w:rPr>
                                      <w:sz w:val="24"/>
                                    </w:rPr>
                                    <w:t>Mean</w:t>
                                  </w:r>
                                </w:p>
                              </w:tc>
                              <w:tc>
                                <w:tcPr>
                                  <w:tcW w:w="1470" w:type="dxa"/>
                                  <w:tcBorders>
                                    <w:top w:val="nil"/>
                                  </w:tcBorders>
                                </w:tcPr>
                                <w:p w:rsidR="00C3352F" w:rsidRDefault="00C3352F">
                                  <w:pPr>
                                    <w:pStyle w:val="TableParagraph"/>
                                    <w:spacing w:before="36"/>
                                    <w:ind w:right="40"/>
                                    <w:jc w:val="right"/>
                                    <w:rPr>
                                      <w:sz w:val="24"/>
                                    </w:rPr>
                                  </w:pPr>
                                  <w:r>
                                    <w:rPr>
                                      <w:sz w:val="24"/>
                                    </w:rPr>
                                    <w:t>.0000000</w:t>
                                  </w:r>
                                </w:p>
                              </w:tc>
                            </w:tr>
                            <w:tr w:rsidR="00C3352F" w:rsidTr="00577585">
                              <w:trPr>
                                <w:trHeight w:val="639"/>
                              </w:trPr>
                              <w:tc>
                                <w:tcPr>
                                  <w:tcW w:w="2312" w:type="dxa"/>
                                </w:tcPr>
                                <w:p w:rsidR="00C3352F" w:rsidRDefault="00C3352F">
                                  <w:pPr>
                                    <w:pStyle w:val="TableParagraph"/>
                                  </w:pPr>
                                </w:p>
                              </w:tc>
                              <w:tc>
                                <w:tcPr>
                                  <w:tcW w:w="1559" w:type="dxa"/>
                                </w:tcPr>
                                <w:p w:rsidR="00C3352F" w:rsidRDefault="00C3352F">
                                  <w:pPr>
                                    <w:pStyle w:val="TableParagraph"/>
                                    <w:spacing w:before="17"/>
                                    <w:ind w:left="199"/>
                                    <w:rPr>
                                      <w:sz w:val="24"/>
                                    </w:rPr>
                                  </w:pPr>
                                  <w:r>
                                    <w:rPr>
                                      <w:sz w:val="24"/>
                                    </w:rPr>
                                    <w:t>Std.</w:t>
                                  </w:r>
                                </w:p>
                                <w:p w:rsidR="00C3352F" w:rsidRDefault="00C3352F">
                                  <w:pPr>
                                    <w:pStyle w:val="TableParagraph"/>
                                    <w:spacing w:before="44"/>
                                    <w:ind w:left="199"/>
                                    <w:rPr>
                                      <w:sz w:val="24"/>
                                    </w:rPr>
                                  </w:pPr>
                                  <w:r>
                                    <w:rPr>
                                      <w:sz w:val="24"/>
                                    </w:rPr>
                                    <w:t>Deviation</w:t>
                                  </w:r>
                                </w:p>
                              </w:tc>
                              <w:tc>
                                <w:tcPr>
                                  <w:tcW w:w="1470" w:type="dxa"/>
                                </w:tcPr>
                                <w:p w:rsidR="00C3352F" w:rsidRDefault="00C3352F">
                                  <w:pPr>
                                    <w:pStyle w:val="TableParagraph"/>
                                    <w:spacing w:before="17"/>
                                    <w:ind w:right="40"/>
                                    <w:jc w:val="right"/>
                                    <w:rPr>
                                      <w:sz w:val="24"/>
                                    </w:rPr>
                                  </w:pPr>
                                  <w:r>
                                    <w:rPr>
                                      <w:sz w:val="24"/>
                                    </w:rPr>
                                    <w:t>30164195.81</w:t>
                                  </w:r>
                                </w:p>
                                <w:p w:rsidR="00C3352F" w:rsidRDefault="00C3352F">
                                  <w:pPr>
                                    <w:pStyle w:val="TableParagraph"/>
                                    <w:spacing w:before="44"/>
                                    <w:ind w:right="40"/>
                                    <w:jc w:val="right"/>
                                    <w:rPr>
                                      <w:sz w:val="24"/>
                                    </w:rPr>
                                  </w:pPr>
                                  <w:r>
                                    <w:rPr>
                                      <w:sz w:val="24"/>
                                    </w:rPr>
                                    <w:t>334719</w:t>
                                  </w:r>
                                </w:p>
                              </w:tc>
                            </w:tr>
                            <w:tr w:rsidR="00C3352F" w:rsidTr="00577585">
                              <w:trPr>
                                <w:trHeight w:val="320"/>
                              </w:trPr>
                              <w:tc>
                                <w:tcPr>
                                  <w:tcW w:w="2312" w:type="dxa"/>
                                  <w:vMerge w:val="restart"/>
                                </w:tcPr>
                                <w:p w:rsidR="00C3352F" w:rsidRDefault="00C3352F">
                                  <w:pPr>
                                    <w:pStyle w:val="TableParagraph"/>
                                    <w:spacing w:before="16"/>
                                    <w:ind w:left="75"/>
                                    <w:rPr>
                                      <w:sz w:val="24"/>
                                    </w:rPr>
                                  </w:pPr>
                                  <w:r>
                                    <w:rPr>
                                      <w:sz w:val="24"/>
                                    </w:rPr>
                                    <w:t>Most Extreme</w:t>
                                  </w:r>
                                </w:p>
                                <w:p w:rsidR="00C3352F" w:rsidRDefault="00C3352F">
                                  <w:pPr>
                                    <w:pStyle w:val="TableParagraph"/>
                                    <w:spacing w:before="46"/>
                                    <w:ind w:left="75"/>
                                    <w:rPr>
                                      <w:sz w:val="24"/>
                                    </w:rPr>
                                  </w:pPr>
                                  <w:r>
                                    <w:rPr>
                                      <w:sz w:val="24"/>
                                    </w:rPr>
                                    <w:t>Differences</w:t>
                                  </w:r>
                                </w:p>
                              </w:tc>
                              <w:tc>
                                <w:tcPr>
                                  <w:tcW w:w="1559" w:type="dxa"/>
                                </w:tcPr>
                                <w:p w:rsidR="00C3352F" w:rsidRDefault="00C3352F">
                                  <w:pPr>
                                    <w:pStyle w:val="TableParagraph"/>
                                    <w:spacing w:before="16"/>
                                    <w:ind w:left="199"/>
                                    <w:rPr>
                                      <w:sz w:val="24"/>
                                    </w:rPr>
                                  </w:pPr>
                                  <w:r>
                                    <w:rPr>
                                      <w:sz w:val="24"/>
                                    </w:rPr>
                                    <w:t>Absolute</w:t>
                                  </w:r>
                                </w:p>
                              </w:tc>
                              <w:tc>
                                <w:tcPr>
                                  <w:tcW w:w="1470" w:type="dxa"/>
                                </w:tcPr>
                                <w:p w:rsidR="00C3352F" w:rsidRDefault="00C3352F">
                                  <w:pPr>
                                    <w:pStyle w:val="TableParagraph"/>
                                    <w:spacing w:before="16"/>
                                    <w:ind w:right="40"/>
                                    <w:jc w:val="right"/>
                                    <w:rPr>
                                      <w:sz w:val="24"/>
                                    </w:rPr>
                                  </w:pPr>
                                  <w:r>
                                    <w:rPr>
                                      <w:sz w:val="24"/>
                                    </w:rPr>
                                    <w:t>.104</w:t>
                                  </w:r>
                                </w:p>
                              </w:tc>
                            </w:tr>
                            <w:tr w:rsidR="00C3352F" w:rsidTr="00577585">
                              <w:trPr>
                                <w:trHeight w:val="320"/>
                              </w:trPr>
                              <w:tc>
                                <w:tcPr>
                                  <w:tcW w:w="2312" w:type="dxa"/>
                                  <w:vMerge/>
                                </w:tcPr>
                                <w:p w:rsidR="00C3352F" w:rsidRDefault="00C3352F">
                                  <w:pPr>
                                    <w:rPr>
                                      <w:sz w:val="2"/>
                                      <w:szCs w:val="2"/>
                                    </w:rPr>
                                  </w:pPr>
                                </w:p>
                              </w:tc>
                              <w:tc>
                                <w:tcPr>
                                  <w:tcW w:w="1559" w:type="dxa"/>
                                </w:tcPr>
                                <w:p w:rsidR="00C3352F" w:rsidRDefault="00C3352F">
                                  <w:pPr>
                                    <w:pStyle w:val="TableParagraph"/>
                                    <w:spacing w:before="17"/>
                                    <w:ind w:left="199"/>
                                    <w:rPr>
                                      <w:sz w:val="24"/>
                                    </w:rPr>
                                  </w:pPr>
                                  <w:r>
                                    <w:rPr>
                                      <w:sz w:val="24"/>
                                    </w:rPr>
                                    <w:t>Positive</w:t>
                                  </w:r>
                                </w:p>
                              </w:tc>
                              <w:tc>
                                <w:tcPr>
                                  <w:tcW w:w="1470" w:type="dxa"/>
                                </w:tcPr>
                                <w:p w:rsidR="00C3352F" w:rsidRDefault="00C3352F">
                                  <w:pPr>
                                    <w:pStyle w:val="TableParagraph"/>
                                    <w:spacing w:before="17"/>
                                    <w:ind w:right="40"/>
                                    <w:jc w:val="right"/>
                                    <w:rPr>
                                      <w:sz w:val="24"/>
                                    </w:rPr>
                                  </w:pPr>
                                  <w:r>
                                    <w:rPr>
                                      <w:sz w:val="24"/>
                                    </w:rPr>
                                    <w:t>.104</w:t>
                                  </w:r>
                                </w:p>
                              </w:tc>
                            </w:tr>
                            <w:tr w:rsidR="00C3352F" w:rsidTr="00577585">
                              <w:trPr>
                                <w:trHeight w:val="319"/>
                              </w:trPr>
                              <w:tc>
                                <w:tcPr>
                                  <w:tcW w:w="2312" w:type="dxa"/>
                                </w:tcPr>
                                <w:p w:rsidR="00C3352F" w:rsidRDefault="00C3352F">
                                  <w:pPr>
                                    <w:pStyle w:val="TableParagraph"/>
                                  </w:pPr>
                                </w:p>
                              </w:tc>
                              <w:tc>
                                <w:tcPr>
                                  <w:tcW w:w="1559" w:type="dxa"/>
                                </w:tcPr>
                                <w:p w:rsidR="00C3352F" w:rsidRDefault="00C3352F">
                                  <w:pPr>
                                    <w:pStyle w:val="TableParagraph"/>
                                    <w:spacing w:before="16"/>
                                    <w:ind w:left="199"/>
                                    <w:rPr>
                                      <w:sz w:val="24"/>
                                    </w:rPr>
                                  </w:pPr>
                                  <w:r>
                                    <w:rPr>
                                      <w:sz w:val="24"/>
                                    </w:rPr>
                                    <w:t>Negative</w:t>
                                  </w:r>
                                </w:p>
                              </w:tc>
                              <w:tc>
                                <w:tcPr>
                                  <w:tcW w:w="1470" w:type="dxa"/>
                                </w:tcPr>
                                <w:p w:rsidR="00C3352F" w:rsidRDefault="00C3352F">
                                  <w:pPr>
                                    <w:pStyle w:val="TableParagraph"/>
                                    <w:spacing w:before="16"/>
                                    <w:ind w:right="40"/>
                                    <w:jc w:val="right"/>
                                    <w:rPr>
                                      <w:sz w:val="24"/>
                                    </w:rPr>
                                  </w:pPr>
                                  <w:r>
                                    <w:rPr>
                                      <w:sz w:val="24"/>
                                    </w:rPr>
                                    <w:t>-.092</w:t>
                                  </w:r>
                                </w:p>
                              </w:tc>
                            </w:tr>
                            <w:tr w:rsidR="00C3352F" w:rsidTr="00577585">
                              <w:trPr>
                                <w:trHeight w:val="300"/>
                              </w:trPr>
                              <w:tc>
                                <w:tcPr>
                                  <w:tcW w:w="2312" w:type="dxa"/>
                                </w:tcPr>
                                <w:p w:rsidR="00C3352F" w:rsidRDefault="00C3352F">
                                  <w:pPr>
                                    <w:pStyle w:val="TableParagraph"/>
                                    <w:spacing w:before="16" w:line="264" w:lineRule="exact"/>
                                    <w:ind w:left="75"/>
                                    <w:rPr>
                                      <w:sz w:val="24"/>
                                    </w:rPr>
                                  </w:pPr>
                                  <w:r>
                                    <w:rPr>
                                      <w:sz w:val="24"/>
                                    </w:rPr>
                                    <w:t>Test Statistic</w:t>
                                  </w:r>
                                </w:p>
                              </w:tc>
                              <w:tc>
                                <w:tcPr>
                                  <w:tcW w:w="1559" w:type="dxa"/>
                                </w:tcPr>
                                <w:p w:rsidR="00C3352F" w:rsidRDefault="00C3352F">
                                  <w:pPr>
                                    <w:pStyle w:val="TableParagraph"/>
                                  </w:pPr>
                                </w:p>
                              </w:tc>
                              <w:tc>
                                <w:tcPr>
                                  <w:tcW w:w="1470" w:type="dxa"/>
                                </w:tcPr>
                                <w:p w:rsidR="00C3352F" w:rsidRDefault="00C3352F">
                                  <w:pPr>
                                    <w:pStyle w:val="TableParagraph"/>
                                    <w:spacing w:before="16" w:line="264" w:lineRule="exact"/>
                                    <w:ind w:right="40"/>
                                    <w:jc w:val="right"/>
                                    <w:rPr>
                                      <w:sz w:val="24"/>
                                    </w:rPr>
                                  </w:pPr>
                                  <w:r>
                                    <w:rPr>
                                      <w:sz w:val="24"/>
                                    </w:rPr>
                                    <w:t>.104</w:t>
                                  </w:r>
                                </w:p>
                              </w:tc>
                            </w:tr>
                            <w:tr w:rsidR="00C3352F" w:rsidTr="00577585">
                              <w:trPr>
                                <w:trHeight w:val="316"/>
                              </w:trPr>
                              <w:tc>
                                <w:tcPr>
                                  <w:tcW w:w="2312" w:type="dxa"/>
                                </w:tcPr>
                                <w:p w:rsidR="00C3352F" w:rsidRDefault="00C3352F">
                                  <w:pPr>
                                    <w:pStyle w:val="TableParagraph"/>
                                    <w:spacing w:before="38" w:line="258" w:lineRule="exact"/>
                                    <w:ind w:left="75"/>
                                    <w:rPr>
                                      <w:sz w:val="24"/>
                                    </w:rPr>
                                  </w:pPr>
                                  <w:r>
                                    <w:rPr>
                                      <w:sz w:val="24"/>
                                    </w:rPr>
                                    <w:t>Asymp. Sig. (2-tailed)</w:t>
                                  </w:r>
                                </w:p>
                              </w:tc>
                              <w:tc>
                                <w:tcPr>
                                  <w:tcW w:w="1559" w:type="dxa"/>
                                </w:tcPr>
                                <w:p w:rsidR="00C3352F" w:rsidRDefault="00C3352F">
                                  <w:pPr>
                                    <w:pStyle w:val="TableParagraph"/>
                                  </w:pPr>
                                </w:p>
                              </w:tc>
                              <w:tc>
                                <w:tcPr>
                                  <w:tcW w:w="1470" w:type="dxa"/>
                                </w:tcPr>
                                <w:p w:rsidR="00C3352F" w:rsidRDefault="00C3352F">
                                  <w:pPr>
                                    <w:pStyle w:val="TableParagraph"/>
                                    <w:spacing w:before="38" w:line="258" w:lineRule="exact"/>
                                    <w:ind w:right="38"/>
                                    <w:jc w:val="right"/>
                                    <w:rPr>
                                      <w:sz w:val="24"/>
                                    </w:rPr>
                                  </w:pPr>
                                  <w:r>
                                    <w:rPr>
                                      <w:w w:val="95"/>
                                      <w:sz w:val="24"/>
                                    </w:rPr>
                                    <w:t>.200</w:t>
                                  </w:r>
                                  <w:r>
                                    <w:rPr>
                                      <w:w w:val="95"/>
                                      <w:sz w:val="24"/>
                                      <w:vertAlign w:val="superscript"/>
                                    </w:rPr>
                                    <w:t>c,d</w:t>
                                  </w:r>
                                </w:p>
                              </w:tc>
                            </w:tr>
                          </w:tbl>
                          <w:p w:rsidR="00C3352F" w:rsidRDefault="00C3352F" w:rsidP="00BB2088">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0C503D" id="Text Box 131" o:spid="_x0000_s1127" type="#_x0000_t202" style="position:absolute;margin-left:176.75pt;margin-top:2.8pt;width:269.85pt;height:182pt;z-index:487600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" filled="f" stroked="f">
                <v:textbox inset="0,0,0,0">
                  <w:txbxContent>
                    <w:tbl>
                      <w:tblPr>
                        <w:tblW w:w="0" w:type="auto"/>
                        <w:tblInd w:w="2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312"/>
                        <w:gridCol w:w="1559"/>
                        <w:gridCol w:w="1470"/>
                      </w:tblGrid>
                      <w:tr w:rsidR="00C3352F" w:rsidTr="00577585">
                        <w:trPr>
                          <w:trHeight w:val="634"/>
                        </w:trPr>
                        <w:tc>
                          <w:tcPr>
                            <w:tcW w:w="3871" w:type="dxa"/>
                            <w:gridSpan w:val="2"/>
                            <w:tcBorders>
                              <w:top w:val="single" w:sz="4" w:space="0" w:color="auto"/>
                              <w:bottom w:val="single" w:sz="4" w:space="0" w:color="auto"/>
                            </w:tcBorders>
                          </w:tcPr>
                          <w:p w:rsidR="00C3352F" w:rsidRDefault="00C3352F" w:rsidP="00BB2088">
                            <w:pPr>
                              <w:pStyle w:val="TableParagraph"/>
                              <w:jc w:val="center"/>
                            </w:pPr>
                          </w:p>
                        </w:tc>
                        <w:tc>
                          <w:tcPr>
                            <w:tcW w:w="1470" w:type="dxa"/>
                            <w:tcBorders>
                              <w:top w:val="single" w:sz="4" w:space="0" w:color="auto"/>
                              <w:bottom w:val="single" w:sz="4" w:space="0" w:color="auto"/>
                            </w:tcBorders>
                          </w:tcPr>
                          <w:p w:rsidR="00C3352F" w:rsidRDefault="00C3352F">
                            <w:pPr>
                              <w:pStyle w:val="TableParagraph"/>
                              <w:spacing w:before="5" w:line="320" w:lineRule="exact"/>
                              <w:ind w:left="165" w:right="37" w:hanging="77"/>
                              <w:rPr>
                                <w:sz w:val="24"/>
                              </w:rPr>
                            </w:pPr>
                            <w:r>
                              <w:rPr>
                                <w:sz w:val="24"/>
                              </w:rPr>
                              <w:t>Unstandardiz ed Residual</w:t>
                            </w:r>
                          </w:p>
                        </w:tc>
                      </w:tr>
                      <w:tr w:rsidR="00C3352F" w:rsidTr="00577585">
                        <w:trPr>
                          <w:trHeight w:val="309"/>
                        </w:trPr>
                        <w:tc>
                          <w:tcPr>
                            <w:tcW w:w="2312" w:type="dxa"/>
                            <w:tcBorders>
                              <w:top w:val="single" w:sz="4" w:space="0" w:color="auto"/>
                              <w:bottom w:val="nil"/>
                            </w:tcBorders>
                          </w:tcPr>
                          <w:p w:rsidR="00C3352F" w:rsidRDefault="00C3352F">
                            <w:pPr>
                              <w:pStyle w:val="TableParagraph"/>
                              <w:spacing w:before="26" w:line="263" w:lineRule="exact"/>
                              <w:ind w:left="75"/>
                              <w:rPr>
                                <w:sz w:val="24"/>
                              </w:rPr>
                            </w:pPr>
                            <w:r>
                              <w:rPr>
                                <w:w w:val="99"/>
                                <w:sz w:val="24"/>
                              </w:rPr>
                              <w:t>N</w:t>
                            </w:r>
                          </w:p>
                        </w:tc>
                        <w:tc>
                          <w:tcPr>
                            <w:tcW w:w="1559" w:type="dxa"/>
                            <w:tcBorders>
                              <w:top w:val="single" w:sz="4" w:space="0" w:color="auto"/>
                              <w:bottom w:val="nil"/>
                            </w:tcBorders>
                          </w:tcPr>
                          <w:p w:rsidR="00C3352F" w:rsidRDefault="00C3352F">
                            <w:pPr>
                              <w:pStyle w:val="TableParagraph"/>
                            </w:pPr>
                          </w:p>
                        </w:tc>
                        <w:tc>
                          <w:tcPr>
                            <w:tcW w:w="1470" w:type="dxa"/>
                            <w:tcBorders>
                              <w:top w:val="single" w:sz="4" w:space="0" w:color="auto"/>
                              <w:bottom w:val="nil"/>
                            </w:tcBorders>
                          </w:tcPr>
                          <w:p w:rsidR="00C3352F" w:rsidRDefault="00C3352F">
                            <w:pPr>
                              <w:pStyle w:val="TableParagraph"/>
                              <w:spacing w:before="26" w:line="263" w:lineRule="exact"/>
                              <w:ind w:right="40"/>
                              <w:jc w:val="right"/>
                              <w:rPr>
                                <w:sz w:val="24"/>
                              </w:rPr>
                            </w:pPr>
                            <w:r>
                              <w:rPr>
                                <w:sz w:val="24"/>
                              </w:rPr>
                              <w:t>12</w:t>
                            </w:r>
                          </w:p>
                        </w:tc>
                      </w:tr>
                      <w:tr w:rsidR="00C3352F" w:rsidTr="00577585">
                        <w:trPr>
                          <w:trHeight w:val="340"/>
                        </w:trPr>
                        <w:tc>
                          <w:tcPr>
                            <w:tcW w:w="2312" w:type="dxa"/>
                            <w:tcBorders>
                              <w:top w:val="nil"/>
                            </w:tcBorders>
                          </w:tcPr>
                          <w:p w:rsidR="00C3352F" w:rsidRDefault="00C3352F">
                            <w:pPr>
                              <w:pStyle w:val="TableParagraph"/>
                              <w:spacing w:before="36"/>
                              <w:ind w:left="75"/>
                              <w:rPr>
                                <w:sz w:val="24"/>
                              </w:rPr>
                            </w:pPr>
                            <w:r>
                              <w:rPr>
                                <w:sz w:val="24"/>
                              </w:rPr>
                              <w:t>Normal Parameters</w:t>
                            </w:r>
                            <w:r>
                              <w:rPr>
                                <w:sz w:val="24"/>
                                <w:vertAlign w:val="superscript"/>
                              </w:rPr>
                              <w:t>a,b</w:t>
                            </w:r>
                          </w:p>
                        </w:tc>
                        <w:tc>
                          <w:tcPr>
                            <w:tcW w:w="1559" w:type="dxa"/>
                            <w:tcBorders>
                              <w:top w:val="nil"/>
                            </w:tcBorders>
                          </w:tcPr>
                          <w:p w:rsidR="00C3352F" w:rsidRDefault="00C3352F">
                            <w:pPr>
                              <w:pStyle w:val="TableParagraph"/>
                              <w:spacing w:before="36"/>
                              <w:ind w:left="199"/>
                              <w:rPr>
                                <w:sz w:val="24"/>
                              </w:rPr>
                            </w:pPr>
                            <w:r>
                              <w:rPr>
                                <w:sz w:val="24"/>
                              </w:rPr>
                              <w:t>Mean</w:t>
                            </w:r>
                          </w:p>
                        </w:tc>
                        <w:tc>
                          <w:tcPr>
                            <w:tcW w:w="1470" w:type="dxa"/>
                            <w:tcBorders>
                              <w:top w:val="nil"/>
                            </w:tcBorders>
                          </w:tcPr>
                          <w:p w:rsidR="00C3352F" w:rsidRDefault="00C3352F">
                            <w:pPr>
                              <w:pStyle w:val="TableParagraph"/>
                              <w:spacing w:before="36"/>
                              <w:ind w:right="40"/>
                              <w:jc w:val="right"/>
                              <w:rPr>
                                <w:sz w:val="24"/>
                              </w:rPr>
                            </w:pPr>
                            <w:r>
                              <w:rPr>
                                <w:sz w:val="24"/>
                              </w:rPr>
                              <w:t>.0000000</w:t>
                            </w:r>
                          </w:p>
                        </w:tc>
                      </w:tr>
                      <w:tr w:rsidR="00C3352F" w:rsidTr="00577585">
                        <w:trPr>
                          <w:trHeight w:val="639"/>
                        </w:trPr>
                        <w:tc>
                          <w:tcPr>
                            <w:tcW w:w="2312" w:type="dxa"/>
                          </w:tcPr>
                          <w:p w:rsidR="00C3352F" w:rsidRDefault="00C3352F">
                            <w:pPr>
                              <w:pStyle w:val="TableParagraph"/>
                            </w:pPr>
                          </w:p>
                        </w:tc>
                        <w:tc>
                          <w:tcPr>
                            <w:tcW w:w="1559" w:type="dxa"/>
                          </w:tcPr>
                          <w:p w:rsidR="00C3352F" w:rsidRDefault="00C3352F">
                            <w:pPr>
                              <w:pStyle w:val="TableParagraph"/>
                              <w:spacing w:before="17"/>
                              <w:ind w:left="199"/>
                              <w:rPr>
                                <w:sz w:val="24"/>
                              </w:rPr>
                            </w:pPr>
                            <w:r>
                              <w:rPr>
                                <w:sz w:val="24"/>
                              </w:rPr>
                              <w:t>Std.</w:t>
                            </w:r>
                          </w:p>
                          <w:p w:rsidR="00C3352F" w:rsidRDefault="00C3352F">
                            <w:pPr>
                              <w:pStyle w:val="TableParagraph"/>
                              <w:spacing w:before="44"/>
                              <w:ind w:left="199"/>
                              <w:rPr>
                                <w:sz w:val="24"/>
                              </w:rPr>
                            </w:pPr>
                            <w:r>
                              <w:rPr>
                                <w:sz w:val="24"/>
                              </w:rPr>
                              <w:t>Deviation</w:t>
                            </w:r>
                          </w:p>
                        </w:tc>
                        <w:tc>
                          <w:tcPr>
                            <w:tcW w:w="1470" w:type="dxa"/>
                          </w:tcPr>
                          <w:p w:rsidR="00C3352F" w:rsidRDefault="00C3352F">
                            <w:pPr>
                              <w:pStyle w:val="TableParagraph"/>
                              <w:spacing w:before="17"/>
                              <w:ind w:right="40"/>
                              <w:jc w:val="right"/>
                              <w:rPr>
                                <w:sz w:val="24"/>
                              </w:rPr>
                            </w:pPr>
                            <w:r>
                              <w:rPr>
                                <w:sz w:val="24"/>
                              </w:rPr>
                              <w:t>30164195.81</w:t>
                            </w:r>
                          </w:p>
                          <w:p w:rsidR="00C3352F" w:rsidRDefault="00C3352F">
                            <w:pPr>
                              <w:pStyle w:val="TableParagraph"/>
                              <w:spacing w:before="44"/>
                              <w:ind w:right="40"/>
                              <w:jc w:val="right"/>
                              <w:rPr>
                                <w:sz w:val="24"/>
                              </w:rPr>
                            </w:pPr>
                            <w:r>
                              <w:rPr>
                                <w:sz w:val="24"/>
                              </w:rPr>
                              <w:t>334719</w:t>
                            </w:r>
                          </w:p>
                        </w:tc>
                      </w:tr>
                      <w:tr w:rsidR="00C3352F" w:rsidTr="00577585">
                        <w:trPr>
                          <w:trHeight w:val="320"/>
                        </w:trPr>
                        <w:tc>
                          <w:tcPr>
                            <w:tcW w:w="2312" w:type="dxa"/>
                            <w:vMerge w:val="restart"/>
                          </w:tcPr>
                          <w:p w:rsidR="00C3352F" w:rsidRDefault="00C3352F">
                            <w:pPr>
                              <w:pStyle w:val="TableParagraph"/>
                              <w:spacing w:before="16"/>
                              <w:ind w:left="75"/>
                              <w:rPr>
                                <w:sz w:val="24"/>
                              </w:rPr>
                            </w:pPr>
                            <w:r>
                              <w:rPr>
                                <w:sz w:val="24"/>
                              </w:rPr>
                              <w:t>Most Extreme</w:t>
                            </w:r>
                          </w:p>
                          <w:p w:rsidR="00C3352F" w:rsidRDefault="00C3352F">
                            <w:pPr>
                              <w:pStyle w:val="TableParagraph"/>
                              <w:spacing w:before="46"/>
                              <w:ind w:left="75"/>
                              <w:rPr>
                                <w:sz w:val="24"/>
                              </w:rPr>
                            </w:pPr>
                            <w:r>
                              <w:rPr>
                                <w:sz w:val="24"/>
                              </w:rPr>
                              <w:t>Differences</w:t>
                            </w:r>
                          </w:p>
                        </w:tc>
                        <w:tc>
                          <w:tcPr>
                            <w:tcW w:w="1559" w:type="dxa"/>
                          </w:tcPr>
                          <w:p w:rsidR="00C3352F" w:rsidRDefault="00C3352F">
                            <w:pPr>
                              <w:pStyle w:val="TableParagraph"/>
                              <w:spacing w:before="16"/>
                              <w:ind w:left="199"/>
                              <w:rPr>
                                <w:sz w:val="24"/>
                              </w:rPr>
                            </w:pPr>
                            <w:r>
                              <w:rPr>
                                <w:sz w:val="24"/>
                              </w:rPr>
                              <w:t>Absolute</w:t>
                            </w:r>
                          </w:p>
                        </w:tc>
                        <w:tc>
                          <w:tcPr>
                            <w:tcW w:w="1470" w:type="dxa"/>
                          </w:tcPr>
                          <w:p w:rsidR="00C3352F" w:rsidRDefault="00C3352F">
                            <w:pPr>
                              <w:pStyle w:val="TableParagraph"/>
                              <w:spacing w:before="16"/>
                              <w:ind w:right="40"/>
                              <w:jc w:val="right"/>
                              <w:rPr>
                                <w:sz w:val="24"/>
                              </w:rPr>
                            </w:pPr>
                            <w:r>
                              <w:rPr>
                                <w:sz w:val="24"/>
                              </w:rPr>
                              <w:t>.104</w:t>
                            </w:r>
                          </w:p>
                        </w:tc>
                      </w:tr>
                      <w:tr w:rsidR="00C3352F" w:rsidTr="00577585">
                        <w:trPr>
                          <w:trHeight w:val="320"/>
                        </w:trPr>
                        <w:tc>
                          <w:tcPr>
                            <w:tcW w:w="2312" w:type="dxa"/>
                            <w:vMerge/>
                          </w:tcPr>
                          <w:p w:rsidR="00C3352F" w:rsidRDefault="00C3352F">
                            <w:pPr>
                              <w:rPr>
                                <w:sz w:val="2"/>
                                <w:szCs w:val="2"/>
                              </w:rPr>
                            </w:pPr>
                          </w:p>
                        </w:tc>
                        <w:tc>
                          <w:tcPr>
                            <w:tcW w:w="1559" w:type="dxa"/>
                          </w:tcPr>
                          <w:p w:rsidR="00C3352F" w:rsidRDefault="00C3352F">
                            <w:pPr>
                              <w:pStyle w:val="TableParagraph"/>
                              <w:spacing w:before="17"/>
                              <w:ind w:left="199"/>
                              <w:rPr>
                                <w:sz w:val="24"/>
                              </w:rPr>
                            </w:pPr>
                            <w:r>
                              <w:rPr>
                                <w:sz w:val="24"/>
                              </w:rPr>
                              <w:t>Positive</w:t>
                            </w:r>
                          </w:p>
                        </w:tc>
                        <w:tc>
                          <w:tcPr>
                            <w:tcW w:w="1470" w:type="dxa"/>
                          </w:tcPr>
                          <w:p w:rsidR="00C3352F" w:rsidRDefault="00C3352F">
                            <w:pPr>
                              <w:pStyle w:val="TableParagraph"/>
                              <w:spacing w:before="17"/>
                              <w:ind w:right="40"/>
                              <w:jc w:val="right"/>
                              <w:rPr>
                                <w:sz w:val="24"/>
                              </w:rPr>
                            </w:pPr>
                            <w:r>
                              <w:rPr>
                                <w:sz w:val="24"/>
                              </w:rPr>
                              <w:t>.104</w:t>
                            </w:r>
                          </w:p>
                        </w:tc>
                      </w:tr>
                      <w:tr w:rsidR="00C3352F" w:rsidTr="00577585">
                        <w:trPr>
                          <w:trHeight w:val="319"/>
                        </w:trPr>
                        <w:tc>
                          <w:tcPr>
                            <w:tcW w:w="2312" w:type="dxa"/>
                          </w:tcPr>
                          <w:p w:rsidR="00C3352F" w:rsidRDefault="00C3352F">
                            <w:pPr>
                              <w:pStyle w:val="TableParagraph"/>
                            </w:pPr>
                          </w:p>
                        </w:tc>
                        <w:tc>
                          <w:tcPr>
                            <w:tcW w:w="1559" w:type="dxa"/>
                          </w:tcPr>
                          <w:p w:rsidR="00C3352F" w:rsidRDefault="00C3352F">
                            <w:pPr>
                              <w:pStyle w:val="TableParagraph"/>
                              <w:spacing w:before="16"/>
                              <w:ind w:left="199"/>
                              <w:rPr>
                                <w:sz w:val="24"/>
                              </w:rPr>
                            </w:pPr>
                            <w:r>
                              <w:rPr>
                                <w:sz w:val="24"/>
                              </w:rPr>
                              <w:t>Negative</w:t>
                            </w:r>
                          </w:p>
                        </w:tc>
                        <w:tc>
                          <w:tcPr>
                            <w:tcW w:w="1470" w:type="dxa"/>
                          </w:tcPr>
                          <w:p w:rsidR="00C3352F" w:rsidRDefault="00C3352F">
                            <w:pPr>
                              <w:pStyle w:val="TableParagraph"/>
                              <w:spacing w:before="16"/>
                              <w:ind w:right="40"/>
                              <w:jc w:val="right"/>
                              <w:rPr>
                                <w:sz w:val="24"/>
                              </w:rPr>
                            </w:pPr>
                            <w:r>
                              <w:rPr>
                                <w:sz w:val="24"/>
                              </w:rPr>
                              <w:t>-.092</w:t>
                            </w:r>
                          </w:p>
                        </w:tc>
                      </w:tr>
                      <w:tr w:rsidR="00C3352F" w:rsidTr="00577585">
                        <w:trPr>
                          <w:trHeight w:val="300"/>
                        </w:trPr>
                        <w:tc>
                          <w:tcPr>
                            <w:tcW w:w="2312" w:type="dxa"/>
                          </w:tcPr>
                          <w:p w:rsidR="00C3352F" w:rsidRDefault="00C3352F">
                            <w:pPr>
                              <w:pStyle w:val="TableParagraph"/>
                              <w:spacing w:before="16" w:line="264" w:lineRule="exact"/>
                              <w:ind w:left="75"/>
                              <w:rPr>
                                <w:sz w:val="24"/>
                              </w:rPr>
                            </w:pPr>
                            <w:r>
                              <w:rPr>
                                <w:sz w:val="24"/>
                              </w:rPr>
                              <w:t>Test Statistic</w:t>
                            </w:r>
                          </w:p>
                        </w:tc>
                        <w:tc>
                          <w:tcPr>
                            <w:tcW w:w="1559" w:type="dxa"/>
                          </w:tcPr>
                          <w:p w:rsidR="00C3352F" w:rsidRDefault="00C3352F">
                            <w:pPr>
                              <w:pStyle w:val="TableParagraph"/>
                            </w:pPr>
                          </w:p>
                        </w:tc>
                        <w:tc>
                          <w:tcPr>
                            <w:tcW w:w="1470" w:type="dxa"/>
                          </w:tcPr>
                          <w:p w:rsidR="00C3352F" w:rsidRDefault="00C3352F">
                            <w:pPr>
                              <w:pStyle w:val="TableParagraph"/>
                              <w:spacing w:before="16" w:line="264" w:lineRule="exact"/>
                              <w:ind w:right="40"/>
                              <w:jc w:val="right"/>
                              <w:rPr>
                                <w:sz w:val="24"/>
                              </w:rPr>
                            </w:pPr>
                            <w:r>
                              <w:rPr>
                                <w:sz w:val="24"/>
                              </w:rPr>
                              <w:t>.104</w:t>
                            </w:r>
                          </w:p>
                        </w:tc>
                      </w:tr>
                      <w:tr w:rsidR="00C3352F" w:rsidTr="00577585">
                        <w:trPr>
                          <w:trHeight w:val="316"/>
                        </w:trPr>
                        <w:tc>
                          <w:tcPr>
                            <w:tcW w:w="2312" w:type="dxa"/>
                          </w:tcPr>
                          <w:p w:rsidR="00C3352F" w:rsidRDefault="00C3352F">
                            <w:pPr>
                              <w:pStyle w:val="TableParagraph"/>
                              <w:spacing w:before="38" w:line="258" w:lineRule="exact"/>
                              <w:ind w:left="75"/>
                              <w:rPr>
                                <w:sz w:val="24"/>
                              </w:rPr>
                            </w:pPr>
                            <w:r>
                              <w:rPr>
                                <w:sz w:val="24"/>
                              </w:rPr>
                              <w:t>Asymp. Sig. (2-tailed)</w:t>
                            </w:r>
                          </w:p>
                        </w:tc>
                        <w:tc>
                          <w:tcPr>
                            <w:tcW w:w="1559" w:type="dxa"/>
                          </w:tcPr>
                          <w:p w:rsidR="00C3352F" w:rsidRDefault="00C3352F">
                            <w:pPr>
                              <w:pStyle w:val="TableParagraph"/>
                            </w:pPr>
                          </w:p>
                        </w:tc>
                        <w:tc>
                          <w:tcPr>
                            <w:tcW w:w="1470" w:type="dxa"/>
                          </w:tcPr>
                          <w:p w:rsidR="00C3352F" w:rsidRDefault="00C3352F">
                            <w:pPr>
                              <w:pStyle w:val="TableParagraph"/>
                              <w:spacing w:before="38" w:line="258" w:lineRule="exact"/>
                              <w:ind w:right="38"/>
                              <w:jc w:val="right"/>
                              <w:rPr>
                                <w:sz w:val="24"/>
                              </w:rPr>
                            </w:pPr>
                            <w:r>
                              <w:rPr>
                                <w:w w:val="95"/>
                                <w:sz w:val="24"/>
                              </w:rPr>
                              <w:t>.200</w:t>
                            </w:r>
                            <w:r>
                              <w:rPr>
                                <w:w w:val="95"/>
                                <w:sz w:val="24"/>
                                <w:vertAlign w:val="superscript"/>
                              </w:rPr>
                              <w:t>c,d</w:t>
                            </w:r>
                          </w:p>
                        </w:tc>
                      </w:tr>
                    </w:tbl>
                    <w:p w:rsidR="00C3352F" w:rsidRDefault="00C3352F" w:rsidP="00BB2088">
                      <w:pPr>
                        <w:pStyle w:val="BodyText"/>
                      </w:pPr>
                    </w:p>
                  </w:txbxContent>
                </v:textbox>
                <w10:wrap anchorx="page"/>
              </v:shape>
            </w:pict>
          </mc:Fallback>
        </mc:AlternateContent>
      </w: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Default="00BB2088" w:rsidP="00BB2088">
      <w:pPr>
        <w:pStyle w:val="ListParagraph"/>
        <w:tabs>
          <w:tab w:val="left" w:pos="874"/>
        </w:tabs>
        <w:ind w:left="0" w:right="-22" w:firstLine="0"/>
        <w:rPr>
          <w:sz w:val="24"/>
          <w:szCs w:val="24"/>
        </w:rPr>
      </w:pPr>
    </w:p>
    <w:p w:rsidR="00BB2088" w:rsidRDefault="00BB2088" w:rsidP="00BB2088">
      <w:pPr>
        <w:pStyle w:val="ListParagraph"/>
        <w:tabs>
          <w:tab w:val="left" w:pos="874"/>
        </w:tabs>
        <w:ind w:left="0" w:right="-22" w:firstLine="0"/>
        <w:rPr>
          <w:sz w:val="24"/>
          <w:szCs w:val="24"/>
        </w:rPr>
      </w:pPr>
    </w:p>
    <w:p w:rsidR="00BB2088" w:rsidRDefault="00BB2088" w:rsidP="00BB2088">
      <w:pPr>
        <w:pStyle w:val="ListParagraph"/>
        <w:tabs>
          <w:tab w:val="left" w:pos="874"/>
        </w:tabs>
        <w:ind w:left="0" w:right="-22" w:firstLine="0"/>
        <w:rPr>
          <w:sz w:val="24"/>
          <w:szCs w:val="24"/>
        </w:rPr>
      </w:pPr>
    </w:p>
    <w:p w:rsidR="00BB2088" w:rsidRDefault="00BB2088" w:rsidP="00BB2088">
      <w:pPr>
        <w:pStyle w:val="ListParagraph"/>
        <w:tabs>
          <w:tab w:val="left" w:pos="874"/>
        </w:tabs>
        <w:ind w:left="0" w:right="-22" w:firstLine="0"/>
        <w:rPr>
          <w:sz w:val="24"/>
          <w:szCs w:val="24"/>
        </w:rPr>
      </w:pPr>
    </w:p>
    <w:p w:rsidR="00BB2088" w:rsidRDefault="00BB2088" w:rsidP="00BB2088">
      <w:pPr>
        <w:pStyle w:val="ListParagraph"/>
        <w:tabs>
          <w:tab w:val="left" w:pos="874"/>
        </w:tabs>
        <w:ind w:left="0" w:right="-22" w:firstLine="0"/>
        <w:rPr>
          <w:sz w:val="24"/>
          <w:szCs w:val="24"/>
        </w:rPr>
      </w:pPr>
    </w:p>
    <w:p w:rsidR="00BB2088" w:rsidRDefault="00BB2088" w:rsidP="00BB2088">
      <w:pPr>
        <w:pStyle w:val="ListParagraph"/>
        <w:tabs>
          <w:tab w:val="left" w:pos="874"/>
        </w:tabs>
        <w:ind w:left="0" w:right="-22" w:firstLine="0"/>
        <w:rPr>
          <w:sz w:val="24"/>
          <w:szCs w:val="24"/>
        </w:rPr>
      </w:pPr>
    </w:p>
    <w:p w:rsidR="00BB2088" w:rsidRPr="00BB2088" w:rsidRDefault="00BB2088" w:rsidP="00835538">
      <w:pPr>
        <w:pStyle w:val="ListParagraph"/>
        <w:numPr>
          <w:ilvl w:val="0"/>
          <w:numId w:val="17"/>
        </w:numPr>
        <w:tabs>
          <w:tab w:val="left" w:pos="284"/>
        </w:tabs>
        <w:ind w:left="0" w:right="-22" w:firstLine="0"/>
        <w:rPr>
          <w:sz w:val="24"/>
          <w:szCs w:val="24"/>
        </w:rPr>
      </w:pPr>
      <w:r w:rsidRPr="00BB2088">
        <w:rPr>
          <w:sz w:val="24"/>
          <w:szCs w:val="24"/>
        </w:rPr>
        <w:t>Test distribution is</w:t>
      </w:r>
      <w:r w:rsidRPr="00BB2088">
        <w:rPr>
          <w:spacing w:val="-1"/>
          <w:sz w:val="24"/>
          <w:szCs w:val="24"/>
        </w:rPr>
        <w:t xml:space="preserve"> </w:t>
      </w:r>
      <w:r w:rsidRPr="00BB2088">
        <w:rPr>
          <w:sz w:val="24"/>
          <w:szCs w:val="24"/>
        </w:rPr>
        <w:t>Normal.</w:t>
      </w:r>
    </w:p>
    <w:p w:rsidR="00BB2088" w:rsidRPr="00BB2088" w:rsidRDefault="00BB2088" w:rsidP="00835538">
      <w:pPr>
        <w:pStyle w:val="ListParagraph"/>
        <w:numPr>
          <w:ilvl w:val="0"/>
          <w:numId w:val="17"/>
        </w:numPr>
        <w:tabs>
          <w:tab w:val="left" w:pos="284"/>
        </w:tabs>
        <w:ind w:left="0" w:right="-22" w:firstLine="0"/>
        <w:rPr>
          <w:sz w:val="24"/>
          <w:szCs w:val="24"/>
        </w:rPr>
      </w:pPr>
      <w:r w:rsidRPr="00BB2088">
        <w:rPr>
          <w:sz w:val="24"/>
          <w:szCs w:val="24"/>
        </w:rPr>
        <w:t>Calculated from</w:t>
      </w:r>
      <w:r w:rsidRPr="00BB2088">
        <w:rPr>
          <w:spacing w:val="-1"/>
          <w:sz w:val="24"/>
          <w:szCs w:val="24"/>
        </w:rPr>
        <w:t xml:space="preserve"> </w:t>
      </w:r>
      <w:r w:rsidRPr="00BB2088">
        <w:rPr>
          <w:sz w:val="24"/>
          <w:szCs w:val="24"/>
        </w:rPr>
        <w:t>data.</w:t>
      </w:r>
    </w:p>
    <w:p w:rsidR="00BB2088" w:rsidRPr="00BB2088" w:rsidRDefault="00BB2088" w:rsidP="00835538">
      <w:pPr>
        <w:pStyle w:val="ListParagraph"/>
        <w:numPr>
          <w:ilvl w:val="0"/>
          <w:numId w:val="17"/>
        </w:numPr>
        <w:tabs>
          <w:tab w:val="left" w:pos="284"/>
        </w:tabs>
        <w:ind w:left="0" w:right="-22" w:firstLine="0"/>
        <w:rPr>
          <w:sz w:val="24"/>
          <w:szCs w:val="24"/>
        </w:rPr>
      </w:pPr>
      <w:r w:rsidRPr="00BB2088">
        <w:rPr>
          <w:sz w:val="24"/>
          <w:szCs w:val="24"/>
        </w:rPr>
        <w:t>Lilliefors Significance Correction.</w:t>
      </w:r>
    </w:p>
    <w:p w:rsidR="00BB2088" w:rsidRPr="00BB2088" w:rsidRDefault="00BB2088" w:rsidP="00835538">
      <w:pPr>
        <w:pStyle w:val="ListParagraph"/>
        <w:numPr>
          <w:ilvl w:val="0"/>
          <w:numId w:val="17"/>
        </w:numPr>
        <w:tabs>
          <w:tab w:val="left" w:pos="284"/>
        </w:tabs>
        <w:ind w:left="0" w:right="-22" w:firstLine="0"/>
        <w:rPr>
          <w:sz w:val="24"/>
          <w:szCs w:val="24"/>
        </w:rPr>
      </w:pPr>
      <w:r w:rsidRPr="00BB2088">
        <w:rPr>
          <w:sz w:val="24"/>
          <w:szCs w:val="24"/>
        </w:rPr>
        <w:t>This is a lower bound of the true</w:t>
      </w:r>
      <w:r w:rsidRPr="00BB2088">
        <w:rPr>
          <w:spacing w:val="-1"/>
          <w:sz w:val="24"/>
          <w:szCs w:val="24"/>
        </w:rPr>
        <w:t xml:space="preserve"> </w:t>
      </w:r>
      <w:r w:rsidRPr="00BB2088">
        <w:rPr>
          <w:sz w:val="24"/>
          <w:szCs w:val="24"/>
        </w:rPr>
        <w:t>significance.</w:t>
      </w:r>
    </w:p>
    <w:p w:rsidR="00BB2088" w:rsidRPr="00BB2088" w:rsidRDefault="00BB2088" w:rsidP="00BB2088">
      <w:pPr>
        <w:pStyle w:val="BodyText"/>
        <w:ind w:right="-22"/>
      </w:pPr>
    </w:p>
    <w:p w:rsidR="00BB2088" w:rsidRPr="00BB2088" w:rsidRDefault="00BB2088" w:rsidP="00BB2088">
      <w:pPr>
        <w:pStyle w:val="BodyText"/>
        <w:ind w:right="-22"/>
        <w:jc w:val="both"/>
      </w:pPr>
      <w:r w:rsidRPr="00BB2088">
        <w:t xml:space="preserve">Berdasarkan tabel </w:t>
      </w:r>
      <w:r>
        <w:rPr>
          <w:lang w:val="en-US"/>
        </w:rPr>
        <w:t>1</w:t>
      </w:r>
      <w:r w:rsidRPr="00BB2088">
        <w:t xml:space="preserve">.6 Dapat dilihat bahwa nilai variabel profitabilitas dan </w:t>
      </w:r>
      <w:r w:rsidRPr="00BB2088">
        <w:rPr>
          <w:i/>
        </w:rPr>
        <w:t xml:space="preserve">Unstandardized Residual </w:t>
      </w:r>
      <w:r w:rsidRPr="00BB2088">
        <w:t>dalam asymp.sig.(2-tailed) sebesar 0,200 lebih besar dari</w:t>
      </w:r>
      <w:r w:rsidRPr="00BB2088">
        <w:rPr>
          <w:spacing w:val="10"/>
        </w:rPr>
        <w:t xml:space="preserve"> </w:t>
      </w:r>
      <w:r w:rsidRPr="00BB2088">
        <w:t>nilai</w:t>
      </w:r>
      <w:r w:rsidRPr="00BB2088">
        <w:rPr>
          <w:spacing w:val="12"/>
        </w:rPr>
        <w:t xml:space="preserve"> </w:t>
      </w:r>
      <w:r w:rsidRPr="00BB2088">
        <w:t>signifikasi</w:t>
      </w:r>
      <w:r w:rsidRPr="00BB2088">
        <w:rPr>
          <w:spacing w:val="11"/>
        </w:rPr>
        <w:t xml:space="preserve"> </w:t>
      </w:r>
      <w:r w:rsidRPr="00BB2088">
        <w:t>0,05</w:t>
      </w:r>
      <w:r w:rsidRPr="00BB2088">
        <w:rPr>
          <w:spacing w:val="13"/>
        </w:rPr>
        <w:t xml:space="preserve"> </w:t>
      </w:r>
      <w:r w:rsidRPr="00BB2088">
        <w:t>(0,200</w:t>
      </w:r>
      <w:r w:rsidRPr="00BB2088">
        <w:rPr>
          <w:spacing w:val="13"/>
        </w:rPr>
        <w:t xml:space="preserve"> </w:t>
      </w:r>
      <w:r w:rsidRPr="00BB2088">
        <w:t>&gt;</w:t>
      </w:r>
      <w:r w:rsidRPr="00BB2088">
        <w:rPr>
          <w:spacing w:val="10"/>
        </w:rPr>
        <w:t xml:space="preserve"> </w:t>
      </w:r>
      <w:r w:rsidRPr="00BB2088">
        <w:t>0,05),</w:t>
      </w:r>
      <w:r w:rsidRPr="00BB2088">
        <w:rPr>
          <w:spacing w:val="12"/>
        </w:rPr>
        <w:t xml:space="preserve"> </w:t>
      </w:r>
      <w:r w:rsidRPr="00BB2088">
        <w:t>variabel</w:t>
      </w:r>
      <w:r w:rsidRPr="00BB2088">
        <w:rPr>
          <w:spacing w:val="14"/>
        </w:rPr>
        <w:t xml:space="preserve"> </w:t>
      </w:r>
      <w:r w:rsidRPr="00BB2088">
        <w:t>penjualan</w:t>
      </w:r>
      <w:r w:rsidRPr="00BB2088">
        <w:rPr>
          <w:spacing w:val="10"/>
        </w:rPr>
        <w:t xml:space="preserve"> </w:t>
      </w:r>
      <w:r w:rsidRPr="00BB2088">
        <w:t>dalam</w:t>
      </w:r>
      <w:r w:rsidRPr="00BB2088">
        <w:rPr>
          <w:spacing w:val="11"/>
        </w:rPr>
        <w:t xml:space="preserve"> </w:t>
      </w:r>
      <w:r w:rsidRPr="00BB2088">
        <w:t>asymp.sig.</w:t>
      </w:r>
      <w:r w:rsidRPr="00BB2088">
        <w:rPr>
          <w:spacing w:val="13"/>
        </w:rPr>
        <w:t xml:space="preserve"> </w:t>
      </w:r>
      <w:r w:rsidRPr="00BB2088">
        <w:t>(2-tailed) sebesar 0,104 lebih besar dari nilai signifikansi 0,05 (0,104 &gt; 0,05) maka dapat disimpulkan bahwa data sampel berdistribusi normal.</w:t>
      </w:r>
    </w:p>
    <w:p w:rsidR="00BB2088" w:rsidRPr="00BB2088" w:rsidRDefault="00BB2088" w:rsidP="00BB2088">
      <w:pPr>
        <w:ind w:right="-22"/>
        <w:jc w:val="both"/>
        <w:rPr>
          <w:sz w:val="24"/>
          <w:szCs w:val="24"/>
        </w:rPr>
      </w:pPr>
      <w:r w:rsidRPr="00BB2088">
        <w:rPr>
          <w:sz w:val="24"/>
          <w:szCs w:val="24"/>
        </w:rPr>
        <w:t xml:space="preserve">Selain dengan menggunakan tabel uji Kolmogrov-Smirnov uji normalitas dapat di lakukan dengan menggunakan grafik histrogram dan grafik </w:t>
      </w:r>
      <w:r w:rsidRPr="00BB2088">
        <w:rPr>
          <w:i/>
          <w:sz w:val="24"/>
          <w:szCs w:val="24"/>
        </w:rPr>
        <w:t xml:space="preserve">normal p-p plot of regression </w:t>
      </w:r>
      <w:r w:rsidRPr="00BB2088">
        <w:rPr>
          <w:i/>
          <w:sz w:val="24"/>
          <w:szCs w:val="24"/>
        </w:rPr>
        <w:lastRenderedPageBreak/>
        <w:t>standardized residual</w:t>
      </w:r>
      <w:r w:rsidRPr="00BB2088">
        <w:rPr>
          <w:sz w:val="24"/>
          <w:szCs w:val="24"/>
        </w:rPr>
        <w:t>, berikut hasil uji menggunkan grafik :</w:t>
      </w:r>
    </w:p>
    <w:p w:rsidR="00BB2088" w:rsidRPr="00BB2088" w:rsidRDefault="00BB2088" w:rsidP="00BB2088">
      <w:pPr>
        <w:pStyle w:val="BodyText"/>
        <w:ind w:right="-22"/>
      </w:pPr>
      <w:r w:rsidRPr="00BB2088">
        <w:rPr>
          <w:noProof/>
          <w:lang w:val="id-ID" w:eastAsia="id-ID"/>
        </w:rPr>
        <w:drawing>
          <wp:anchor distT="0" distB="0" distL="0" distR="0" simplePos="0" relativeHeight="487599616" behindDoc="0" locked="0" layoutInCell="1" allowOverlap="1" wp14:anchorId="496B2203" wp14:editId="2E04ACB3">
            <wp:simplePos x="0" y="0"/>
            <wp:positionH relativeFrom="page">
              <wp:posOffset>2663825</wp:posOffset>
            </wp:positionH>
            <wp:positionV relativeFrom="paragraph">
              <wp:posOffset>120650</wp:posOffset>
            </wp:positionV>
            <wp:extent cx="2072640" cy="2263140"/>
            <wp:effectExtent l="0" t="0" r="3810" b="3810"/>
            <wp:wrapTopAndBottom/>
            <wp:docPr id="127"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0.png"/>
                    <pic:cNvPicPr/>
                  </pic:nvPicPr>
                  <pic:blipFill>
                    <a:blip r:embed="rId24" cstate="print"/>
                    <a:stretch>
                      <a:fillRect/>
                    </a:stretch>
                  </pic:blipFill>
                  <pic:spPr>
                    <a:xfrm>
                      <a:off x="0" y="0"/>
                      <a:ext cx="2072640" cy="2263140"/>
                    </a:xfrm>
                    <a:prstGeom prst="rect">
                      <a:avLst/>
                    </a:prstGeom>
                  </pic:spPr>
                </pic:pic>
              </a:graphicData>
            </a:graphic>
            <wp14:sizeRelH relativeFrom="margin">
              <wp14:pctWidth>0</wp14:pctWidth>
            </wp14:sizeRelH>
            <wp14:sizeRelV relativeFrom="margin">
              <wp14:pctHeight>0</wp14:pctHeight>
            </wp14:sizeRelV>
          </wp:anchor>
        </w:drawing>
      </w:r>
    </w:p>
    <w:p w:rsidR="00BB2088" w:rsidRPr="00BB2088" w:rsidRDefault="00BB2088" w:rsidP="00BB2088">
      <w:pPr>
        <w:pStyle w:val="Heading1"/>
        <w:ind w:left="0" w:right="-22"/>
        <w:rPr>
          <w:b w:val="0"/>
        </w:rPr>
      </w:pPr>
      <w:r w:rsidRPr="00BB2088">
        <w:rPr>
          <w:b w:val="0"/>
        </w:rPr>
        <w:t xml:space="preserve">Grafik </w:t>
      </w:r>
      <w:r w:rsidR="00BD3CDC">
        <w:rPr>
          <w:b w:val="0"/>
          <w:lang w:val="en-US"/>
        </w:rPr>
        <w:t>1</w:t>
      </w:r>
      <w:r w:rsidR="00BD3CDC">
        <w:rPr>
          <w:b w:val="0"/>
        </w:rPr>
        <w:t>.1</w:t>
      </w:r>
    </w:p>
    <w:p w:rsidR="00BB2088" w:rsidRPr="00BB2088" w:rsidRDefault="00BB2088" w:rsidP="00835538">
      <w:pPr>
        <w:ind w:right="-22"/>
        <w:jc w:val="center"/>
        <w:rPr>
          <w:i/>
          <w:sz w:val="24"/>
          <w:szCs w:val="24"/>
        </w:rPr>
      </w:pPr>
      <w:r w:rsidRPr="00BB2088">
        <w:rPr>
          <w:sz w:val="24"/>
          <w:szCs w:val="24"/>
        </w:rPr>
        <w:t xml:space="preserve">Grafik </w:t>
      </w:r>
      <w:r w:rsidRPr="00BB2088">
        <w:rPr>
          <w:i/>
          <w:sz w:val="24"/>
          <w:szCs w:val="24"/>
        </w:rPr>
        <w:t>Normal P-P Plot of regression</w:t>
      </w:r>
    </w:p>
    <w:p w:rsidR="00BB2088" w:rsidRPr="00BB2088" w:rsidRDefault="00BB2088" w:rsidP="00BB2088">
      <w:pPr>
        <w:pStyle w:val="BodyText"/>
        <w:ind w:right="-22"/>
        <w:rPr>
          <w:b/>
          <w:i/>
        </w:rPr>
      </w:pPr>
    </w:p>
    <w:p w:rsidR="00BB2088" w:rsidRPr="008B687E" w:rsidRDefault="00BB2088" w:rsidP="00BB2088">
      <w:pPr>
        <w:ind w:right="-22"/>
        <w:jc w:val="both"/>
        <w:rPr>
          <w:i/>
          <w:sz w:val="20"/>
          <w:szCs w:val="20"/>
        </w:rPr>
      </w:pPr>
      <w:r w:rsidRPr="008B687E">
        <w:rPr>
          <w:sz w:val="20"/>
          <w:szCs w:val="20"/>
        </w:rPr>
        <w:t xml:space="preserve">Sumber : SPSS 20.00 </w:t>
      </w:r>
      <w:r w:rsidRPr="008B687E">
        <w:rPr>
          <w:i/>
          <w:sz w:val="20"/>
          <w:szCs w:val="20"/>
        </w:rPr>
        <w:t>for windows</w:t>
      </w:r>
    </w:p>
    <w:p w:rsidR="00BB2088" w:rsidRPr="00BB2088" w:rsidRDefault="00BB2088" w:rsidP="00BB2088">
      <w:pPr>
        <w:pStyle w:val="BodyText"/>
        <w:ind w:right="-22"/>
        <w:rPr>
          <w:i/>
        </w:rPr>
      </w:pPr>
    </w:p>
    <w:p w:rsidR="00BD3CDC" w:rsidRDefault="00BB2088" w:rsidP="00BD3CDC">
      <w:pPr>
        <w:pStyle w:val="BodyText"/>
        <w:ind w:right="-22"/>
      </w:pPr>
      <w:r w:rsidRPr="00BB2088">
        <w:t xml:space="preserve">Gambar </w:t>
      </w:r>
      <w:r w:rsidR="00BD3CDC">
        <w:rPr>
          <w:lang w:val="en-US"/>
        </w:rPr>
        <w:t>1</w:t>
      </w:r>
      <w:r w:rsidRPr="00BB2088">
        <w:t>.</w:t>
      </w:r>
      <w:r w:rsidR="00BD3CDC">
        <w:rPr>
          <w:lang w:val="en-US"/>
        </w:rPr>
        <w:t>1</w:t>
      </w:r>
      <w:r w:rsidRPr="00BB2088">
        <w:t xml:space="preserve"> menunjukkan bahwa data menyebar di sekitar garis diagonal dan mengikuti arah garis histograf menuju pola distribusi normal, maka dapat dikatakan bahwa model regresi yang digunakan memenuhi asumsi normalitas.</w:t>
      </w:r>
    </w:p>
    <w:p w:rsidR="00BD3CDC" w:rsidRDefault="00BD3CDC" w:rsidP="00BD3CDC">
      <w:pPr>
        <w:pStyle w:val="BodyText"/>
        <w:ind w:right="-22"/>
      </w:pPr>
    </w:p>
    <w:p w:rsidR="00BB2088" w:rsidRPr="00BD3CDC" w:rsidRDefault="00BB2088" w:rsidP="00BD3CDC">
      <w:pPr>
        <w:pStyle w:val="BodyText"/>
        <w:ind w:right="-22"/>
        <w:rPr>
          <w:b/>
          <w:sz w:val="28"/>
          <w:szCs w:val="28"/>
        </w:rPr>
      </w:pPr>
      <w:r w:rsidRPr="00BD3CDC">
        <w:rPr>
          <w:b/>
          <w:sz w:val="28"/>
          <w:szCs w:val="28"/>
        </w:rPr>
        <w:t>Uji</w:t>
      </w:r>
      <w:r w:rsidRPr="00BD3CDC">
        <w:rPr>
          <w:b/>
          <w:spacing w:val="-1"/>
          <w:sz w:val="28"/>
          <w:szCs w:val="28"/>
        </w:rPr>
        <w:t xml:space="preserve"> </w:t>
      </w:r>
      <w:r w:rsidRPr="00BD3CDC">
        <w:rPr>
          <w:b/>
          <w:sz w:val="28"/>
          <w:szCs w:val="28"/>
        </w:rPr>
        <w:t>Korelasi</w:t>
      </w:r>
    </w:p>
    <w:p w:rsidR="00BB2088" w:rsidRPr="00BB2088" w:rsidRDefault="00BB2088" w:rsidP="00BB2088">
      <w:pPr>
        <w:pStyle w:val="BodyText"/>
        <w:ind w:right="-22"/>
        <w:jc w:val="both"/>
      </w:pPr>
      <w:r w:rsidRPr="00BB2088">
        <w:t xml:space="preserve">Berdasarkan hasil analisis perbedaan yang telah dijelaskan sebelumnya, telah diketahui bahwa PT. Shout Network Indonesia mengalami penurunan </w:t>
      </w:r>
      <w:r w:rsidRPr="00BB2088">
        <w:rPr>
          <w:i/>
        </w:rPr>
        <w:t xml:space="preserve">Net Profit Margin </w:t>
      </w:r>
      <w:r w:rsidRPr="00BB2088">
        <w:t xml:space="preserve">setelah melakukan penjualan non online. Tetapi belum diketahui secara pasti bahwa apakah penjualan online dan non online memiliki korelasi terhadap penurunan </w:t>
      </w:r>
      <w:r w:rsidRPr="00BB2088">
        <w:rPr>
          <w:i/>
        </w:rPr>
        <w:t xml:space="preserve">Net Profit Margin </w:t>
      </w:r>
      <w:r w:rsidRPr="00BB2088">
        <w:t>PT. Shout Network Indonesia. Pengujian korelasi dilakukan untuk mengetahui hal tersebut.</w:t>
      </w:r>
    </w:p>
    <w:p w:rsidR="00BB2088" w:rsidRPr="00BB2088" w:rsidRDefault="00BB2088" w:rsidP="00BB2088">
      <w:pPr>
        <w:pStyle w:val="BodyText"/>
        <w:ind w:right="-22"/>
        <w:jc w:val="both"/>
      </w:pPr>
      <w:r w:rsidRPr="00BB2088">
        <w:t>Berikut hasil analisisnya ;</w:t>
      </w:r>
    </w:p>
    <w:p w:rsidR="00BB2088" w:rsidRPr="00BD3CDC" w:rsidRDefault="00BB2088" w:rsidP="00BD3CDC">
      <w:pPr>
        <w:pStyle w:val="ListParagraph"/>
        <w:numPr>
          <w:ilvl w:val="0"/>
          <w:numId w:val="16"/>
        </w:numPr>
        <w:tabs>
          <w:tab w:val="left" w:pos="284"/>
        </w:tabs>
        <w:ind w:left="0" w:right="-22" w:firstLine="0"/>
        <w:rPr>
          <w:b/>
          <w:sz w:val="24"/>
          <w:szCs w:val="24"/>
        </w:rPr>
      </w:pPr>
      <w:r w:rsidRPr="00BD3CDC">
        <w:rPr>
          <w:b/>
          <w:sz w:val="24"/>
          <w:szCs w:val="24"/>
        </w:rPr>
        <w:t>Uji korelasi penjualan online terhadap NPM</w:t>
      </w:r>
      <w:r w:rsidRPr="00BD3CDC">
        <w:rPr>
          <w:b/>
          <w:spacing w:val="-2"/>
          <w:sz w:val="24"/>
          <w:szCs w:val="24"/>
        </w:rPr>
        <w:t xml:space="preserve"> </w:t>
      </w:r>
      <w:r w:rsidRPr="00BD3CDC">
        <w:rPr>
          <w:b/>
          <w:sz w:val="24"/>
          <w:szCs w:val="24"/>
        </w:rPr>
        <w:t>:</w:t>
      </w:r>
    </w:p>
    <w:p w:rsidR="00BB2088" w:rsidRPr="00BD3CDC" w:rsidRDefault="00BB2088" w:rsidP="00BB2088">
      <w:pPr>
        <w:pStyle w:val="Heading1"/>
        <w:ind w:left="0" w:right="-22"/>
        <w:rPr>
          <w:b w:val="0"/>
        </w:rPr>
      </w:pPr>
      <w:r w:rsidRPr="00BD3CDC">
        <w:rPr>
          <w:b w:val="0"/>
        </w:rPr>
        <w:t xml:space="preserve">Tabel </w:t>
      </w:r>
      <w:r w:rsidR="00BD3CDC">
        <w:rPr>
          <w:b w:val="0"/>
          <w:lang w:val="en-US"/>
        </w:rPr>
        <w:t>1</w:t>
      </w:r>
      <w:r w:rsidRPr="00BD3CDC">
        <w:rPr>
          <w:b w:val="0"/>
        </w:rPr>
        <w:t>.7 Correlations</w:t>
      </w:r>
    </w:p>
    <w:p w:rsidR="00BB2088" w:rsidRPr="00BD3CDC" w:rsidRDefault="00BD3CDC" w:rsidP="00BB2088">
      <w:pPr>
        <w:pStyle w:val="BodyText"/>
        <w:ind w:right="-22"/>
      </w:pPr>
      <w:r w:rsidRPr="00BD3CDC">
        <w:rPr>
          <w:noProof/>
          <w:lang w:val="id-ID" w:eastAsia="id-ID"/>
        </w:rPr>
        <mc:AlternateContent>
          <mc:Choice Requires="wps">
            <w:drawing>
              <wp:anchor distT="0" distB="0" distL="114300" distR="114300" simplePos="0" relativeHeight="487601664" behindDoc="0" locked="0" layoutInCell="1" allowOverlap="1" wp14:anchorId="7A48A745" wp14:editId="5045FB13">
                <wp:simplePos x="0" y="0"/>
                <wp:positionH relativeFrom="page">
                  <wp:posOffset>2100961</wp:posOffset>
                </wp:positionH>
                <wp:positionV relativeFrom="paragraph">
                  <wp:posOffset>72644</wp:posOffset>
                </wp:positionV>
                <wp:extent cx="3135630" cy="2019935"/>
                <wp:effectExtent l="0" t="0" r="0" b="0"/>
                <wp:wrapNone/>
                <wp:docPr id="130"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5630" cy="2019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2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817"/>
                              <w:gridCol w:w="2015"/>
                              <w:gridCol w:w="1022"/>
                              <w:gridCol w:w="1025"/>
                            </w:tblGrid>
                            <w:tr w:rsidR="00C3352F" w:rsidTr="00AF72A3">
                              <w:trPr>
                                <w:trHeight w:val="315"/>
                              </w:trPr>
                              <w:tc>
                                <w:tcPr>
                                  <w:tcW w:w="2832" w:type="dxa"/>
                                  <w:gridSpan w:val="2"/>
                                  <w:tcBorders>
                                    <w:top w:val="single" w:sz="4" w:space="0" w:color="auto"/>
                                    <w:bottom w:val="single" w:sz="4" w:space="0" w:color="auto"/>
                                  </w:tcBorders>
                                </w:tcPr>
                                <w:p w:rsidR="00C3352F" w:rsidRDefault="00C3352F">
                                  <w:pPr>
                                    <w:pStyle w:val="TableParagraph"/>
                                  </w:pPr>
                                </w:p>
                              </w:tc>
                              <w:tc>
                                <w:tcPr>
                                  <w:tcW w:w="1022" w:type="dxa"/>
                                  <w:tcBorders>
                                    <w:top w:val="single" w:sz="4" w:space="0" w:color="auto"/>
                                    <w:bottom w:val="single" w:sz="4" w:space="0" w:color="auto"/>
                                  </w:tcBorders>
                                </w:tcPr>
                                <w:p w:rsidR="00C3352F" w:rsidRDefault="00C3352F">
                                  <w:pPr>
                                    <w:pStyle w:val="TableParagraph"/>
                                    <w:spacing w:before="36" w:line="258" w:lineRule="exact"/>
                                    <w:ind w:left="186"/>
                                    <w:rPr>
                                      <w:sz w:val="24"/>
                                    </w:rPr>
                                  </w:pPr>
                                  <w:r>
                                    <w:rPr>
                                      <w:sz w:val="24"/>
                                    </w:rPr>
                                    <w:t>Online</w:t>
                                  </w:r>
                                </w:p>
                              </w:tc>
                              <w:tc>
                                <w:tcPr>
                                  <w:tcW w:w="1025" w:type="dxa"/>
                                  <w:tcBorders>
                                    <w:top w:val="single" w:sz="4" w:space="0" w:color="auto"/>
                                    <w:bottom w:val="single" w:sz="4" w:space="0" w:color="auto"/>
                                  </w:tcBorders>
                                </w:tcPr>
                                <w:p w:rsidR="00C3352F" w:rsidRDefault="00C3352F">
                                  <w:pPr>
                                    <w:pStyle w:val="TableParagraph"/>
                                    <w:spacing w:before="36" w:line="258" w:lineRule="exact"/>
                                    <w:ind w:left="254"/>
                                    <w:rPr>
                                      <w:sz w:val="24"/>
                                    </w:rPr>
                                  </w:pPr>
                                  <w:r>
                                    <w:rPr>
                                      <w:sz w:val="24"/>
                                    </w:rPr>
                                    <w:t>NPM</w:t>
                                  </w:r>
                                </w:p>
                              </w:tc>
                            </w:tr>
                            <w:tr w:rsidR="00C3352F" w:rsidTr="00AF72A3">
                              <w:trPr>
                                <w:trHeight w:val="679"/>
                              </w:trPr>
                              <w:tc>
                                <w:tcPr>
                                  <w:tcW w:w="817" w:type="dxa"/>
                                  <w:tcBorders>
                                    <w:top w:val="single" w:sz="4" w:space="0" w:color="auto"/>
                                  </w:tcBorders>
                                </w:tcPr>
                                <w:p w:rsidR="00C3352F" w:rsidRDefault="00C3352F">
                                  <w:pPr>
                                    <w:pStyle w:val="TableParagraph"/>
                                    <w:spacing w:before="37"/>
                                    <w:ind w:left="75"/>
                                    <w:rPr>
                                      <w:sz w:val="24"/>
                                    </w:rPr>
                                  </w:pPr>
                                  <w:r>
                                    <w:rPr>
                                      <w:sz w:val="24"/>
                                    </w:rPr>
                                    <w:t>Online</w:t>
                                  </w:r>
                                </w:p>
                              </w:tc>
                              <w:tc>
                                <w:tcPr>
                                  <w:tcW w:w="2015" w:type="dxa"/>
                                  <w:tcBorders>
                                    <w:top w:val="single" w:sz="4" w:space="0" w:color="auto"/>
                                  </w:tcBorders>
                                </w:tcPr>
                                <w:p w:rsidR="00C3352F" w:rsidRDefault="00C3352F">
                                  <w:pPr>
                                    <w:pStyle w:val="TableParagraph"/>
                                    <w:spacing w:before="5" w:line="320" w:lineRule="exact"/>
                                    <w:ind w:left="104" w:right="775"/>
                                    <w:rPr>
                                      <w:sz w:val="24"/>
                                    </w:rPr>
                                  </w:pPr>
                                  <w:r>
                                    <w:rPr>
                                      <w:sz w:val="24"/>
                                    </w:rPr>
                                    <w:t>Pearson Correlation</w:t>
                                  </w:r>
                                </w:p>
                              </w:tc>
                              <w:tc>
                                <w:tcPr>
                                  <w:tcW w:w="1022" w:type="dxa"/>
                                  <w:tcBorders>
                                    <w:top w:val="single" w:sz="4" w:space="0" w:color="auto"/>
                                  </w:tcBorders>
                                </w:tcPr>
                                <w:p w:rsidR="00C3352F" w:rsidRDefault="00C3352F">
                                  <w:pPr>
                                    <w:pStyle w:val="TableParagraph"/>
                                    <w:spacing w:before="198"/>
                                    <w:ind w:right="37"/>
                                    <w:jc w:val="right"/>
                                    <w:rPr>
                                      <w:sz w:val="24"/>
                                    </w:rPr>
                                  </w:pPr>
                                  <w:r>
                                    <w:rPr>
                                      <w:sz w:val="24"/>
                                    </w:rPr>
                                    <w:t>1</w:t>
                                  </w:r>
                                </w:p>
                              </w:tc>
                              <w:tc>
                                <w:tcPr>
                                  <w:tcW w:w="1025" w:type="dxa"/>
                                  <w:tcBorders>
                                    <w:top w:val="single" w:sz="4" w:space="0" w:color="auto"/>
                                  </w:tcBorders>
                                </w:tcPr>
                                <w:p w:rsidR="00C3352F" w:rsidRDefault="00C3352F">
                                  <w:pPr>
                                    <w:pStyle w:val="TableParagraph"/>
                                    <w:spacing w:before="198"/>
                                    <w:ind w:right="37"/>
                                    <w:jc w:val="right"/>
                                    <w:rPr>
                                      <w:sz w:val="24"/>
                                    </w:rPr>
                                  </w:pPr>
                                  <w:r>
                                    <w:rPr>
                                      <w:sz w:val="24"/>
                                    </w:rPr>
                                    <w:t>.382</w:t>
                                  </w:r>
                                </w:p>
                              </w:tc>
                            </w:tr>
                            <w:tr w:rsidR="00C3352F" w:rsidTr="00AF72A3">
                              <w:trPr>
                                <w:trHeight w:val="360"/>
                              </w:trPr>
                              <w:tc>
                                <w:tcPr>
                                  <w:tcW w:w="817" w:type="dxa"/>
                                  <w:tcBorders>
                                    <w:bottom w:val="nil"/>
                                  </w:tcBorders>
                                </w:tcPr>
                                <w:p w:rsidR="00C3352F" w:rsidRDefault="00C3352F">
                                  <w:pPr>
                                    <w:pStyle w:val="TableParagraph"/>
                                    <w:rPr>
                                      <w:sz w:val="24"/>
                                    </w:rPr>
                                  </w:pPr>
                                </w:p>
                              </w:tc>
                              <w:tc>
                                <w:tcPr>
                                  <w:tcW w:w="2015" w:type="dxa"/>
                                  <w:tcBorders>
                                    <w:bottom w:val="nil"/>
                                  </w:tcBorders>
                                </w:tcPr>
                                <w:p w:rsidR="00C3352F" w:rsidRDefault="00C3352F">
                                  <w:pPr>
                                    <w:pStyle w:val="TableParagraph"/>
                                    <w:spacing w:before="37"/>
                                    <w:ind w:left="104"/>
                                    <w:rPr>
                                      <w:sz w:val="24"/>
                                    </w:rPr>
                                  </w:pPr>
                                  <w:r>
                                    <w:rPr>
                                      <w:sz w:val="24"/>
                                    </w:rPr>
                                    <w:t>Sig. (2-tailed)</w:t>
                                  </w:r>
                                </w:p>
                              </w:tc>
                              <w:tc>
                                <w:tcPr>
                                  <w:tcW w:w="1022" w:type="dxa"/>
                                  <w:tcBorders>
                                    <w:bottom w:val="nil"/>
                                  </w:tcBorders>
                                </w:tcPr>
                                <w:p w:rsidR="00C3352F" w:rsidRDefault="00C3352F">
                                  <w:pPr>
                                    <w:pStyle w:val="TableParagraph"/>
                                    <w:rPr>
                                      <w:sz w:val="24"/>
                                    </w:rPr>
                                  </w:pPr>
                                </w:p>
                              </w:tc>
                              <w:tc>
                                <w:tcPr>
                                  <w:tcW w:w="1025" w:type="dxa"/>
                                  <w:tcBorders>
                                    <w:bottom w:val="nil"/>
                                  </w:tcBorders>
                                </w:tcPr>
                                <w:p w:rsidR="00C3352F" w:rsidRDefault="00C3352F">
                                  <w:pPr>
                                    <w:pStyle w:val="TableParagraph"/>
                                    <w:spacing w:before="37"/>
                                    <w:ind w:right="37"/>
                                    <w:jc w:val="right"/>
                                    <w:rPr>
                                      <w:sz w:val="24"/>
                                    </w:rPr>
                                  </w:pPr>
                                  <w:r>
                                    <w:rPr>
                                      <w:sz w:val="24"/>
                                    </w:rPr>
                                    <w:t>.221</w:t>
                                  </w:r>
                                </w:p>
                              </w:tc>
                            </w:tr>
                            <w:tr w:rsidR="00C3352F" w:rsidTr="00AF72A3">
                              <w:trPr>
                                <w:trHeight w:val="320"/>
                              </w:trPr>
                              <w:tc>
                                <w:tcPr>
                                  <w:tcW w:w="817" w:type="dxa"/>
                                  <w:tcBorders>
                                    <w:top w:val="nil"/>
                                    <w:bottom w:val="single" w:sz="4" w:space="0" w:color="auto"/>
                                  </w:tcBorders>
                                </w:tcPr>
                                <w:p w:rsidR="00C3352F" w:rsidRDefault="00C3352F">
                                  <w:pPr>
                                    <w:pStyle w:val="TableParagraph"/>
                                    <w:rPr>
                                      <w:sz w:val="24"/>
                                    </w:rPr>
                                  </w:pPr>
                                </w:p>
                              </w:tc>
                              <w:tc>
                                <w:tcPr>
                                  <w:tcW w:w="2015" w:type="dxa"/>
                                  <w:tcBorders>
                                    <w:top w:val="nil"/>
                                    <w:bottom w:val="single" w:sz="4" w:space="0" w:color="auto"/>
                                  </w:tcBorders>
                                </w:tcPr>
                                <w:p w:rsidR="00C3352F" w:rsidRDefault="00C3352F">
                                  <w:pPr>
                                    <w:pStyle w:val="TableParagraph"/>
                                    <w:spacing w:before="37" w:line="264" w:lineRule="exact"/>
                                    <w:ind w:left="104"/>
                                    <w:rPr>
                                      <w:sz w:val="24"/>
                                    </w:rPr>
                                  </w:pPr>
                                  <w:r>
                                    <w:rPr>
                                      <w:w w:val="99"/>
                                      <w:sz w:val="24"/>
                                    </w:rPr>
                                    <w:t>N</w:t>
                                  </w:r>
                                </w:p>
                              </w:tc>
                              <w:tc>
                                <w:tcPr>
                                  <w:tcW w:w="1022" w:type="dxa"/>
                                  <w:tcBorders>
                                    <w:top w:val="nil"/>
                                    <w:bottom w:val="single" w:sz="4" w:space="0" w:color="auto"/>
                                  </w:tcBorders>
                                </w:tcPr>
                                <w:p w:rsidR="00C3352F" w:rsidRDefault="00C3352F">
                                  <w:pPr>
                                    <w:pStyle w:val="TableParagraph"/>
                                    <w:spacing w:before="37" w:line="264" w:lineRule="exact"/>
                                    <w:ind w:right="37"/>
                                    <w:jc w:val="right"/>
                                    <w:rPr>
                                      <w:sz w:val="24"/>
                                    </w:rPr>
                                  </w:pPr>
                                  <w:r>
                                    <w:rPr>
                                      <w:sz w:val="24"/>
                                    </w:rPr>
                                    <w:t>12</w:t>
                                  </w:r>
                                </w:p>
                              </w:tc>
                              <w:tc>
                                <w:tcPr>
                                  <w:tcW w:w="1025" w:type="dxa"/>
                                  <w:tcBorders>
                                    <w:top w:val="nil"/>
                                    <w:bottom w:val="single" w:sz="4" w:space="0" w:color="auto"/>
                                  </w:tcBorders>
                                </w:tcPr>
                                <w:p w:rsidR="00C3352F" w:rsidRDefault="00C3352F">
                                  <w:pPr>
                                    <w:pStyle w:val="TableParagraph"/>
                                    <w:spacing w:before="37" w:line="264" w:lineRule="exact"/>
                                    <w:ind w:right="37"/>
                                    <w:jc w:val="right"/>
                                    <w:rPr>
                                      <w:sz w:val="24"/>
                                    </w:rPr>
                                  </w:pPr>
                                  <w:r>
                                    <w:rPr>
                                      <w:sz w:val="24"/>
                                    </w:rPr>
                                    <w:t>12</w:t>
                                  </w:r>
                                </w:p>
                              </w:tc>
                            </w:tr>
                            <w:tr w:rsidR="00C3352F" w:rsidTr="00AF72A3">
                              <w:trPr>
                                <w:trHeight w:val="679"/>
                              </w:trPr>
                              <w:tc>
                                <w:tcPr>
                                  <w:tcW w:w="817" w:type="dxa"/>
                                  <w:tcBorders>
                                    <w:top w:val="single" w:sz="4" w:space="0" w:color="auto"/>
                                  </w:tcBorders>
                                </w:tcPr>
                                <w:p w:rsidR="00C3352F" w:rsidRDefault="00C3352F">
                                  <w:pPr>
                                    <w:pStyle w:val="TableParagraph"/>
                                    <w:spacing w:before="37"/>
                                    <w:ind w:left="75"/>
                                    <w:rPr>
                                      <w:sz w:val="24"/>
                                    </w:rPr>
                                  </w:pPr>
                                  <w:r>
                                    <w:rPr>
                                      <w:sz w:val="24"/>
                                    </w:rPr>
                                    <w:t>NPM</w:t>
                                  </w:r>
                                </w:p>
                              </w:tc>
                              <w:tc>
                                <w:tcPr>
                                  <w:tcW w:w="2015" w:type="dxa"/>
                                  <w:tcBorders>
                                    <w:top w:val="single" w:sz="4" w:space="0" w:color="auto"/>
                                  </w:tcBorders>
                                </w:tcPr>
                                <w:p w:rsidR="00C3352F" w:rsidRDefault="00C3352F">
                                  <w:pPr>
                                    <w:pStyle w:val="TableParagraph"/>
                                    <w:spacing w:before="5" w:line="320" w:lineRule="exact"/>
                                    <w:ind w:left="104" w:right="775"/>
                                    <w:rPr>
                                      <w:sz w:val="24"/>
                                    </w:rPr>
                                  </w:pPr>
                                  <w:r>
                                    <w:rPr>
                                      <w:sz w:val="24"/>
                                    </w:rPr>
                                    <w:t>Pearson Correlation</w:t>
                                  </w:r>
                                </w:p>
                              </w:tc>
                              <w:tc>
                                <w:tcPr>
                                  <w:tcW w:w="1022" w:type="dxa"/>
                                  <w:tcBorders>
                                    <w:top w:val="single" w:sz="4" w:space="0" w:color="auto"/>
                                  </w:tcBorders>
                                </w:tcPr>
                                <w:p w:rsidR="00C3352F" w:rsidRDefault="00C3352F">
                                  <w:pPr>
                                    <w:pStyle w:val="TableParagraph"/>
                                    <w:spacing w:before="198"/>
                                    <w:ind w:right="37"/>
                                    <w:jc w:val="right"/>
                                    <w:rPr>
                                      <w:sz w:val="24"/>
                                    </w:rPr>
                                  </w:pPr>
                                  <w:r>
                                    <w:rPr>
                                      <w:sz w:val="24"/>
                                    </w:rPr>
                                    <w:t>.382</w:t>
                                  </w:r>
                                </w:p>
                              </w:tc>
                              <w:tc>
                                <w:tcPr>
                                  <w:tcW w:w="1025" w:type="dxa"/>
                                  <w:tcBorders>
                                    <w:top w:val="single" w:sz="4" w:space="0" w:color="auto"/>
                                  </w:tcBorders>
                                </w:tcPr>
                                <w:p w:rsidR="00C3352F" w:rsidRDefault="00C3352F">
                                  <w:pPr>
                                    <w:pStyle w:val="TableParagraph"/>
                                    <w:spacing w:before="198"/>
                                    <w:ind w:right="36"/>
                                    <w:jc w:val="right"/>
                                    <w:rPr>
                                      <w:sz w:val="24"/>
                                    </w:rPr>
                                  </w:pPr>
                                  <w:r>
                                    <w:rPr>
                                      <w:sz w:val="24"/>
                                    </w:rPr>
                                    <w:t>1</w:t>
                                  </w:r>
                                </w:p>
                              </w:tc>
                            </w:tr>
                            <w:tr w:rsidR="00C3352F" w:rsidTr="00AF72A3">
                              <w:trPr>
                                <w:trHeight w:val="360"/>
                              </w:trPr>
                              <w:tc>
                                <w:tcPr>
                                  <w:tcW w:w="817" w:type="dxa"/>
                                </w:tcPr>
                                <w:p w:rsidR="00C3352F" w:rsidRDefault="00C3352F">
                                  <w:pPr>
                                    <w:pStyle w:val="TableParagraph"/>
                                    <w:rPr>
                                      <w:sz w:val="24"/>
                                    </w:rPr>
                                  </w:pPr>
                                </w:p>
                              </w:tc>
                              <w:tc>
                                <w:tcPr>
                                  <w:tcW w:w="2015" w:type="dxa"/>
                                </w:tcPr>
                                <w:p w:rsidR="00C3352F" w:rsidRDefault="00C3352F">
                                  <w:pPr>
                                    <w:pStyle w:val="TableParagraph"/>
                                    <w:spacing w:before="37"/>
                                    <w:ind w:left="104"/>
                                    <w:rPr>
                                      <w:sz w:val="24"/>
                                    </w:rPr>
                                  </w:pPr>
                                  <w:r>
                                    <w:rPr>
                                      <w:sz w:val="24"/>
                                    </w:rPr>
                                    <w:t>Sig. (2-tailed)</w:t>
                                  </w:r>
                                </w:p>
                              </w:tc>
                              <w:tc>
                                <w:tcPr>
                                  <w:tcW w:w="1022" w:type="dxa"/>
                                </w:tcPr>
                                <w:p w:rsidR="00C3352F" w:rsidRDefault="00C3352F">
                                  <w:pPr>
                                    <w:pStyle w:val="TableParagraph"/>
                                    <w:spacing w:before="37"/>
                                    <w:ind w:right="37"/>
                                    <w:jc w:val="right"/>
                                    <w:rPr>
                                      <w:sz w:val="24"/>
                                    </w:rPr>
                                  </w:pPr>
                                  <w:r>
                                    <w:rPr>
                                      <w:sz w:val="24"/>
                                    </w:rPr>
                                    <w:t>.221</w:t>
                                  </w:r>
                                </w:p>
                              </w:tc>
                              <w:tc>
                                <w:tcPr>
                                  <w:tcW w:w="1025" w:type="dxa"/>
                                </w:tcPr>
                                <w:p w:rsidR="00C3352F" w:rsidRDefault="00C3352F">
                                  <w:pPr>
                                    <w:pStyle w:val="TableParagraph"/>
                                    <w:rPr>
                                      <w:sz w:val="24"/>
                                    </w:rPr>
                                  </w:pPr>
                                </w:p>
                              </w:tc>
                            </w:tr>
                            <w:tr w:rsidR="00C3352F" w:rsidTr="00AF72A3">
                              <w:trPr>
                                <w:trHeight w:val="317"/>
                              </w:trPr>
                              <w:tc>
                                <w:tcPr>
                                  <w:tcW w:w="817" w:type="dxa"/>
                                </w:tcPr>
                                <w:p w:rsidR="00C3352F" w:rsidRDefault="00C3352F">
                                  <w:pPr>
                                    <w:pStyle w:val="TableParagraph"/>
                                    <w:rPr>
                                      <w:sz w:val="24"/>
                                    </w:rPr>
                                  </w:pPr>
                                </w:p>
                              </w:tc>
                              <w:tc>
                                <w:tcPr>
                                  <w:tcW w:w="2015" w:type="dxa"/>
                                </w:tcPr>
                                <w:p w:rsidR="00C3352F" w:rsidRDefault="00C3352F">
                                  <w:pPr>
                                    <w:pStyle w:val="TableParagraph"/>
                                    <w:spacing w:before="37" w:line="261" w:lineRule="exact"/>
                                    <w:ind w:left="104"/>
                                    <w:rPr>
                                      <w:sz w:val="24"/>
                                    </w:rPr>
                                  </w:pPr>
                                  <w:r>
                                    <w:rPr>
                                      <w:w w:val="99"/>
                                      <w:sz w:val="24"/>
                                    </w:rPr>
                                    <w:t>N</w:t>
                                  </w:r>
                                </w:p>
                              </w:tc>
                              <w:tc>
                                <w:tcPr>
                                  <w:tcW w:w="1022" w:type="dxa"/>
                                </w:tcPr>
                                <w:p w:rsidR="00C3352F" w:rsidRDefault="00C3352F">
                                  <w:pPr>
                                    <w:pStyle w:val="TableParagraph"/>
                                    <w:spacing w:before="37" w:line="261" w:lineRule="exact"/>
                                    <w:ind w:right="37"/>
                                    <w:jc w:val="right"/>
                                    <w:rPr>
                                      <w:sz w:val="24"/>
                                    </w:rPr>
                                  </w:pPr>
                                  <w:r>
                                    <w:rPr>
                                      <w:sz w:val="24"/>
                                    </w:rPr>
                                    <w:t>12</w:t>
                                  </w:r>
                                </w:p>
                              </w:tc>
                              <w:tc>
                                <w:tcPr>
                                  <w:tcW w:w="1025" w:type="dxa"/>
                                </w:tcPr>
                                <w:p w:rsidR="00C3352F" w:rsidRDefault="00C3352F">
                                  <w:pPr>
                                    <w:pStyle w:val="TableParagraph"/>
                                    <w:spacing w:before="37" w:line="261" w:lineRule="exact"/>
                                    <w:ind w:right="37"/>
                                    <w:jc w:val="right"/>
                                    <w:rPr>
                                      <w:sz w:val="24"/>
                                    </w:rPr>
                                  </w:pPr>
                                  <w:r>
                                    <w:rPr>
                                      <w:sz w:val="24"/>
                                    </w:rPr>
                                    <w:t>12</w:t>
                                  </w:r>
                                </w:p>
                              </w:tc>
                            </w:tr>
                          </w:tbl>
                          <w:p w:rsidR="00C3352F" w:rsidRDefault="00C3352F" w:rsidP="00BB2088">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48A745" id="Text Box 130" o:spid="_x0000_s1128" type="#_x0000_t202" style="position:absolute;margin-left:165.45pt;margin-top:5.7pt;width:246.9pt;height:159.05pt;z-index:487601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" filled="f" stroked="f">
                <v:textbox inset="0,0,0,0">
                  <w:txbxContent>
                    <w:tbl>
                      <w:tblPr>
                        <w:tblW w:w="0" w:type="auto"/>
                        <w:tblInd w:w="2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817"/>
                        <w:gridCol w:w="2015"/>
                        <w:gridCol w:w="1022"/>
                        <w:gridCol w:w="1025"/>
                      </w:tblGrid>
                      <w:tr w:rsidR="00C3352F" w:rsidTr="00AF72A3">
                        <w:trPr>
                          <w:trHeight w:val="315"/>
                        </w:trPr>
                        <w:tc>
                          <w:tcPr>
                            <w:tcW w:w="2832" w:type="dxa"/>
                            <w:gridSpan w:val="2"/>
                            <w:tcBorders>
                              <w:top w:val="single" w:sz="4" w:space="0" w:color="auto"/>
                              <w:bottom w:val="single" w:sz="4" w:space="0" w:color="auto"/>
                            </w:tcBorders>
                          </w:tcPr>
                          <w:p w:rsidR="00C3352F" w:rsidRDefault="00C3352F">
                            <w:pPr>
                              <w:pStyle w:val="TableParagraph"/>
                            </w:pPr>
                          </w:p>
                        </w:tc>
                        <w:tc>
                          <w:tcPr>
                            <w:tcW w:w="1022" w:type="dxa"/>
                            <w:tcBorders>
                              <w:top w:val="single" w:sz="4" w:space="0" w:color="auto"/>
                              <w:bottom w:val="single" w:sz="4" w:space="0" w:color="auto"/>
                            </w:tcBorders>
                          </w:tcPr>
                          <w:p w:rsidR="00C3352F" w:rsidRDefault="00C3352F">
                            <w:pPr>
                              <w:pStyle w:val="TableParagraph"/>
                              <w:spacing w:before="36" w:line="258" w:lineRule="exact"/>
                              <w:ind w:left="186"/>
                              <w:rPr>
                                <w:sz w:val="24"/>
                              </w:rPr>
                            </w:pPr>
                            <w:r>
                              <w:rPr>
                                <w:sz w:val="24"/>
                              </w:rPr>
                              <w:t>Online</w:t>
                            </w:r>
                          </w:p>
                        </w:tc>
                        <w:tc>
                          <w:tcPr>
                            <w:tcW w:w="1025" w:type="dxa"/>
                            <w:tcBorders>
                              <w:top w:val="single" w:sz="4" w:space="0" w:color="auto"/>
                              <w:bottom w:val="single" w:sz="4" w:space="0" w:color="auto"/>
                            </w:tcBorders>
                          </w:tcPr>
                          <w:p w:rsidR="00C3352F" w:rsidRDefault="00C3352F">
                            <w:pPr>
                              <w:pStyle w:val="TableParagraph"/>
                              <w:spacing w:before="36" w:line="258" w:lineRule="exact"/>
                              <w:ind w:left="254"/>
                              <w:rPr>
                                <w:sz w:val="24"/>
                              </w:rPr>
                            </w:pPr>
                            <w:r>
                              <w:rPr>
                                <w:sz w:val="24"/>
                              </w:rPr>
                              <w:t>NPM</w:t>
                            </w:r>
                          </w:p>
                        </w:tc>
                      </w:tr>
                      <w:tr w:rsidR="00C3352F" w:rsidTr="00AF72A3">
                        <w:trPr>
                          <w:trHeight w:val="679"/>
                        </w:trPr>
                        <w:tc>
                          <w:tcPr>
                            <w:tcW w:w="817" w:type="dxa"/>
                            <w:tcBorders>
                              <w:top w:val="single" w:sz="4" w:space="0" w:color="auto"/>
                            </w:tcBorders>
                          </w:tcPr>
                          <w:p w:rsidR="00C3352F" w:rsidRDefault="00C3352F">
                            <w:pPr>
                              <w:pStyle w:val="TableParagraph"/>
                              <w:spacing w:before="37"/>
                              <w:ind w:left="75"/>
                              <w:rPr>
                                <w:sz w:val="24"/>
                              </w:rPr>
                            </w:pPr>
                            <w:r>
                              <w:rPr>
                                <w:sz w:val="24"/>
                              </w:rPr>
                              <w:t>Online</w:t>
                            </w:r>
                          </w:p>
                        </w:tc>
                        <w:tc>
                          <w:tcPr>
                            <w:tcW w:w="2015" w:type="dxa"/>
                            <w:tcBorders>
                              <w:top w:val="single" w:sz="4" w:space="0" w:color="auto"/>
                            </w:tcBorders>
                          </w:tcPr>
                          <w:p w:rsidR="00C3352F" w:rsidRDefault="00C3352F">
                            <w:pPr>
                              <w:pStyle w:val="TableParagraph"/>
                              <w:spacing w:before="5" w:line="320" w:lineRule="exact"/>
                              <w:ind w:left="104" w:right="775"/>
                              <w:rPr>
                                <w:sz w:val="24"/>
                              </w:rPr>
                            </w:pPr>
                            <w:r>
                              <w:rPr>
                                <w:sz w:val="24"/>
                              </w:rPr>
                              <w:t>Pearson Correlation</w:t>
                            </w:r>
                          </w:p>
                        </w:tc>
                        <w:tc>
                          <w:tcPr>
                            <w:tcW w:w="1022" w:type="dxa"/>
                            <w:tcBorders>
                              <w:top w:val="single" w:sz="4" w:space="0" w:color="auto"/>
                            </w:tcBorders>
                          </w:tcPr>
                          <w:p w:rsidR="00C3352F" w:rsidRDefault="00C3352F">
                            <w:pPr>
                              <w:pStyle w:val="TableParagraph"/>
                              <w:spacing w:before="198"/>
                              <w:ind w:right="37"/>
                              <w:jc w:val="right"/>
                              <w:rPr>
                                <w:sz w:val="24"/>
                              </w:rPr>
                            </w:pPr>
                            <w:r>
                              <w:rPr>
                                <w:sz w:val="24"/>
                              </w:rPr>
                              <w:t>1</w:t>
                            </w:r>
                          </w:p>
                        </w:tc>
                        <w:tc>
                          <w:tcPr>
                            <w:tcW w:w="1025" w:type="dxa"/>
                            <w:tcBorders>
                              <w:top w:val="single" w:sz="4" w:space="0" w:color="auto"/>
                            </w:tcBorders>
                          </w:tcPr>
                          <w:p w:rsidR="00C3352F" w:rsidRDefault="00C3352F">
                            <w:pPr>
                              <w:pStyle w:val="TableParagraph"/>
                              <w:spacing w:before="198"/>
                              <w:ind w:right="37"/>
                              <w:jc w:val="right"/>
                              <w:rPr>
                                <w:sz w:val="24"/>
                              </w:rPr>
                            </w:pPr>
                            <w:r>
                              <w:rPr>
                                <w:sz w:val="24"/>
                              </w:rPr>
                              <w:t>.382</w:t>
                            </w:r>
                          </w:p>
                        </w:tc>
                      </w:tr>
                      <w:tr w:rsidR="00C3352F" w:rsidTr="00AF72A3">
                        <w:trPr>
                          <w:trHeight w:val="360"/>
                        </w:trPr>
                        <w:tc>
                          <w:tcPr>
                            <w:tcW w:w="817" w:type="dxa"/>
                            <w:tcBorders>
                              <w:bottom w:val="nil"/>
                            </w:tcBorders>
                          </w:tcPr>
                          <w:p w:rsidR="00C3352F" w:rsidRDefault="00C3352F">
                            <w:pPr>
                              <w:pStyle w:val="TableParagraph"/>
                              <w:rPr>
                                <w:sz w:val="24"/>
                              </w:rPr>
                            </w:pPr>
                          </w:p>
                        </w:tc>
                        <w:tc>
                          <w:tcPr>
                            <w:tcW w:w="2015" w:type="dxa"/>
                            <w:tcBorders>
                              <w:bottom w:val="nil"/>
                            </w:tcBorders>
                          </w:tcPr>
                          <w:p w:rsidR="00C3352F" w:rsidRDefault="00C3352F">
                            <w:pPr>
                              <w:pStyle w:val="TableParagraph"/>
                              <w:spacing w:before="37"/>
                              <w:ind w:left="104"/>
                              <w:rPr>
                                <w:sz w:val="24"/>
                              </w:rPr>
                            </w:pPr>
                            <w:r>
                              <w:rPr>
                                <w:sz w:val="24"/>
                              </w:rPr>
                              <w:t>Sig. (2-tailed)</w:t>
                            </w:r>
                          </w:p>
                        </w:tc>
                        <w:tc>
                          <w:tcPr>
                            <w:tcW w:w="1022" w:type="dxa"/>
                            <w:tcBorders>
                              <w:bottom w:val="nil"/>
                            </w:tcBorders>
                          </w:tcPr>
                          <w:p w:rsidR="00C3352F" w:rsidRDefault="00C3352F">
                            <w:pPr>
                              <w:pStyle w:val="TableParagraph"/>
                              <w:rPr>
                                <w:sz w:val="24"/>
                              </w:rPr>
                            </w:pPr>
                          </w:p>
                        </w:tc>
                        <w:tc>
                          <w:tcPr>
                            <w:tcW w:w="1025" w:type="dxa"/>
                            <w:tcBorders>
                              <w:bottom w:val="nil"/>
                            </w:tcBorders>
                          </w:tcPr>
                          <w:p w:rsidR="00C3352F" w:rsidRDefault="00C3352F">
                            <w:pPr>
                              <w:pStyle w:val="TableParagraph"/>
                              <w:spacing w:before="37"/>
                              <w:ind w:right="37"/>
                              <w:jc w:val="right"/>
                              <w:rPr>
                                <w:sz w:val="24"/>
                              </w:rPr>
                            </w:pPr>
                            <w:r>
                              <w:rPr>
                                <w:sz w:val="24"/>
                              </w:rPr>
                              <w:t>.221</w:t>
                            </w:r>
                          </w:p>
                        </w:tc>
                      </w:tr>
                      <w:tr w:rsidR="00C3352F" w:rsidTr="00AF72A3">
                        <w:trPr>
                          <w:trHeight w:val="320"/>
                        </w:trPr>
                        <w:tc>
                          <w:tcPr>
                            <w:tcW w:w="817" w:type="dxa"/>
                            <w:tcBorders>
                              <w:top w:val="nil"/>
                              <w:bottom w:val="single" w:sz="4" w:space="0" w:color="auto"/>
                            </w:tcBorders>
                          </w:tcPr>
                          <w:p w:rsidR="00C3352F" w:rsidRDefault="00C3352F">
                            <w:pPr>
                              <w:pStyle w:val="TableParagraph"/>
                              <w:rPr>
                                <w:sz w:val="24"/>
                              </w:rPr>
                            </w:pPr>
                          </w:p>
                        </w:tc>
                        <w:tc>
                          <w:tcPr>
                            <w:tcW w:w="2015" w:type="dxa"/>
                            <w:tcBorders>
                              <w:top w:val="nil"/>
                              <w:bottom w:val="single" w:sz="4" w:space="0" w:color="auto"/>
                            </w:tcBorders>
                          </w:tcPr>
                          <w:p w:rsidR="00C3352F" w:rsidRDefault="00C3352F">
                            <w:pPr>
                              <w:pStyle w:val="TableParagraph"/>
                              <w:spacing w:before="37" w:line="264" w:lineRule="exact"/>
                              <w:ind w:left="104"/>
                              <w:rPr>
                                <w:sz w:val="24"/>
                              </w:rPr>
                            </w:pPr>
                            <w:r>
                              <w:rPr>
                                <w:w w:val="99"/>
                                <w:sz w:val="24"/>
                              </w:rPr>
                              <w:t>N</w:t>
                            </w:r>
                          </w:p>
                        </w:tc>
                        <w:tc>
                          <w:tcPr>
                            <w:tcW w:w="1022" w:type="dxa"/>
                            <w:tcBorders>
                              <w:top w:val="nil"/>
                              <w:bottom w:val="single" w:sz="4" w:space="0" w:color="auto"/>
                            </w:tcBorders>
                          </w:tcPr>
                          <w:p w:rsidR="00C3352F" w:rsidRDefault="00C3352F">
                            <w:pPr>
                              <w:pStyle w:val="TableParagraph"/>
                              <w:spacing w:before="37" w:line="264" w:lineRule="exact"/>
                              <w:ind w:right="37"/>
                              <w:jc w:val="right"/>
                              <w:rPr>
                                <w:sz w:val="24"/>
                              </w:rPr>
                            </w:pPr>
                            <w:r>
                              <w:rPr>
                                <w:sz w:val="24"/>
                              </w:rPr>
                              <w:t>12</w:t>
                            </w:r>
                          </w:p>
                        </w:tc>
                        <w:tc>
                          <w:tcPr>
                            <w:tcW w:w="1025" w:type="dxa"/>
                            <w:tcBorders>
                              <w:top w:val="nil"/>
                              <w:bottom w:val="single" w:sz="4" w:space="0" w:color="auto"/>
                            </w:tcBorders>
                          </w:tcPr>
                          <w:p w:rsidR="00C3352F" w:rsidRDefault="00C3352F">
                            <w:pPr>
                              <w:pStyle w:val="TableParagraph"/>
                              <w:spacing w:before="37" w:line="264" w:lineRule="exact"/>
                              <w:ind w:right="37"/>
                              <w:jc w:val="right"/>
                              <w:rPr>
                                <w:sz w:val="24"/>
                              </w:rPr>
                            </w:pPr>
                            <w:r>
                              <w:rPr>
                                <w:sz w:val="24"/>
                              </w:rPr>
                              <w:t>12</w:t>
                            </w:r>
                          </w:p>
                        </w:tc>
                      </w:tr>
                      <w:tr w:rsidR="00C3352F" w:rsidTr="00AF72A3">
                        <w:trPr>
                          <w:trHeight w:val="679"/>
                        </w:trPr>
                        <w:tc>
                          <w:tcPr>
                            <w:tcW w:w="817" w:type="dxa"/>
                            <w:tcBorders>
                              <w:top w:val="single" w:sz="4" w:space="0" w:color="auto"/>
                            </w:tcBorders>
                          </w:tcPr>
                          <w:p w:rsidR="00C3352F" w:rsidRDefault="00C3352F">
                            <w:pPr>
                              <w:pStyle w:val="TableParagraph"/>
                              <w:spacing w:before="37"/>
                              <w:ind w:left="75"/>
                              <w:rPr>
                                <w:sz w:val="24"/>
                              </w:rPr>
                            </w:pPr>
                            <w:r>
                              <w:rPr>
                                <w:sz w:val="24"/>
                              </w:rPr>
                              <w:t>NPM</w:t>
                            </w:r>
                          </w:p>
                        </w:tc>
                        <w:tc>
                          <w:tcPr>
                            <w:tcW w:w="2015" w:type="dxa"/>
                            <w:tcBorders>
                              <w:top w:val="single" w:sz="4" w:space="0" w:color="auto"/>
                            </w:tcBorders>
                          </w:tcPr>
                          <w:p w:rsidR="00C3352F" w:rsidRDefault="00C3352F">
                            <w:pPr>
                              <w:pStyle w:val="TableParagraph"/>
                              <w:spacing w:before="5" w:line="320" w:lineRule="exact"/>
                              <w:ind w:left="104" w:right="775"/>
                              <w:rPr>
                                <w:sz w:val="24"/>
                              </w:rPr>
                            </w:pPr>
                            <w:r>
                              <w:rPr>
                                <w:sz w:val="24"/>
                              </w:rPr>
                              <w:t>Pearson Correlation</w:t>
                            </w:r>
                          </w:p>
                        </w:tc>
                        <w:tc>
                          <w:tcPr>
                            <w:tcW w:w="1022" w:type="dxa"/>
                            <w:tcBorders>
                              <w:top w:val="single" w:sz="4" w:space="0" w:color="auto"/>
                            </w:tcBorders>
                          </w:tcPr>
                          <w:p w:rsidR="00C3352F" w:rsidRDefault="00C3352F">
                            <w:pPr>
                              <w:pStyle w:val="TableParagraph"/>
                              <w:spacing w:before="198"/>
                              <w:ind w:right="37"/>
                              <w:jc w:val="right"/>
                              <w:rPr>
                                <w:sz w:val="24"/>
                              </w:rPr>
                            </w:pPr>
                            <w:r>
                              <w:rPr>
                                <w:sz w:val="24"/>
                              </w:rPr>
                              <w:t>.382</w:t>
                            </w:r>
                          </w:p>
                        </w:tc>
                        <w:tc>
                          <w:tcPr>
                            <w:tcW w:w="1025" w:type="dxa"/>
                            <w:tcBorders>
                              <w:top w:val="single" w:sz="4" w:space="0" w:color="auto"/>
                            </w:tcBorders>
                          </w:tcPr>
                          <w:p w:rsidR="00C3352F" w:rsidRDefault="00C3352F">
                            <w:pPr>
                              <w:pStyle w:val="TableParagraph"/>
                              <w:spacing w:before="198"/>
                              <w:ind w:right="36"/>
                              <w:jc w:val="right"/>
                              <w:rPr>
                                <w:sz w:val="24"/>
                              </w:rPr>
                            </w:pPr>
                            <w:r>
                              <w:rPr>
                                <w:sz w:val="24"/>
                              </w:rPr>
                              <w:t>1</w:t>
                            </w:r>
                          </w:p>
                        </w:tc>
                      </w:tr>
                      <w:tr w:rsidR="00C3352F" w:rsidTr="00AF72A3">
                        <w:trPr>
                          <w:trHeight w:val="360"/>
                        </w:trPr>
                        <w:tc>
                          <w:tcPr>
                            <w:tcW w:w="817" w:type="dxa"/>
                          </w:tcPr>
                          <w:p w:rsidR="00C3352F" w:rsidRDefault="00C3352F">
                            <w:pPr>
                              <w:pStyle w:val="TableParagraph"/>
                              <w:rPr>
                                <w:sz w:val="24"/>
                              </w:rPr>
                            </w:pPr>
                          </w:p>
                        </w:tc>
                        <w:tc>
                          <w:tcPr>
                            <w:tcW w:w="2015" w:type="dxa"/>
                          </w:tcPr>
                          <w:p w:rsidR="00C3352F" w:rsidRDefault="00C3352F">
                            <w:pPr>
                              <w:pStyle w:val="TableParagraph"/>
                              <w:spacing w:before="37"/>
                              <w:ind w:left="104"/>
                              <w:rPr>
                                <w:sz w:val="24"/>
                              </w:rPr>
                            </w:pPr>
                            <w:r>
                              <w:rPr>
                                <w:sz w:val="24"/>
                              </w:rPr>
                              <w:t>Sig. (2-tailed)</w:t>
                            </w:r>
                          </w:p>
                        </w:tc>
                        <w:tc>
                          <w:tcPr>
                            <w:tcW w:w="1022" w:type="dxa"/>
                          </w:tcPr>
                          <w:p w:rsidR="00C3352F" w:rsidRDefault="00C3352F">
                            <w:pPr>
                              <w:pStyle w:val="TableParagraph"/>
                              <w:spacing w:before="37"/>
                              <w:ind w:right="37"/>
                              <w:jc w:val="right"/>
                              <w:rPr>
                                <w:sz w:val="24"/>
                              </w:rPr>
                            </w:pPr>
                            <w:r>
                              <w:rPr>
                                <w:sz w:val="24"/>
                              </w:rPr>
                              <w:t>.221</w:t>
                            </w:r>
                          </w:p>
                        </w:tc>
                        <w:tc>
                          <w:tcPr>
                            <w:tcW w:w="1025" w:type="dxa"/>
                          </w:tcPr>
                          <w:p w:rsidR="00C3352F" w:rsidRDefault="00C3352F">
                            <w:pPr>
                              <w:pStyle w:val="TableParagraph"/>
                              <w:rPr>
                                <w:sz w:val="24"/>
                              </w:rPr>
                            </w:pPr>
                          </w:p>
                        </w:tc>
                      </w:tr>
                      <w:tr w:rsidR="00C3352F" w:rsidTr="00AF72A3">
                        <w:trPr>
                          <w:trHeight w:val="317"/>
                        </w:trPr>
                        <w:tc>
                          <w:tcPr>
                            <w:tcW w:w="817" w:type="dxa"/>
                          </w:tcPr>
                          <w:p w:rsidR="00C3352F" w:rsidRDefault="00C3352F">
                            <w:pPr>
                              <w:pStyle w:val="TableParagraph"/>
                              <w:rPr>
                                <w:sz w:val="24"/>
                              </w:rPr>
                            </w:pPr>
                          </w:p>
                        </w:tc>
                        <w:tc>
                          <w:tcPr>
                            <w:tcW w:w="2015" w:type="dxa"/>
                          </w:tcPr>
                          <w:p w:rsidR="00C3352F" w:rsidRDefault="00C3352F">
                            <w:pPr>
                              <w:pStyle w:val="TableParagraph"/>
                              <w:spacing w:before="37" w:line="261" w:lineRule="exact"/>
                              <w:ind w:left="104"/>
                              <w:rPr>
                                <w:sz w:val="24"/>
                              </w:rPr>
                            </w:pPr>
                            <w:r>
                              <w:rPr>
                                <w:w w:val="99"/>
                                <w:sz w:val="24"/>
                              </w:rPr>
                              <w:t>N</w:t>
                            </w:r>
                          </w:p>
                        </w:tc>
                        <w:tc>
                          <w:tcPr>
                            <w:tcW w:w="1022" w:type="dxa"/>
                          </w:tcPr>
                          <w:p w:rsidR="00C3352F" w:rsidRDefault="00C3352F">
                            <w:pPr>
                              <w:pStyle w:val="TableParagraph"/>
                              <w:spacing w:before="37" w:line="261" w:lineRule="exact"/>
                              <w:ind w:right="37"/>
                              <w:jc w:val="right"/>
                              <w:rPr>
                                <w:sz w:val="24"/>
                              </w:rPr>
                            </w:pPr>
                            <w:r>
                              <w:rPr>
                                <w:sz w:val="24"/>
                              </w:rPr>
                              <w:t>12</w:t>
                            </w:r>
                          </w:p>
                        </w:tc>
                        <w:tc>
                          <w:tcPr>
                            <w:tcW w:w="1025" w:type="dxa"/>
                          </w:tcPr>
                          <w:p w:rsidR="00C3352F" w:rsidRDefault="00C3352F">
                            <w:pPr>
                              <w:pStyle w:val="TableParagraph"/>
                              <w:spacing w:before="37" w:line="261" w:lineRule="exact"/>
                              <w:ind w:right="37"/>
                              <w:jc w:val="right"/>
                              <w:rPr>
                                <w:sz w:val="24"/>
                              </w:rPr>
                            </w:pPr>
                            <w:r>
                              <w:rPr>
                                <w:sz w:val="24"/>
                              </w:rPr>
                              <w:t>12</w:t>
                            </w:r>
                          </w:p>
                        </w:tc>
                      </w:tr>
                    </w:tbl>
                    <w:p w:rsidR="00C3352F" w:rsidRDefault="00C3352F" w:rsidP="00BB2088">
                      <w:pPr>
                        <w:pStyle w:val="BodyText"/>
                      </w:pPr>
                    </w:p>
                  </w:txbxContent>
                </v:textbox>
                <w10:wrap anchorx="page"/>
              </v:shape>
            </w:pict>
          </mc:Fallback>
        </mc:AlternateContent>
      </w:r>
    </w:p>
    <w:p w:rsidR="00BD3CDC" w:rsidRPr="00BD3CDC" w:rsidRDefault="00BD3CDC" w:rsidP="00BB2088">
      <w:pPr>
        <w:pStyle w:val="BodyText"/>
        <w:ind w:right="-22"/>
      </w:pPr>
    </w:p>
    <w:p w:rsidR="00BD3CDC" w:rsidRPr="00BD3CDC" w:rsidRDefault="00BD3CDC" w:rsidP="00BB2088">
      <w:pPr>
        <w:pStyle w:val="BodyText"/>
        <w:ind w:right="-22"/>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D3CDC" w:rsidRDefault="00BD3CDC" w:rsidP="00BB2088">
      <w:pPr>
        <w:pStyle w:val="BodyText"/>
        <w:ind w:right="-22"/>
      </w:pPr>
    </w:p>
    <w:p w:rsidR="00BD3CDC" w:rsidRDefault="00BD3CDC" w:rsidP="00BB2088">
      <w:pPr>
        <w:pStyle w:val="BodyText"/>
        <w:ind w:right="-22"/>
      </w:pPr>
    </w:p>
    <w:p w:rsidR="00BD3CDC" w:rsidRDefault="00BD3CDC" w:rsidP="00BB2088">
      <w:pPr>
        <w:pStyle w:val="BodyText"/>
        <w:ind w:right="-22"/>
      </w:pPr>
    </w:p>
    <w:p w:rsidR="00BB2088" w:rsidRPr="00BB2088" w:rsidRDefault="00835538" w:rsidP="00835538">
      <w:pPr>
        <w:pStyle w:val="BodyText"/>
        <w:ind w:left="720" w:right="-22" w:firstLine="720"/>
      </w:pPr>
      <w:r>
        <w:rPr>
          <w:lang w:val="en-US"/>
        </w:rPr>
        <w:t xml:space="preserve">   </w:t>
      </w:r>
      <w:r w:rsidR="00BB2088" w:rsidRPr="00BB2088">
        <w:t>Sumber : Output SPSS V22, 2017</w:t>
      </w:r>
    </w:p>
    <w:p w:rsidR="00BB2088" w:rsidRPr="00BB2088" w:rsidRDefault="00BB2088" w:rsidP="00BB2088">
      <w:pPr>
        <w:pStyle w:val="BodyText"/>
        <w:ind w:right="-22"/>
      </w:pPr>
    </w:p>
    <w:p w:rsidR="00BB2088" w:rsidRDefault="00BB2088" w:rsidP="00BD3CDC">
      <w:pPr>
        <w:ind w:right="-22"/>
        <w:jc w:val="both"/>
        <w:rPr>
          <w:sz w:val="24"/>
          <w:szCs w:val="24"/>
        </w:rPr>
      </w:pPr>
      <w:r w:rsidRPr="00BD3CDC">
        <w:rPr>
          <w:sz w:val="24"/>
          <w:szCs w:val="24"/>
        </w:rPr>
        <w:t xml:space="preserve">Korelasi atau hubungan antara penjualan online dengan tingkat </w:t>
      </w:r>
      <w:r w:rsidRPr="00BD3CDC">
        <w:rPr>
          <w:i/>
          <w:sz w:val="24"/>
          <w:szCs w:val="24"/>
        </w:rPr>
        <w:t xml:space="preserve">Net Profit Margin </w:t>
      </w:r>
      <w:r w:rsidRPr="00BD3CDC">
        <w:rPr>
          <w:sz w:val="24"/>
          <w:szCs w:val="24"/>
        </w:rPr>
        <w:t>PT. Shou</w:t>
      </w:r>
      <w:r w:rsidR="00BD3CDC">
        <w:rPr>
          <w:sz w:val="24"/>
          <w:szCs w:val="24"/>
        </w:rPr>
        <w:t>t Network Indonesia pada tabel 1</w:t>
      </w:r>
      <w:r w:rsidRPr="00BD3CDC">
        <w:rPr>
          <w:sz w:val="24"/>
          <w:szCs w:val="24"/>
        </w:rPr>
        <w:t>.</w:t>
      </w:r>
      <w:r w:rsidR="00BD3CDC">
        <w:rPr>
          <w:sz w:val="24"/>
          <w:szCs w:val="24"/>
          <w:lang w:val="en-US"/>
        </w:rPr>
        <w:t>7</w:t>
      </w:r>
      <w:r w:rsidRPr="00BD3CDC">
        <w:rPr>
          <w:sz w:val="24"/>
          <w:szCs w:val="24"/>
        </w:rPr>
        <w:t xml:space="preserve"> ditunjukkan pada kolom yang mempertemukan </w:t>
      </w:r>
      <w:r w:rsidRPr="00BD3CDC">
        <w:rPr>
          <w:i/>
          <w:sz w:val="24"/>
          <w:szCs w:val="24"/>
        </w:rPr>
        <w:t xml:space="preserve">Net Profit </w:t>
      </w:r>
      <w:r w:rsidRPr="00BD3CDC">
        <w:rPr>
          <w:i/>
          <w:sz w:val="24"/>
          <w:szCs w:val="24"/>
        </w:rPr>
        <w:lastRenderedPageBreak/>
        <w:t xml:space="preserve">Margin </w:t>
      </w:r>
      <w:r w:rsidRPr="00BD3CDC">
        <w:rPr>
          <w:sz w:val="24"/>
          <w:szCs w:val="24"/>
        </w:rPr>
        <w:t xml:space="preserve">dengan penjualan online. Dapat dilihat bahwa koefisien korelasi penerapan penjualan online terhadap </w:t>
      </w:r>
      <w:r w:rsidRPr="00BD3CDC">
        <w:rPr>
          <w:i/>
          <w:sz w:val="24"/>
          <w:szCs w:val="24"/>
        </w:rPr>
        <w:t xml:space="preserve">Net Profit Margin </w:t>
      </w:r>
      <w:r w:rsidRPr="00BD3CDC">
        <w:rPr>
          <w:sz w:val="24"/>
          <w:szCs w:val="24"/>
        </w:rPr>
        <w:t>adalah 0,382. Berdasarkan klasifikasi intepretasi korelasi menurut Sugiyono dalam Priyatno</w:t>
      </w:r>
      <w:r w:rsidRPr="00BD3CDC">
        <w:rPr>
          <w:spacing w:val="3"/>
          <w:sz w:val="24"/>
          <w:szCs w:val="24"/>
        </w:rPr>
        <w:t xml:space="preserve"> </w:t>
      </w:r>
      <w:r w:rsidRPr="00BD3CDC">
        <w:rPr>
          <w:sz w:val="24"/>
          <w:szCs w:val="24"/>
        </w:rPr>
        <w:t>(2014:123),</w:t>
      </w:r>
      <w:r w:rsidR="00BD3CDC">
        <w:rPr>
          <w:sz w:val="24"/>
          <w:szCs w:val="24"/>
          <w:lang w:val="en-US"/>
        </w:rPr>
        <w:t xml:space="preserve"> </w:t>
      </w:r>
      <w:r w:rsidRPr="00BB2088">
        <w:rPr>
          <w:sz w:val="24"/>
          <w:szCs w:val="24"/>
        </w:rPr>
        <w:t xml:space="preserve">koefisien tersebut berada pada kisaran 0,200 s/d 0,399. Kisaran tersebut diintepretasikan sebagai korelasi positif yang lemah. Jadi dapat disimpulkan bahwa penjualan online memiliki korelasi positif yang lemah terhadap </w:t>
      </w:r>
      <w:r w:rsidRPr="00BB2088">
        <w:rPr>
          <w:i/>
          <w:sz w:val="24"/>
          <w:szCs w:val="24"/>
        </w:rPr>
        <w:t xml:space="preserve">Net Profit Margin </w:t>
      </w:r>
      <w:r w:rsidRPr="00BB2088">
        <w:rPr>
          <w:sz w:val="24"/>
          <w:szCs w:val="24"/>
        </w:rPr>
        <w:t>PT. Shout Network Indonesia.</w:t>
      </w:r>
    </w:p>
    <w:p w:rsidR="00BD3CDC" w:rsidRPr="00BB2088" w:rsidRDefault="00BD3CDC" w:rsidP="00BD3CDC">
      <w:pPr>
        <w:ind w:right="-22"/>
        <w:jc w:val="both"/>
        <w:rPr>
          <w:sz w:val="24"/>
          <w:szCs w:val="24"/>
        </w:rPr>
      </w:pPr>
    </w:p>
    <w:p w:rsidR="00BB2088" w:rsidRPr="00BD3CDC" w:rsidRDefault="00BB2088" w:rsidP="00BD3CDC">
      <w:pPr>
        <w:pStyle w:val="ListParagraph"/>
        <w:numPr>
          <w:ilvl w:val="0"/>
          <w:numId w:val="16"/>
        </w:numPr>
        <w:tabs>
          <w:tab w:val="left" w:pos="284"/>
        </w:tabs>
        <w:ind w:left="0" w:right="-22" w:firstLine="0"/>
        <w:jc w:val="both"/>
        <w:rPr>
          <w:b/>
          <w:sz w:val="24"/>
          <w:szCs w:val="24"/>
        </w:rPr>
      </w:pPr>
      <w:r w:rsidRPr="00BD3CDC">
        <w:rPr>
          <w:b/>
          <w:sz w:val="24"/>
          <w:szCs w:val="24"/>
        </w:rPr>
        <w:t>Uji Korelasi penjualan non online terhadap NPM</w:t>
      </w:r>
      <w:r w:rsidRPr="00BD3CDC">
        <w:rPr>
          <w:b/>
          <w:spacing w:val="2"/>
          <w:sz w:val="24"/>
          <w:szCs w:val="24"/>
        </w:rPr>
        <w:t xml:space="preserve"> </w:t>
      </w:r>
      <w:r w:rsidRPr="00BD3CDC">
        <w:rPr>
          <w:b/>
          <w:sz w:val="24"/>
          <w:szCs w:val="24"/>
        </w:rPr>
        <w:t>:</w:t>
      </w:r>
    </w:p>
    <w:p w:rsidR="00BB2088" w:rsidRPr="00BD3CDC" w:rsidRDefault="00BD3CDC" w:rsidP="00BB2088">
      <w:pPr>
        <w:pStyle w:val="Heading1"/>
        <w:ind w:left="0" w:right="-22"/>
        <w:rPr>
          <w:b w:val="0"/>
        </w:rPr>
      </w:pPr>
      <w:r>
        <w:rPr>
          <w:b w:val="0"/>
        </w:rPr>
        <w:t>Tabel 1</w:t>
      </w:r>
      <w:r w:rsidR="00BB2088" w:rsidRPr="00BD3CDC">
        <w:rPr>
          <w:b w:val="0"/>
        </w:rPr>
        <w:t>.8 Correlations</w:t>
      </w:r>
    </w:p>
    <w:p w:rsidR="00BB2088" w:rsidRPr="00BB2088" w:rsidRDefault="00BD3CDC" w:rsidP="00BB2088">
      <w:pPr>
        <w:pStyle w:val="BodyText"/>
        <w:ind w:right="-22"/>
        <w:rPr>
          <w:b/>
        </w:rPr>
      </w:pPr>
      <w:r w:rsidRPr="00BD3CDC">
        <w:rPr>
          <w:noProof/>
          <w:lang w:val="id-ID" w:eastAsia="id-ID"/>
        </w:rPr>
        <mc:AlternateContent>
          <mc:Choice Requires="wps">
            <w:drawing>
              <wp:anchor distT="0" distB="0" distL="114300" distR="114300" simplePos="0" relativeHeight="487602688" behindDoc="0" locked="0" layoutInCell="1" allowOverlap="1" wp14:anchorId="0C4E7BEB" wp14:editId="39F4AED4">
                <wp:simplePos x="0" y="0"/>
                <wp:positionH relativeFrom="margin">
                  <wp:align>center</wp:align>
                </wp:positionH>
                <wp:positionV relativeFrom="paragraph">
                  <wp:posOffset>6096</wp:posOffset>
                </wp:positionV>
                <wp:extent cx="3427095" cy="2222500"/>
                <wp:effectExtent l="0" t="0" r="1905" b="6350"/>
                <wp:wrapNone/>
                <wp:docPr id="129"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7095" cy="2222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2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160"/>
                              <w:gridCol w:w="1995"/>
                              <w:gridCol w:w="1162"/>
                              <w:gridCol w:w="1023"/>
                            </w:tblGrid>
                            <w:tr w:rsidR="00C3352F" w:rsidTr="00AF72A3">
                              <w:trPr>
                                <w:trHeight w:val="634"/>
                              </w:trPr>
                              <w:tc>
                                <w:tcPr>
                                  <w:tcW w:w="3155" w:type="dxa"/>
                                  <w:gridSpan w:val="2"/>
                                  <w:tcBorders>
                                    <w:top w:val="single" w:sz="4" w:space="0" w:color="auto"/>
                                    <w:bottom w:val="single" w:sz="4" w:space="0" w:color="auto"/>
                                  </w:tcBorders>
                                </w:tcPr>
                                <w:p w:rsidR="00C3352F" w:rsidRDefault="00C3352F">
                                  <w:pPr>
                                    <w:pStyle w:val="TableParagraph"/>
                                    <w:rPr>
                                      <w:sz w:val="24"/>
                                    </w:rPr>
                                  </w:pPr>
                                </w:p>
                              </w:tc>
                              <w:tc>
                                <w:tcPr>
                                  <w:tcW w:w="1162" w:type="dxa"/>
                                  <w:tcBorders>
                                    <w:top w:val="single" w:sz="4" w:space="0" w:color="auto"/>
                                    <w:bottom w:val="single" w:sz="4" w:space="0" w:color="auto"/>
                                  </w:tcBorders>
                                </w:tcPr>
                                <w:p w:rsidR="00C3352F" w:rsidRDefault="00C3352F">
                                  <w:pPr>
                                    <w:pStyle w:val="TableParagraph"/>
                                    <w:spacing w:before="4" w:line="320" w:lineRule="exact"/>
                                    <w:ind w:left="529" w:right="74" w:hanging="401"/>
                                    <w:rPr>
                                      <w:sz w:val="24"/>
                                    </w:rPr>
                                  </w:pPr>
                                  <w:r>
                                    <w:rPr>
                                      <w:sz w:val="24"/>
                                    </w:rPr>
                                    <w:t>Nononlin e</w:t>
                                  </w:r>
                                </w:p>
                              </w:tc>
                              <w:tc>
                                <w:tcPr>
                                  <w:tcW w:w="1023" w:type="dxa"/>
                                  <w:tcBorders>
                                    <w:top w:val="single" w:sz="4" w:space="0" w:color="auto"/>
                                    <w:bottom w:val="single" w:sz="4" w:space="0" w:color="auto"/>
                                  </w:tcBorders>
                                </w:tcPr>
                                <w:p w:rsidR="00C3352F" w:rsidRDefault="00C3352F">
                                  <w:pPr>
                                    <w:pStyle w:val="TableParagraph"/>
                                    <w:spacing w:before="10"/>
                                    <w:rPr>
                                      <w:sz w:val="30"/>
                                    </w:rPr>
                                  </w:pPr>
                                </w:p>
                                <w:p w:rsidR="00C3352F" w:rsidRDefault="00C3352F">
                                  <w:pPr>
                                    <w:pStyle w:val="TableParagraph"/>
                                    <w:spacing w:before="1" w:line="258" w:lineRule="exact"/>
                                    <w:ind w:left="253"/>
                                    <w:rPr>
                                      <w:sz w:val="24"/>
                                    </w:rPr>
                                  </w:pPr>
                                  <w:r>
                                    <w:rPr>
                                      <w:sz w:val="24"/>
                                    </w:rPr>
                                    <w:t>NPM</w:t>
                                  </w:r>
                                </w:p>
                              </w:tc>
                            </w:tr>
                            <w:tr w:rsidR="00C3352F" w:rsidTr="00AF72A3">
                              <w:trPr>
                                <w:trHeight w:val="668"/>
                              </w:trPr>
                              <w:tc>
                                <w:tcPr>
                                  <w:tcW w:w="1160" w:type="dxa"/>
                                  <w:tcBorders>
                                    <w:top w:val="single" w:sz="4" w:space="0" w:color="auto"/>
                                  </w:tcBorders>
                                </w:tcPr>
                                <w:p w:rsidR="00C3352F" w:rsidRDefault="00C3352F">
                                  <w:pPr>
                                    <w:pStyle w:val="TableParagraph"/>
                                    <w:spacing w:before="27"/>
                                    <w:ind w:left="78"/>
                                    <w:rPr>
                                      <w:sz w:val="24"/>
                                    </w:rPr>
                                  </w:pPr>
                                  <w:r>
                                    <w:rPr>
                                      <w:sz w:val="24"/>
                                    </w:rPr>
                                    <w:t>Nononline</w:t>
                                  </w:r>
                                </w:p>
                              </w:tc>
                              <w:tc>
                                <w:tcPr>
                                  <w:tcW w:w="1995" w:type="dxa"/>
                                  <w:tcBorders>
                                    <w:top w:val="single" w:sz="4" w:space="0" w:color="auto"/>
                                  </w:tcBorders>
                                </w:tcPr>
                                <w:p w:rsidR="00C3352F" w:rsidRDefault="00C3352F">
                                  <w:pPr>
                                    <w:pStyle w:val="TableParagraph"/>
                                    <w:spacing w:before="27"/>
                                    <w:ind w:left="83"/>
                                    <w:rPr>
                                      <w:sz w:val="24"/>
                                    </w:rPr>
                                  </w:pPr>
                                  <w:r>
                                    <w:rPr>
                                      <w:sz w:val="24"/>
                                    </w:rPr>
                                    <w:t>Pearson</w:t>
                                  </w:r>
                                </w:p>
                                <w:p w:rsidR="00C3352F" w:rsidRDefault="00C3352F">
                                  <w:pPr>
                                    <w:pStyle w:val="TableParagraph"/>
                                    <w:spacing w:before="43"/>
                                    <w:ind w:left="83"/>
                                    <w:rPr>
                                      <w:sz w:val="24"/>
                                    </w:rPr>
                                  </w:pPr>
                                  <w:r>
                                    <w:rPr>
                                      <w:sz w:val="24"/>
                                    </w:rPr>
                                    <w:t>Correlation</w:t>
                                  </w:r>
                                </w:p>
                              </w:tc>
                              <w:tc>
                                <w:tcPr>
                                  <w:tcW w:w="1162" w:type="dxa"/>
                                  <w:tcBorders>
                                    <w:top w:val="single" w:sz="4" w:space="0" w:color="auto"/>
                                  </w:tcBorders>
                                </w:tcPr>
                                <w:p w:rsidR="00C3352F" w:rsidRDefault="00C3352F">
                                  <w:pPr>
                                    <w:pStyle w:val="TableParagraph"/>
                                    <w:spacing w:before="187"/>
                                    <w:ind w:right="39"/>
                                    <w:jc w:val="right"/>
                                    <w:rPr>
                                      <w:sz w:val="24"/>
                                    </w:rPr>
                                  </w:pPr>
                                  <w:r>
                                    <w:rPr>
                                      <w:sz w:val="24"/>
                                    </w:rPr>
                                    <w:t>1</w:t>
                                  </w:r>
                                </w:p>
                              </w:tc>
                              <w:tc>
                                <w:tcPr>
                                  <w:tcW w:w="1023" w:type="dxa"/>
                                  <w:tcBorders>
                                    <w:top w:val="single" w:sz="4" w:space="0" w:color="auto"/>
                                  </w:tcBorders>
                                </w:tcPr>
                                <w:p w:rsidR="00C3352F" w:rsidRDefault="00C3352F">
                                  <w:pPr>
                                    <w:pStyle w:val="TableParagraph"/>
                                    <w:spacing w:before="187"/>
                                    <w:ind w:right="36"/>
                                    <w:jc w:val="right"/>
                                    <w:rPr>
                                      <w:sz w:val="24"/>
                                    </w:rPr>
                                  </w:pPr>
                                  <w:r>
                                    <w:rPr>
                                      <w:sz w:val="24"/>
                                    </w:rPr>
                                    <w:t>.421</w:t>
                                  </w:r>
                                </w:p>
                              </w:tc>
                            </w:tr>
                            <w:tr w:rsidR="00C3352F" w:rsidTr="00AF72A3">
                              <w:trPr>
                                <w:trHeight w:val="359"/>
                              </w:trPr>
                              <w:tc>
                                <w:tcPr>
                                  <w:tcW w:w="1160" w:type="dxa"/>
                                  <w:tcBorders>
                                    <w:bottom w:val="nil"/>
                                  </w:tcBorders>
                                </w:tcPr>
                                <w:p w:rsidR="00C3352F" w:rsidRDefault="00C3352F">
                                  <w:pPr>
                                    <w:pStyle w:val="TableParagraph"/>
                                    <w:rPr>
                                      <w:sz w:val="24"/>
                                    </w:rPr>
                                  </w:pPr>
                                </w:p>
                              </w:tc>
                              <w:tc>
                                <w:tcPr>
                                  <w:tcW w:w="1995" w:type="dxa"/>
                                  <w:tcBorders>
                                    <w:bottom w:val="nil"/>
                                  </w:tcBorders>
                                </w:tcPr>
                                <w:p w:rsidR="00C3352F" w:rsidRDefault="00C3352F">
                                  <w:pPr>
                                    <w:pStyle w:val="TableParagraph"/>
                                    <w:spacing w:before="37"/>
                                    <w:ind w:left="83"/>
                                    <w:rPr>
                                      <w:sz w:val="24"/>
                                    </w:rPr>
                                  </w:pPr>
                                  <w:r>
                                    <w:rPr>
                                      <w:sz w:val="24"/>
                                    </w:rPr>
                                    <w:t>Sig. (2-tailed)</w:t>
                                  </w:r>
                                </w:p>
                              </w:tc>
                              <w:tc>
                                <w:tcPr>
                                  <w:tcW w:w="1162" w:type="dxa"/>
                                  <w:tcBorders>
                                    <w:bottom w:val="nil"/>
                                  </w:tcBorders>
                                </w:tcPr>
                                <w:p w:rsidR="00C3352F" w:rsidRDefault="00C3352F">
                                  <w:pPr>
                                    <w:pStyle w:val="TableParagraph"/>
                                    <w:rPr>
                                      <w:sz w:val="24"/>
                                    </w:rPr>
                                  </w:pPr>
                                </w:p>
                              </w:tc>
                              <w:tc>
                                <w:tcPr>
                                  <w:tcW w:w="1023" w:type="dxa"/>
                                  <w:tcBorders>
                                    <w:bottom w:val="nil"/>
                                  </w:tcBorders>
                                </w:tcPr>
                                <w:p w:rsidR="00C3352F" w:rsidRDefault="00C3352F">
                                  <w:pPr>
                                    <w:pStyle w:val="TableParagraph"/>
                                    <w:spacing w:before="37"/>
                                    <w:ind w:right="36"/>
                                    <w:jc w:val="right"/>
                                    <w:rPr>
                                      <w:sz w:val="24"/>
                                    </w:rPr>
                                  </w:pPr>
                                  <w:r>
                                    <w:rPr>
                                      <w:sz w:val="24"/>
                                    </w:rPr>
                                    <w:t>.173</w:t>
                                  </w:r>
                                </w:p>
                              </w:tc>
                            </w:tr>
                            <w:tr w:rsidR="00C3352F" w:rsidTr="00AF72A3">
                              <w:trPr>
                                <w:trHeight w:val="320"/>
                              </w:trPr>
                              <w:tc>
                                <w:tcPr>
                                  <w:tcW w:w="1160" w:type="dxa"/>
                                  <w:tcBorders>
                                    <w:top w:val="nil"/>
                                    <w:bottom w:val="single" w:sz="4" w:space="0" w:color="auto"/>
                                  </w:tcBorders>
                                </w:tcPr>
                                <w:p w:rsidR="00C3352F" w:rsidRDefault="00C3352F">
                                  <w:pPr>
                                    <w:pStyle w:val="TableParagraph"/>
                                    <w:rPr>
                                      <w:sz w:val="24"/>
                                    </w:rPr>
                                  </w:pPr>
                                </w:p>
                              </w:tc>
                              <w:tc>
                                <w:tcPr>
                                  <w:tcW w:w="1995" w:type="dxa"/>
                                  <w:tcBorders>
                                    <w:top w:val="nil"/>
                                    <w:bottom w:val="single" w:sz="4" w:space="0" w:color="auto"/>
                                  </w:tcBorders>
                                </w:tcPr>
                                <w:p w:rsidR="00C3352F" w:rsidRDefault="00C3352F">
                                  <w:pPr>
                                    <w:pStyle w:val="TableParagraph"/>
                                    <w:spacing w:before="37" w:line="264" w:lineRule="exact"/>
                                    <w:ind w:left="83"/>
                                    <w:rPr>
                                      <w:sz w:val="24"/>
                                    </w:rPr>
                                  </w:pPr>
                                  <w:r>
                                    <w:rPr>
                                      <w:w w:val="99"/>
                                      <w:sz w:val="24"/>
                                    </w:rPr>
                                    <w:t>N</w:t>
                                  </w:r>
                                </w:p>
                              </w:tc>
                              <w:tc>
                                <w:tcPr>
                                  <w:tcW w:w="1162" w:type="dxa"/>
                                  <w:tcBorders>
                                    <w:top w:val="nil"/>
                                    <w:bottom w:val="single" w:sz="4" w:space="0" w:color="auto"/>
                                  </w:tcBorders>
                                </w:tcPr>
                                <w:p w:rsidR="00C3352F" w:rsidRDefault="00C3352F">
                                  <w:pPr>
                                    <w:pStyle w:val="TableParagraph"/>
                                    <w:spacing w:before="37" w:line="264" w:lineRule="exact"/>
                                    <w:ind w:right="39"/>
                                    <w:jc w:val="right"/>
                                    <w:rPr>
                                      <w:sz w:val="24"/>
                                    </w:rPr>
                                  </w:pPr>
                                  <w:r>
                                    <w:rPr>
                                      <w:sz w:val="24"/>
                                    </w:rPr>
                                    <w:t>12</w:t>
                                  </w:r>
                                </w:p>
                              </w:tc>
                              <w:tc>
                                <w:tcPr>
                                  <w:tcW w:w="1023" w:type="dxa"/>
                                  <w:tcBorders>
                                    <w:top w:val="nil"/>
                                    <w:bottom w:val="single" w:sz="4" w:space="0" w:color="auto"/>
                                  </w:tcBorders>
                                </w:tcPr>
                                <w:p w:rsidR="00C3352F" w:rsidRDefault="00C3352F">
                                  <w:pPr>
                                    <w:pStyle w:val="TableParagraph"/>
                                    <w:spacing w:before="37" w:line="264" w:lineRule="exact"/>
                                    <w:ind w:right="36"/>
                                    <w:jc w:val="right"/>
                                    <w:rPr>
                                      <w:sz w:val="24"/>
                                    </w:rPr>
                                  </w:pPr>
                                  <w:r>
                                    <w:rPr>
                                      <w:sz w:val="24"/>
                                    </w:rPr>
                                    <w:t>12</w:t>
                                  </w:r>
                                </w:p>
                              </w:tc>
                            </w:tr>
                            <w:tr w:rsidR="00C3352F" w:rsidTr="00AF72A3">
                              <w:trPr>
                                <w:trHeight w:val="679"/>
                              </w:trPr>
                              <w:tc>
                                <w:tcPr>
                                  <w:tcW w:w="1160" w:type="dxa"/>
                                  <w:tcBorders>
                                    <w:top w:val="single" w:sz="4" w:space="0" w:color="auto"/>
                                  </w:tcBorders>
                                </w:tcPr>
                                <w:p w:rsidR="00C3352F" w:rsidRDefault="00C3352F">
                                  <w:pPr>
                                    <w:pStyle w:val="TableParagraph"/>
                                    <w:spacing w:before="37"/>
                                    <w:ind w:left="78"/>
                                    <w:rPr>
                                      <w:sz w:val="24"/>
                                    </w:rPr>
                                  </w:pPr>
                                  <w:r>
                                    <w:rPr>
                                      <w:sz w:val="24"/>
                                    </w:rPr>
                                    <w:t>NPM</w:t>
                                  </w:r>
                                </w:p>
                              </w:tc>
                              <w:tc>
                                <w:tcPr>
                                  <w:tcW w:w="1995" w:type="dxa"/>
                                  <w:tcBorders>
                                    <w:top w:val="single" w:sz="4" w:space="0" w:color="auto"/>
                                  </w:tcBorders>
                                </w:tcPr>
                                <w:p w:rsidR="00C3352F" w:rsidRDefault="00C3352F">
                                  <w:pPr>
                                    <w:pStyle w:val="TableParagraph"/>
                                    <w:spacing w:before="5" w:line="320" w:lineRule="exact"/>
                                    <w:ind w:left="83" w:right="776"/>
                                    <w:rPr>
                                      <w:sz w:val="24"/>
                                    </w:rPr>
                                  </w:pPr>
                                  <w:r>
                                    <w:rPr>
                                      <w:sz w:val="24"/>
                                    </w:rPr>
                                    <w:t>Pearson Correlation</w:t>
                                  </w:r>
                                </w:p>
                              </w:tc>
                              <w:tc>
                                <w:tcPr>
                                  <w:tcW w:w="1162" w:type="dxa"/>
                                  <w:tcBorders>
                                    <w:top w:val="single" w:sz="4" w:space="0" w:color="auto"/>
                                  </w:tcBorders>
                                </w:tcPr>
                                <w:p w:rsidR="00C3352F" w:rsidRDefault="00C3352F">
                                  <w:pPr>
                                    <w:pStyle w:val="TableParagraph"/>
                                    <w:spacing w:before="198"/>
                                    <w:ind w:right="39"/>
                                    <w:jc w:val="right"/>
                                    <w:rPr>
                                      <w:sz w:val="24"/>
                                    </w:rPr>
                                  </w:pPr>
                                  <w:r>
                                    <w:rPr>
                                      <w:sz w:val="24"/>
                                    </w:rPr>
                                    <w:t>.421</w:t>
                                  </w:r>
                                </w:p>
                              </w:tc>
                              <w:tc>
                                <w:tcPr>
                                  <w:tcW w:w="1023" w:type="dxa"/>
                                  <w:tcBorders>
                                    <w:top w:val="single" w:sz="4" w:space="0" w:color="auto"/>
                                  </w:tcBorders>
                                </w:tcPr>
                                <w:p w:rsidR="00C3352F" w:rsidRDefault="00C3352F">
                                  <w:pPr>
                                    <w:pStyle w:val="TableParagraph"/>
                                    <w:spacing w:before="198"/>
                                    <w:ind w:right="36"/>
                                    <w:jc w:val="right"/>
                                    <w:rPr>
                                      <w:sz w:val="24"/>
                                    </w:rPr>
                                  </w:pPr>
                                  <w:r>
                                    <w:rPr>
                                      <w:sz w:val="24"/>
                                    </w:rPr>
                                    <w:t>1</w:t>
                                  </w:r>
                                </w:p>
                              </w:tc>
                            </w:tr>
                            <w:tr w:rsidR="00C3352F" w:rsidTr="00AF72A3">
                              <w:trPr>
                                <w:trHeight w:val="360"/>
                              </w:trPr>
                              <w:tc>
                                <w:tcPr>
                                  <w:tcW w:w="1160" w:type="dxa"/>
                                </w:tcPr>
                                <w:p w:rsidR="00C3352F" w:rsidRDefault="00C3352F">
                                  <w:pPr>
                                    <w:pStyle w:val="TableParagraph"/>
                                    <w:rPr>
                                      <w:sz w:val="24"/>
                                    </w:rPr>
                                  </w:pPr>
                                </w:p>
                              </w:tc>
                              <w:tc>
                                <w:tcPr>
                                  <w:tcW w:w="1995" w:type="dxa"/>
                                </w:tcPr>
                                <w:p w:rsidR="00C3352F" w:rsidRDefault="00C3352F">
                                  <w:pPr>
                                    <w:pStyle w:val="TableParagraph"/>
                                    <w:spacing w:before="37"/>
                                    <w:ind w:left="83"/>
                                    <w:rPr>
                                      <w:sz w:val="24"/>
                                    </w:rPr>
                                  </w:pPr>
                                  <w:r>
                                    <w:rPr>
                                      <w:sz w:val="24"/>
                                    </w:rPr>
                                    <w:t>Sig. (2-tailed)</w:t>
                                  </w:r>
                                </w:p>
                              </w:tc>
                              <w:tc>
                                <w:tcPr>
                                  <w:tcW w:w="1162" w:type="dxa"/>
                                </w:tcPr>
                                <w:p w:rsidR="00C3352F" w:rsidRDefault="00C3352F">
                                  <w:pPr>
                                    <w:pStyle w:val="TableParagraph"/>
                                    <w:spacing w:before="37"/>
                                    <w:ind w:right="39"/>
                                    <w:jc w:val="right"/>
                                    <w:rPr>
                                      <w:sz w:val="24"/>
                                    </w:rPr>
                                  </w:pPr>
                                  <w:r>
                                    <w:rPr>
                                      <w:sz w:val="24"/>
                                    </w:rPr>
                                    <w:t>.173</w:t>
                                  </w:r>
                                </w:p>
                              </w:tc>
                              <w:tc>
                                <w:tcPr>
                                  <w:tcW w:w="1023" w:type="dxa"/>
                                </w:tcPr>
                                <w:p w:rsidR="00C3352F" w:rsidRDefault="00C3352F">
                                  <w:pPr>
                                    <w:pStyle w:val="TableParagraph"/>
                                    <w:rPr>
                                      <w:sz w:val="24"/>
                                    </w:rPr>
                                  </w:pPr>
                                </w:p>
                              </w:tc>
                            </w:tr>
                            <w:tr w:rsidR="00C3352F" w:rsidTr="00AF72A3">
                              <w:trPr>
                                <w:trHeight w:val="317"/>
                              </w:trPr>
                              <w:tc>
                                <w:tcPr>
                                  <w:tcW w:w="1160" w:type="dxa"/>
                                </w:tcPr>
                                <w:p w:rsidR="00C3352F" w:rsidRDefault="00C3352F">
                                  <w:pPr>
                                    <w:pStyle w:val="TableParagraph"/>
                                    <w:rPr>
                                      <w:sz w:val="24"/>
                                    </w:rPr>
                                  </w:pPr>
                                </w:p>
                              </w:tc>
                              <w:tc>
                                <w:tcPr>
                                  <w:tcW w:w="1995" w:type="dxa"/>
                                </w:tcPr>
                                <w:p w:rsidR="00C3352F" w:rsidRDefault="00C3352F">
                                  <w:pPr>
                                    <w:pStyle w:val="TableParagraph"/>
                                    <w:spacing w:before="37" w:line="261" w:lineRule="exact"/>
                                    <w:ind w:left="83"/>
                                    <w:rPr>
                                      <w:sz w:val="24"/>
                                    </w:rPr>
                                  </w:pPr>
                                  <w:r>
                                    <w:rPr>
                                      <w:w w:val="99"/>
                                      <w:sz w:val="24"/>
                                    </w:rPr>
                                    <w:t>N</w:t>
                                  </w:r>
                                </w:p>
                              </w:tc>
                              <w:tc>
                                <w:tcPr>
                                  <w:tcW w:w="1162" w:type="dxa"/>
                                </w:tcPr>
                                <w:p w:rsidR="00C3352F" w:rsidRDefault="00C3352F">
                                  <w:pPr>
                                    <w:pStyle w:val="TableParagraph"/>
                                    <w:spacing w:before="37" w:line="261" w:lineRule="exact"/>
                                    <w:ind w:right="39"/>
                                    <w:jc w:val="right"/>
                                    <w:rPr>
                                      <w:sz w:val="24"/>
                                    </w:rPr>
                                  </w:pPr>
                                  <w:r>
                                    <w:rPr>
                                      <w:sz w:val="24"/>
                                    </w:rPr>
                                    <w:t>12</w:t>
                                  </w:r>
                                </w:p>
                              </w:tc>
                              <w:tc>
                                <w:tcPr>
                                  <w:tcW w:w="1023" w:type="dxa"/>
                                </w:tcPr>
                                <w:p w:rsidR="00C3352F" w:rsidRDefault="00C3352F">
                                  <w:pPr>
                                    <w:pStyle w:val="TableParagraph"/>
                                    <w:spacing w:before="37" w:line="261" w:lineRule="exact"/>
                                    <w:ind w:right="36"/>
                                    <w:jc w:val="right"/>
                                    <w:rPr>
                                      <w:sz w:val="24"/>
                                    </w:rPr>
                                  </w:pPr>
                                  <w:r>
                                    <w:rPr>
                                      <w:sz w:val="24"/>
                                    </w:rPr>
                                    <w:t>12</w:t>
                                  </w:r>
                                </w:p>
                              </w:tc>
                            </w:tr>
                          </w:tbl>
                          <w:p w:rsidR="00C3352F" w:rsidRDefault="00C3352F" w:rsidP="00BB2088">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4E7BEB" id="Text Box 129" o:spid="_x0000_s1129" type="#_x0000_t202" style="position:absolute;margin-left:0;margin-top:.5pt;width:269.85pt;height:175pt;z-index:4876026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g18swIAALY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" filled="f" stroked="f">
                <v:textbox inset="0,0,0,0">
                  <w:txbxContent>
                    <w:tbl>
                      <w:tblPr>
                        <w:tblW w:w="0" w:type="auto"/>
                        <w:tblInd w:w="2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160"/>
                        <w:gridCol w:w="1995"/>
                        <w:gridCol w:w="1162"/>
                        <w:gridCol w:w="1023"/>
                      </w:tblGrid>
                      <w:tr w:rsidR="00C3352F" w:rsidTr="00AF72A3">
                        <w:trPr>
                          <w:trHeight w:val="634"/>
                        </w:trPr>
                        <w:tc>
                          <w:tcPr>
                            <w:tcW w:w="3155" w:type="dxa"/>
                            <w:gridSpan w:val="2"/>
                            <w:tcBorders>
                              <w:top w:val="single" w:sz="4" w:space="0" w:color="auto"/>
                              <w:bottom w:val="single" w:sz="4" w:space="0" w:color="auto"/>
                            </w:tcBorders>
                          </w:tcPr>
                          <w:p w:rsidR="00C3352F" w:rsidRDefault="00C3352F">
                            <w:pPr>
                              <w:pStyle w:val="TableParagraph"/>
                              <w:rPr>
                                <w:sz w:val="24"/>
                              </w:rPr>
                            </w:pPr>
                          </w:p>
                        </w:tc>
                        <w:tc>
                          <w:tcPr>
                            <w:tcW w:w="1162" w:type="dxa"/>
                            <w:tcBorders>
                              <w:top w:val="single" w:sz="4" w:space="0" w:color="auto"/>
                              <w:bottom w:val="single" w:sz="4" w:space="0" w:color="auto"/>
                            </w:tcBorders>
                          </w:tcPr>
                          <w:p w:rsidR="00C3352F" w:rsidRDefault="00C3352F">
                            <w:pPr>
                              <w:pStyle w:val="TableParagraph"/>
                              <w:spacing w:before="4" w:line="320" w:lineRule="exact"/>
                              <w:ind w:left="529" w:right="74" w:hanging="401"/>
                              <w:rPr>
                                <w:sz w:val="24"/>
                              </w:rPr>
                            </w:pPr>
                            <w:r>
                              <w:rPr>
                                <w:sz w:val="24"/>
                              </w:rPr>
                              <w:t>Nononlin e</w:t>
                            </w:r>
                          </w:p>
                        </w:tc>
                        <w:tc>
                          <w:tcPr>
                            <w:tcW w:w="1023" w:type="dxa"/>
                            <w:tcBorders>
                              <w:top w:val="single" w:sz="4" w:space="0" w:color="auto"/>
                              <w:bottom w:val="single" w:sz="4" w:space="0" w:color="auto"/>
                            </w:tcBorders>
                          </w:tcPr>
                          <w:p w:rsidR="00C3352F" w:rsidRDefault="00C3352F">
                            <w:pPr>
                              <w:pStyle w:val="TableParagraph"/>
                              <w:spacing w:before="10"/>
                              <w:rPr>
                                <w:sz w:val="30"/>
                              </w:rPr>
                            </w:pPr>
                          </w:p>
                          <w:p w:rsidR="00C3352F" w:rsidRDefault="00C3352F">
                            <w:pPr>
                              <w:pStyle w:val="TableParagraph"/>
                              <w:spacing w:before="1" w:line="258" w:lineRule="exact"/>
                              <w:ind w:left="253"/>
                              <w:rPr>
                                <w:sz w:val="24"/>
                              </w:rPr>
                            </w:pPr>
                            <w:r>
                              <w:rPr>
                                <w:sz w:val="24"/>
                              </w:rPr>
                              <w:t>NPM</w:t>
                            </w:r>
                          </w:p>
                        </w:tc>
                      </w:tr>
                      <w:tr w:rsidR="00C3352F" w:rsidTr="00AF72A3">
                        <w:trPr>
                          <w:trHeight w:val="668"/>
                        </w:trPr>
                        <w:tc>
                          <w:tcPr>
                            <w:tcW w:w="1160" w:type="dxa"/>
                            <w:tcBorders>
                              <w:top w:val="single" w:sz="4" w:space="0" w:color="auto"/>
                            </w:tcBorders>
                          </w:tcPr>
                          <w:p w:rsidR="00C3352F" w:rsidRDefault="00C3352F">
                            <w:pPr>
                              <w:pStyle w:val="TableParagraph"/>
                              <w:spacing w:before="27"/>
                              <w:ind w:left="78"/>
                              <w:rPr>
                                <w:sz w:val="24"/>
                              </w:rPr>
                            </w:pPr>
                            <w:r>
                              <w:rPr>
                                <w:sz w:val="24"/>
                              </w:rPr>
                              <w:t>Nononline</w:t>
                            </w:r>
                          </w:p>
                        </w:tc>
                        <w:tc>
                          <w:tcPr>
                            <w:tcW w:w="1995" w:type="dxa"/>
                            <w:tcBorders>
                              <w:top w:val="single" w:sz="4" w:space="0" w:color="auto"/>
                            </w:tcBorders>
                          </w:tcPr>
                          <w:p w:rsidR="00C3352F" w:rsidRDefault="00C3352F">
                            <w:pPr>
                              <w:pStyle w:val="TableParagraph"/>
                              <w:spacing w:before="27"/>
                              <w:ind w:left="83"/>
                              <w:rPr>
                                <w:sz w:val="24"/>
                              </w:rPr>
                            </w:pPr>
                            <w:r>
                              <w:rPr>
                                <w:sz w:val="24"/>
                              </w:rPr>
                              <w:t>Pearson</w:t>
                            </w:r>
                          </w:p>
                          <w:p w:rsidR="00C3352F" w:rsidRDefault="00C3352F">
                            <w:pPr>
                              <w:pStyle w:val="TableParagraph"/>
                              <w:spacing w:before="43"/>
                              <w:ind w:left="83"/>
                              <w:rPr>
                                <w:sz w:val="24"/>
                              </w:rPr>
                            </w:pPr>
                            <w:r>
                              <w:rPr>
                                <w:sz w:val="24"/>
                              </w:rPr>
                              <w:t>Correlation</w:t>
                            </w:r>
                          </w:p>
                        </w:tc>
                        <w:tc>
                          <w:tcPr>
                            <w:tcW w:w="1162" w:type="dxa"/>
                            <w:tcBorders>
                              <w:top w:val="single" w:sz="4" w:space="0" w:color="auto"/>
                            </w:tcBorders>
                          </w:tcPr>
                          <w:p w:rsidR="00C3352F" w:rsidRDefault="00C3352F">
                            <w:pPr>
                              <w:pStyle w:val="TableParagraph"/>
                              <w:spacing w:before="187"/>
                              <w:ind w:right="39"/>
                              <w:jc w:val="right"/>
                              <w:rPr>
                                <w:sz w:val="24"/>
                              </w:rPr>
                            </w:pPr>
                            <w:r>
                              <w:rPr>
                                <w:sz w:val="24"/>
                              </w:rPr>
                              <w:t>1</w:t>
                            </w:r>
                          </w:p>
                        </w:tc>
                        <w:tc>
                          <w:tcPr>
                            <w:tcW w:w="1023" w:type="dxa"/>
                            <w:tcBorders>
                              <w:top w:val="single" w:sz="4" w:space="0" w:color="auto"/>
                            </w:tcBorders>
                          </w:tcPr>
                          <w:p w:rsidR="00C3352F" w:rsidRDefault="00C3352F">
                            <w:pPr>
                              <w:pStyle w:val="TableParagraph"/>
                              <w:spacing w:before="187"/>
                              <w:ind w:right="36"/>
                              <w:jc w:val="right"/>
                              <w:rPr>
                                <w:sz w:val="24"/>
                              </w:rPr>
                            </w:pPr>
                            <w:r>
                              <w:rPr>
                                <w:sz w:val="24"/>
                              </w:rPr>
                              <w:t>.421</w:t>
                            </w:r>
                          </w:p>
                        </w:tc>
                      </w:tr>
                      <w:tr w:rsidR="00C3352F" w:rsidTr="00AF72A3">
                        <w:trPr>
                          <w:trHeight w:val="359"/>
                        </w:trPr>
                        <w:tc>
                          <w:tcPr>
                            <w:tcW w:w="1160" w:type="dxa"/>
                            <w:tcBorders>
                              <w:bottom w:val="nil"/>
                            </w:tcBorders>
                          </w:tcPr>
                          <w:p w:rsidR="00C3352F" w:rsidRDefault="00C3352F">
                            <w:pPr>
                              <w:pStyle w:val="TableParagraph"/>
                              <w:rPr>
                                <w:sz w:val="24"/>
                              </w:rPr>
                            </w:pPr>
                          </w:p>
                        </w:tc>
                        <w:tc>
                          <w:tcPr>
                            <w:tcW w:w="1995" w:type="dxa"/>
                            <w:tcBorders>
                              <w:bottom w:val="nil"/>
                            </w:tcBorders>
                          </w:tcPr>
                          <w:p w:rsidR="00C3352F" w:rsidRDefault="00C3352F">
                            <w:pPr>
                              <w:pStyle w:val="TableParagraph"/>
                              <w:spacing w:before="37"/>
                              <w:ind w:left="83"/>
                              <w:rPr>
                                <w:sz w:val="24"/>
                              </w:rPr>
                            </w:pPr>
                            <w:r>
                              <w:rPr>
                                <w:sz w:val="24"/>
                              </w:rPr>
                              <w:t>Sig. (2-tailed)</w:t>
                            </w:r>
                          </w:p>
                        </w:tc>
                        <w:tc>
                          <w:tcPr>
                            <w:tcW w:w="1162" w:type="dxa"/>
                            <w:tcBorders>
                              <w:bottom w:val="nil"/>
                            </w:tcBorders>
                          </w:tcPr>
                          <w:p w:rsidR="00C3352F" w:rsidRDefault="00C3352F">
                            <w:pPr>
                              <w:pStyle w:val="TableParagraph"/>
                              <w:rPr>
                                <w:sz w:val="24"/>
                              </w:rPr>
                            </w:pPr>
                          </w:p>
                        </w:tc>
                        <w:tc>
                          <w:tcPr>
                            <w:tcW w:w="1023" w:type="dxa"/>
                            <w:tcBorders>
                              <w:bottom w:val="nil"/>
                            </w:tcBorders>
                          </w:tcPr>
                          <w:p w:rsidR="00C3352F" w:rsidRDefault="00C3352F">
                            <w:pPr>
                              <w:pStyle w:val="TableParagraph"/>
                              <w:spacing w:before="37"/>
                              <w:ind w:right="36"/>
                              <w:jc w:val="right"/>
                              <w:rPr>
                                <w:sz w:val="24"/>
                              </w:rPr>
                            </w:pPr>
                            <w:r>
                              <w:rPr>
                                <w:sz w:val="24"/>
                              </w:rPr>
                              <w:t>.173</w:t>
                            </w:r>
                          </w:p>
                        </w:tc>
                      </w:tr>
                      <w:tr w:rsidR="00C3352F" w:rsidTr="00AF72A3">
                        <w:trPr>
                          <w:trHeight w:val="320"/>
                        </w:trPr>
                        <w:tc>
                          <w:tcPr>
                            <w:tcW w:w="1160" w:type="dxa"/>
                            <w:tcBorders>
                              <w:top w:val="nil"/>
                              <w:bottom w:val="single" w:sz="4" w:space="0" w:color="auto"/>
                            </w:tcBorders>
                          </w:tcPr>
                          <w:p w:rsidR="00C3352F" w:rsidRDefault="00C3352F">
                            <w:pPr>
                              <w:pStyle w:val="TableParagraph"/>
                              <w:rPr>
                                <w:sz w:val="24"/>
                              </w:rPr>
                            </w:pPr>
                          </w:p>
                        </w:tc>
                        <w:tc>
                          <w:tcPr>
                            <w:tcW w:w="1995" w:type="dxa"/>
                            <w:tcBorders>
                              <w:top w:val="nil"/>
                              <w:bottom w:val="single" w:sz="4" w:space="0" w:color="auto"/>
                            </w:tcBorders>
                          </w:tcPr>
                          <w:p w:rsidR="00C3352F" w:rsidRDefault="00C3352F">
                            <w:pPr>
                              <w:pStyle w:val="TableParagraph"/>
                              <w:spacing w:before="37" w:line="264" w:lineRule="exact"/>
                              <w:ind w:left="83"/>
                              <w:rPr>
                                <w:sz w:val="24"/>
                              </w:rPr>
                            </w:pPr>
                            <w:r>
                              <w:rPr>
                                <w:w w:val="99"/>
                                <w:sz w:val="24"/>
                              </w:rPr>
                              <w:t>N</w:t>
                            </w:r>
                          </w:p>
                        </w:tc>
                        <w:tc>
                          <w:tcPr>
                            <w:tcW w:w="1162" w:type="dxa"/>
                            <w:tcBorders>
                              <w:top w:val="nil"/>
                              <w:bottom w:val="single" w:sz="4" w:space="0" w:color="auto"/>
                            </w:tcBorders>
                          </w:tcPr>
                          <w:p w:rsidR="00C3352F" w:rsidRDefault="00C3352F">
                            <w:pPr>
                              <w:pStyle w:val="TableParagraph"/>
                              <w:spacing w:before="37" w:line="264" w:lineRule="exact"/>
                              <w:ind w:right="39"/>
                              <w:jc w:val="right"/>
                              <w:rPr>
                                <w:sz w:val="24"/>
                              </w:rPr>
                            </w:pPr>
                            <w:r>
                              <w:rPr>
                                <w:sz w:val="24"/>
                              </w:rPr>
                              <w:t>12</w:t>
                            </w:r>
                          </w:p>
                        </w:tc>
                        <w:tc>
                          <w:tcPr>
                            <w:tcW w:w="1023" w:type="dxa"/>
                            <w:tcBorders>
                              <w:top w:val="nil"/>
                              <w:bottom w:val="single" w:sz="4" w:space="0" w:color="auto"/>
                            </w:tcBorders>
                          </w:tcPr>
                          <w:p w:rsidR="00C3352F" w:rsidRDefault="00C3352F">
                            <w:pPr>
                              <w:pStyle w:val="TableParagraph"/>
                              <w:spacing w:before="37" w:line="264" w:lineRule="exact"/>
                              <w:ind w:right="36"/>
                              <w:jc w:val="right"/>
                              <w:rPr>
                                <w:sz w:val="24"/>
                              </w:rPr>
                            </w:pPr>
                            <w:r>
                              <w:rPr>
                                <w:sz w:val="24"/>
                              </w:rPr>
                              <w:t>12</w:t>
                            </w:r>
                          </w:p>
                        </w:tc>
                      </w:tr>
                      <w:tr w:rsidR="00C3352F" w:rsidTr="00AF72A3">
                        <w:trPr>
                          <w:trHeight w:val="679"/>
                        </w:trPr>
                        <w:tc>
                          <w:tcPr>
                            <w:tcW w:w="1160" w:type="dxa"/>
                            <w:tcBorders>
                              <w:top w:val="single" w:sz="4" w:space="0" w:color="auto"/>
                            </w:tcBorders>
                          </w:tcPr>
                          <w:p w:rsidR="00C3352F" w:rsidRDefault="00C3352F">
                            <w:pPr>
                              <w:pStyle w:val="TableParagraph"/>
                              <w:spacing w:before="37"/>
                              <w:ind w:left="78"/>
                              <w:rPr>
                                <w:sz w:val="24"/>
                              </w:rPr>
                            </w:pPr>
                            <w:r>
                              <w:rPr>
                                <w:sz w:val="24"/>
                              </w:rPr>
                              <w:t>NPM</w:t>
                            </w:r>
                          </w:p>
                        </w:tc>
                        <w:tc>
                          <w:tcPr>
                            <w:tcW w:w="1995" w:type="dxa"/>
                            <w:tcBorders>
                              <w:top w:val="single" w:sz="4" w:space="0" w:color="auto"/>
                            </w:tcBorders>
                          </w:tcPr>
                          <w:p w:rsidR="00C3352F" w:rsidRDefault="00C3352F">
                            <w:pPr>
                              <w:pStyle w:val="TableParagraph"/>
                              <w:spacing w:before="5" w:line="320" w:lineRule="exact"/>
                              <w:ind w:left="83" w:right="776"/>
                              <w:rPr>
                                <w:sz w:val="24"/>
                              </w:rPr>
                            </w:pPr>
                            <w:r>
                              <w:rPr>
                                <w:sz w:val="24"/>
                              </w:rPr>
                              <w:t>Pearson Correlation</w:t>
                            </w:r>
                          </w:p>
                        </w:tc>
                        <w:tc>
                          <w:tcPr>
                            <w:tcW w:w="1162" w:type="dxa"/>
                            <w:tcBorders>
                              <w:top w:val="single" w:sz="4" w:space="0" w:color="auto"/>
                            </w:tcBorders>
                          </w:tcPr>
                          <w:p w:rsidR="00C3352F" w:rsidRDefault="00C3352F">
                            <w:pPr>
                              <w:pStyle w:val="TableParagraph"/>
                              <w:spacing w:before="198"/>
                              <w:ind w:right="39"/>
                              <w:jc w:val="right"/>
                              <w:rPr>
                                <w:sz w:val="24"/>
                              </w:rPr>
                            </w:pPr>
                            <w:r>
                              <w:rPr>
                                <w:sz w:val="24"/>
                              </w:rPr>
                              <w:t>.421</w:t>
                            </w:r>
                          </w:p>
                        </w:tc>
                        <w:tc>
                          <w:tcPr>
                            <w:tcW w:w="1023" w:type="dxa"/>
                            <w:tcBorders>
                              <w:top w:val="single" w:sz="4" w:space="0" w:color="auto"/>
                            </w:tcBorders>
                          </w:tcPr>
                          <w:p w:rsidR="00C3352F" w:rsidRDefault="00C3352F">
                            <w:pPr>
                              <w:pStyle w:val="TableParagraph"/>
                              <w:spacing w:before="198"/>
                              <w:ind w:right="36"/>
                              <w:jc w:val="right"/>
                              <w:rPr>
                                <w:sz w:val="24"/>
                              </w:rPr>
                            </w:pPr>
                            <w:r>
                              <w:rPr>
                                <w:sz w:val="24"/>
                              </w:rPr>
                              <w:t>1</w:t>
                            </w:r>
                          </w:p>
                        </w:tc>
                      </w:tr>
                      <w:tr w:rsidR="00C3352F" w:rsidTr="00AF72A3">
                        <w:trPr>
                          <w:trHeight w:val="360"/>
                        </w:trPr>
                        <w:tc>
                          <w:tcPr>
                            <w:tcW w:w="1160" w:type="dxa"/>
                          </w:tcPr>
                          <w:p w:rsidR="00C3352F" w:rsidRDefault="00C3352F">
                            <w:pPr>
                              <w:pStyle w:val="TableParagraph"/>
                              <w:rPr>
                                <w:sz w:val="24"/>
                              </w:rPr>
                            </w:pPr>
                          </w:p>
                        </w:tc>
                        <w:tc>
                          <w:tcPr>
                            <w:tcW w:w="1995" w:type="dxa"/>
                          </w:tcPr>
                          <w:p w:rsidR="00C3352F" w:rsidRDefault="00C3352F">
                            <w:pPr>
                              <w:pStyle w:val="TableParagraph"/>
                              <w:spacing w:before="37"/>
                              <w:ind w:left="83"/>
                              <w:rPr>
                                <w:sz w:val="24"/>
                              </w:rPr>
                            </w:pPr>
                            <w:r>
                              <w:rPr>
                                <w:sz w:val="24"/>
                              </w:rPr>
                              <w:t>Sig. (2-tailed)</w:t>
                            </w:r>
                          </w:p>
                        </w:tc>
                        <w:tc>
                          <w:tcPr>
                            <w:tcW w:w="1162" w:type="dxa"/>
                          </w:tcPr>
                          <w:p w:rsidR="00C3352F" w:rsidRDefault="00C3352F">
                            <w:pPr>
                              <w:pStyle w:val="TableParagraph"/>
                              <w:spacing w:before="37"/>
                              <w:ind w:right="39"/>
                              <w:jc w:val="right"/>
                              <w:rPr>
                                <w:sz w:val="24"/>
                              </w:rPr>
                            </w:pPr>
                            <w:r>
                              <w:rPr>
                                <w:sz w:val="24"/>
                              </w:rPr>
                              <w:t>.173</w:t>
                            </w:r>
                          </w:p>
                        </w:tc>
                        <w:tc>
                          <w:tcPr>
                            <w:tcW w:w="1023" w:type="dxa"/>
                          </w:tcPr>
                          <w:p w:rsidR="00C3352F" w:rsidRDefault="00C3352F">
                            <w:pPr>
                              <w:pStyle w:val="TableParagraph"/>
                              <w:rPr>
                                <w:sz w:val="24"/>
                              </w:rPr>
                            </w:pPr>
                          </w:p>
                        </w:tc>
                      </w:tr>
                      <w:tr w:rsidR="00C3352F" w:rsidTr="00AF72A3">
                        <w:trPr>
                          <w:trHeight w:val="317"/>
                        </w:trPr>
                        <w:tc>
                          <w:tcPr>
                            <w:tcW w:w="1160" w:type="dxa"/>
                          </w:tcPr>
                          <w:p w:rsidR="00C3352F" w:rsidRDefault="00C3352F">
                            <w:pPr>
                              <w:pStyle w:val="TableParagraph"/>
                              <w:rPr>
                                <w:sz w:val="24"/>
                              </w:rPr>
                            </w:pPr>
                          </w:p>
                        </w:tc>
                        <w:tc>
                          <w:tcPr>
                            <w:tcW w:w="1995" w:type="dxa"/>
                          </w:tcPr>
                          <w:p w:rsidR="00C3352F" w:rsidRDefault="00C3352F">
                            <w:pPr>
                              <w:pStyle w:val="TableParagraph"/>
                              <w:spacing w:before="37" w:line="261" w:lineRule="exact"/>
                              <w:ind w:left="83"/>
                              <w:rPr>
                                <w:sz w:val="24"/>
                              </w:rPr>
                            </w:pPr>
                            <w:r>
                              <w:rPr>
                                <w:w w:val="99"/>
                                <w:sz w:val="24"/>
                              </w:rPr>
                              <w:t>N</w:t>
                            </w:r>
                          </w:p>
                        </w:tc>
                        <w:tc>
                          <w:tcPr>
                            <w:tcW w:w="1162" w:type="dxa"/>
                          </w:tcPr>
                          <w:p w:rsidR="00C3352F" w:rsidRDefault="00C3352F">
                            <w:pPr>
                              <w:pStyle w:val="TableParagraph"/>
                              <w:spacing w:before="37" w:line="261" w:lineRule="exact"/>
                              <w:ind w:right="39"/>
                              <w:jc w:val="right"/>
                              <w:rPr>
                                <w:sz w:val="24"/>
                              </w:rPr>
                            </w:pPr>
                            <w:r>
                              <w:rPr>
                                <w:sz w:val="24"/>
                              </w:rPr>
                              <w:t>12</w:t>
                            </w:r>
                          </w:p>
                        </w:tc>
                        <w:tc>
                          <w:tcPr>
                            <w:tcW w:w="1023" w:type="dxa"/>
                          </w:tcPr>
                          <w:p w:rsidR="00C3352F" w:rsidRDefault="00C3352F">
                            <w:pPr>
                              <w:pStyle w:val="TableParagraph"/>
                              <w:spacing w:before="37" w:line="261" w:lineRule="exact"/>
                              <w:ind w:right="36"/>
                              <w:jc w:val="right"/>
                              <w:rPr>
                                <w:sz w:val="24"/>
                              </w:rPr>
                            </w:pPr>
                            <w:r>
                              <w:rPr>
                                <w:sz w:val="24"/>
                              </w:rPr>
                              <w:t>12</w:t>
                            </w:r>
                          </w:p>
                        </w:tc>
                      </w:tr>
                    </w:tbl>
                    <w:p w:rsidR="00C3352F" w:rsidRDefault="00C3352F" w:rsidP="00BB2088">
                      <w:pPr>
                        <w:pStyle w:val="BodyText"/>
                      </w:pPr>
                    </w:p>
                  </w:txbxContent>
                </v:textbox>
                <w10:wrap anchorx="margin"/>
              </v:shape>
            </w:pict>
          </mc:Fallback>
        </mc:AlternateContent>
      </w: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Default="00BB2088" w:rsidP="00BB2088">
      <w:pPr>
        <w:pStyle w:val="BodyText"/>
        <w:ind w:right="-22"/>
        <w:rPr>
          <w:b/>
        </w:rPr>
      </w:pPr>
    </w:p>
    <w:p w:rsidR="00BD3CDC" w:rsidRDefault="00BD3CDC" w:rsidP="00BB2088">
      <w:pPr>
        <w:pStyle w:val="BodyText"/>
        <w:ind w:right="-22"/>
        <w:rPr>
          <w:b/>
        </w:rPr>
      </w:pPr>
    </w:p>
    <w:p w:rsidR="00BD3CDC" w:rsidRDefault="00BD3CDC" w:rsidP="00BB2088">
      <w:pPr>
        <w:pStyle w:val="BodyText"/>
        <w:ind w:right="-22"/>
        <w:rPr>
          <w:b/>
        </w:rPr>
      </w:pPr>
    </w:p>
    <w:p w:rsidR="00BD3CDC" w:rsidRPr="00BB2088" w:rsidRDefault="00BD3CDC" w:rsidP="00BB2088">
      <w:pPr>
        <w:pStyle w:val="BodyText"/>
        <w:ind w:right="-22"/>
        <w:rPr>
          <w:b/>
        </w:rPr>
      </w:pPr>
    </w:p>
    <w:p w:rsidR="00BB2088" w:rsidRPr="003D69DB" w:rsidRDefault="00835538" w:rsidP="00835538">
      <w:pPr>
        <w:pStyle w:val="BodyText"/>
        <w:ind w:left="720" w:right="-22" w:firstLine="720"/>
        <w:rPr>
          <w:sz w:val="20"/>
          <w:szCs w:val="20"/>
        </w:rPr>
      </w:pPr>
      <w:r>
        <w:rPr>
          <w:sz w:val="20"/>
          <w:szCs w:val="20"/>
          <w:lang w:val="en-US"/>
        </w:rPr>
        <w:t xml:space="preserve">      </w:t>
      </w:r>
      <w:r w:rsidR="00BB2088" w:rsidRPr="003D69DB">
        <w:rPr>
          <w:sz w:val="20"/>
          <w:szCs w:val="20"/>
        </w:rPr>
        <w:t>Sumber : Output SPSS V22, 2017</w:t>
      </w:r>
    </w:p>
    <w:p w:rsidR="008B687E" w:rsidRDefault="008B687E" w:rsidP="00BB2088">
      <w:pPr>
        <w:pStyle w:val="BodyText"/>
        <w:ind w:right="-22"/>
        <w:jc w:val="both"/>
      </w:pPr>
    </w:p>
    <w:p w:rsidR="00BB2088" w:rsidRDefault="00BB2088" w:rsidP="00BB2088">
      <w:pPr>
        <w:pStyle w:val="BodyText"/>
        <w:ind w:right="-22"/>
        <w:jc w:val="both"/>
      </w:pPr>
      <w:r w:rsidRPr="00BD3CDC">
        <w:t xml:space="preserve">Korelasi atau hubungan antara penjualan non online dengan tingkat </w:t>
      </w:r>
      <w:r w:rsidRPr="00BD3CDC">
        <w:rPr>
          <w:i/>
        </w:rPr>
        <w:t xml:space="preserve">Net Profit Margin </w:t>
      </w:r>
      <w:r w:rsidRPr="00BD3CDC">
        <w:t xml:space="preserve">PT. Shout Network Indoensia pada tabel </w:t>
      </w:r>
      <w:r w:rsidR="00BD3CDC" w:rsidRPr="00BD3CDC">
        <w:rPr>
          <w:lang w:val="en-US"/>
        </w:rPr>
        <w:t>1</w:t>
      </w:r>
      <w:r w:rsidRPr="00BD3CDC">
        <w:t>.</w:t>
      </w:r>
      <w:r w:rsidR="00BD3CDC" w:rsidRPr="00BD3CDC">
        <w:rPr>
          <w:lang w:val="en-US"/>
        </w:rPr>
        <w:t>8</w:t>
      </w:r>
      <w:r w:rsidRPr="00BD3CDC">
        <w:t xml:space="preserve"> ditunjukkan pada kolom yang mempertemukan </w:t>
      </w:r>
      <w:r w:rsidRPr="00BD3CDC">
        <w:rPr>
          <w:i/>
        </w:rPr>
        <w:t xml:space="preserve">Net Profit Margin </w:t>
      </w:r>
      <w:r w:rsidRPr="00BD3CDC">
        <w:t xml:space="preserve">dengan penjualan non online. Dapat dilihat bahwa koefisien korelasi penerapan penjualan non online terhadap </w:t>
      </w:r>
      <w:r w:rsidRPr="00BD3CDC">
        <w:rPr>
          <w:i/>
        </w:rPr>
        <w:t xml:space="preserve">Net Profit Margin </w:t>
      </w:r>
      <w:r w:rsidRPr="00BD3CDC">
        <w:t>adalah 0,421. Berdasarkan klasifikasi</w:t>
      </w:r>
      <w:r w:rsidR="00FF2028">
        <w:t xml:space="preserve"> intepretasi korelasi menurut </w:t>
      </w:r>
      <w:r w:rsidR="00FF2028">
        <w:fldChar w:fldCharType="begin" w:fldLock="1"/>
      </w:r>
      <w:r w:rsidR="00FF2028">
        <w:instrText>ADDIN CSL_CITATION {"citationItems":[{"id":"ITEM-1","itemData":{"DOI":"10.1017/CBO9781107415324.004","ISBN":"0961-8368","ISSN":"1098-6596","PMID":"25246403","abstract":"colon; The expression of plant shikimate kinase (SK; EC 2.7.1.71), an intermediate step in the shikimate pathway to aromatic amino acid biosynthesis, is induced under specific conditions of environmental stress and developmental requirements in an isoform-specific manner. Despite their important physiological role, experimental structures of plant SKs have not been determined and the biochemical nature of plant SK regulation is unknown. The Arabidopsis thaliana genome encodes two SKs, AtSK1 and AtSK2. We demonstrate that AtSK2 is highly unstable and becomes inactivated at 37[degrees]C whereas the heat-induced isoform, AtSK1, is thermostable and fully active under identical conditions at this temperature. We determined the crystal structure of AtSK2, the first SK structure from the plant kingdom, and conducted biophysical characterizations of both AtSK1 and AtSK2 towards understanding this mechanism of thermal regulation. The crystal structure of AtSK2 is generally conserved with bacterial SKs with the addition of a putative regulatory phosphorylation motif forming part of the adenosine triphosphate binding site. The heat-induced isoform, AtSK1, forms a homodimer in solution, the formation of which facilitates its relative thermostability compared to AtSK2. In silico analyses identified AtSK1 site variants that may contribute to AtSK1 stability. Our findings suggest that AtSK1 performs a unique function under heat stress conditions where AtSK2 could become inactivated. We discuss these findings in the context of regulating metabolic flux to competing downstream pathways through SK-mediated control of steady state concentrations of shikimate., PDB Code(s):, Copyright (C) 2011 John Wiley &amp; Sons, Inc.","author":[{"dropping-particle":"","family":"Sugiyono","given":"","non-dropping-particle":"","parse-names":false,"suffix":""}],"container-title":"Metode Penelitian Kuantitatif, Kualitatif dan R &amp; D.Bandung:Alfabeta.","id":"ITEM-1","issued":{"date-parts":[["2012"]]},"title":"Metode Penelitian Kuantitatif, Kualitatif dan R &amp; D.Bandung:Alfabeta.","type":"article-journal"},"uris":["http://www.mendeley.com/documents/?uuid=f5af5a3a-db0d-42f8-bd77-8bcbc6c44146"]}],"mendeley":{"formattedCitation":"(Sugiyono, 2012)","manualFormatting":"Sugiyono, (2012)","plainTextFormattedCitation":"(Sugiyono, 2012)","previouslyFormattedCitation":"(Sugiyono, 2012)"},"properties":{"noteIndex":0},"schema":"https://github.com/citation-style-language/schema/raw/master/csl-citation.json"}</w:instrText>
      </w:r>
      <w:r w:rsidR="00FF2028">
        <w:fldChar w:fldCharType="separate"/>
      </w:r>
      <w:r w:rsidR="00FF2028" w:rsidRPr="00FF2028">
        <w:rPr>
          <w:noProof/>
        </w:rPr>
        <w:t xml:space="preserve">Sugiyono, </w:t>
      </w:r>
      <w:r w:rsidR="00FF2028">
        <w:rPr>
          <w:noProof/>
          <w:lang w:val="en-US"/>
        </w:rPr>
        <w:t>(</w:t>
      </w:r>
      <w:r w:rsidR="00FF2028" w:rsidRPr="00FF2028">
        <w:rPr>
          <w:noProof/>
        </w:rPr>
        <w:t>2012)</w:t>
      </w:r>
      <w:r w:rsidR="00FF2028">
        <w:fldChar w:fldCharType="end"/>
      </w:r>
      <w:r w:rsidRPr="00BD3CDC">
        <w:t xml:space="preserve">, koefisien tersebut berada pada kisaran 0,400 s/d 0,599. Kisaran tersebut diintepretasikan sebagai korelasi positif yang sedang. Jadi dapat disimpulkan bahwa penjualan non online memiliki korelasi positif yang sedang terhadap </w:t>
      </w:r>
      <w:r w:rsidRPr="00BD3CDC">
        <w:rPr>
          <w:i/>
        </w:rPr>
        <w:t xml:space="preserve">Net Profit Margin </w:t>
      </w:r>
      <w:r w:rsidRPr="00BD3CDC">
        <w:t>PT. Shout Network</w:t>
      </w:r>
      <w:r w:rsidRPr="00BD3CDC">
        <w:rPr>
          <w:spacing w:val="-9"/>
        </w:rPr>
        <w:t xml:space="preserve"> </w:t>
      </w:r>
      <w:r w:rsidRPr="00BD3CDC">
        <w:t>Indonesia.</w:t>
      </w:r>
    </w:p>
    <w:p w:rsidR="00BB2088" w:rsidRDefault="00BB2088" w:rsidP="00BB2088">
      <w:pPr>
        <w:ind w:right="-22"/>
        <w:jc w:val="both"/>
        <w:rPr>
          <w:sz w:val="24"/>
          <w:szCs w:val="24"/>
        </w:rPr>
      </w:pPr>
    </w:p>
    <w:p w:rsidR="00BB2088" w:rsidRPr="00BB2088" w:rsidRDefault="00BB2088" w:rsidP="00BD3CDC">
      <w:pPr>
        <w:pStyle w:val="Heading1"/>
        <w:tabs>
          <w:tab w:val="left" w:pos="1069"/>
        </w:tabs>
        <w:ind w:left="0" w:right="-22"/>
        <w:jc w:val="both"/>
      </w:pPr>
      <w:r w:rsidRPr="00BB2088">
        <w:t>Uji</w:t>
      </w:r>
      <w:r w:rsidRPr="00BB2088">
        <w:rPr>
          <w:spacing w:val="-1"/>
        </w:rPr>
        <w:t xml:space="preserve"> </w:t>
      </w:r>
      <w:r w:rsidRPr="00BB2088">
        <w:t>Hipotesis</w:t>
      </w:r>
    </w:p>
    <w:p w:rsidR="00BB2088" w:rsidRPr="00BB2088" w:rsidRDefault="00BB2088" w:rsidP="00BB2088">
      <w:pPr>
        <w:pStyle w:val="BodyText"/>
        <w:ind w:right="-22"/>
        <w:jc w:val="both"/>
      </w:pPr>
      <w:r w:rsidRPr="00BB2088">
        <w:t xml:space="preserve">Perbandingan tingkat profitabilitas PT. Shout Network Indonesia pada penjualan online dan non online dianalisis dengan menggunakan paired samples t test. Ananlisis ini merupakan jenis teknik analisis komparatif (uji beda) yang relevan digunakan untuk mengetahui perbedaan profitabilitas </w:t>
      </w:r>
      <w:r w:rsidRPr="00BB2088">
        <w:rPr>
          <w:i/>
        </w:rPr>
        <w:t xml:space="preserve">Net Profit Margin </w:t>
      </w:r>
      <w:r w:rsidRPr="00BB2088">
        <w:t xml:space="preserve">pada penjualan online dan non online. Analisis ini dengan membandingkan rata- rata </w:t>
      </w:r>
      <w:r w:rsidRPr="00BB2088">
        <w:rPr>
          <w:i/>
        </w:rPr>
        <w:t>Net Profit Margin</w:t>
      </w:r>
      <w:r w:rsidRPr="00BB2088">
        <w:t>, kemudian menganalisis lebih jauh perbedaan tersebut dengan menguji signifikansi perbedaanya. Berikut hasil analisisnya.</w:t>
      </w:r>
    </w:p>
    <w:p w:rsidR="00BB2088" w:rsidRPr="00BD3CDC" w:rsidRDefault="00BB2088" w:rsidP="00BB2088">
      <w:pPr>
        <w:pStyle w:val="Heading1"/>
        <w:ind w:left="0" w:right="-22"/>
        <w:rPr>
          <w:b w:val="0"/>
        </w:rPr>
      </w:pPr>
      <w:r w:rsidRPr="00BD3CDC">
        <w:rPr>
          <w:b w:val="0"/>
        </w:rPr>
        <w:t xml:space="preserve">Tabel </w:t>
      </w:r>
      <w:r w:rsidR="00BD3CDC">
        <w:rPr>
          <w:b w:val="0"/>
          <w:lang w:val="en-US"/>
        </w:rPr>
        <w:t>1</w:t>
      </w:r>
      <w:r w:rsidRPr="00BD3CDC">
        <w:rPr>
          <w:b w:val="0"/>
        </w:rPr>
        <w:t>.9</w:t>
      </w:r>
    </w:p>
    <w:p w:rsidR="00BB2088" w:rsidRPr="00BD3CDC" w:rsidRDefault="00BB2088" w:rsidP="00BB2088">
      <w:pPr>
        <w:ind w:right="-22"/>
        <w:jc w:val="center"/>
        <w:rPr>
          <w:sz w:val="24"/>
          <w:szCs w:val="24"/>
        </w:rPr>
      </w:pPr>
      <w:r w:rsidRPr="00BD3CDC">
        <w:rPr>
          <w:sz w:val="24"/>
          <w:szCs w:val="24"/>
        </w:rPr>
        <w:t>Paired Samples Statistics</w:t>
      </w:r>
    </w:p>
    <w:tbl>
      <w:tblPr>
        <w:tblW w:w="0" w:type="auto"/>
        <w:tblInd w:w="89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69"/>
        <w:gridCol w:w="1305"/>
        <w:gridCol w:w="1094"/>
        <w:gridCol w:w="1097"/>
        <w:gridCol w:w="1536"/>
        <w:gridCol w:w="1570"/>
      </w:tblGrid>
      <w:tr w:rsidR="00BB2088" w:rsidRPr="00BB2088" w:rsidTr="005106B0">
        <w:trPr>
          <w:trHeight w:val="634"/>
        </w:trPr>
        <w:tc>
          <w:tcPr>
            <w:tcW w:w="2074" w:type="dxa"/>
            <w:gridSpan w:val="2"/>
            <w:tcBorders>
              <w:top w:val="single" w:sz="4" w:space="0" w:color="auto"/>
              <w:bottom w:val="single" w:sz="4" w:space="0" w:color="auto"/>
            </w:tcBorders>
          </w:tcPr>
          <w:p w:rsidR="00BB2088" w:rsidRPr="00BB2088" w:rsidRDefault="00BB2088" w:rsidP="00BB2088">
            <w:pPr>
              <w:pStyle w:val="TableParagraph"/>
              <w:ind w:right="-22"/>
              <w:rPr>
                <w:sz w:val="24"/>
                <w:szCs w:val="24"/>
              </w:rPr>
            </w:pPr>
          </w:p>
        </w:tc>
        <w:tc>
          <w:tcPr>
            <w:tcW w:w="1094" w:type="dxa"/>
            <w:tcBorders>
              <w:top w:val="single" w:sz="4" w:space="0" w:color="auto"/>
              <w:bottom w:val="single" w:sz="4" w:space="0" w:color="auto"/>
            </w:tcBorders>
          </w:tcPr>
          <w:p w:rsidR="00BB2088" w:rsidRPr="00BB2088" w:rsidRDefault="00BB2088" w:rsidP="00BB2088">
            <w:pPr>
              <w:pStyle w:val="TableParagraph"/>
              <w:ind w:right="-22"/>
              <w:rPr>
                <w:b/>
                <w:sz w:val="24"/>
                <w:szCs w:val="24"/>
              </w:rPr>
            </w:pPr>
          </w:p>
          <w:p w:rsidR="00BB2088" w:rsidRPr="00BB2088" w:rsidRDefault="00BB2088" w:rsidP="00BB2088">
            <w:pPr>
              <w:pStyle w:val="TableParagraph"/>
              <w:ind w:right="-22"/>
              <w:rPr>
                <w:sz w:val="24"/>
                <w:szCs w:val="24"/>
              </w:rPr>
            </w:pPr>
            <w:r w:rsidRPr="00BB2088">
              <w:rPr>
                <w:sz w:val="24"/>
                <w:szCs w:val="24"/>
              </w:rPr>
              <w:t>Mean</w:t>
            </w:r>
          </w:p>
        </w:tc>
        <w:tc>
          <w:tcPr>
            <w:tcW w:w="1097" w:type="dxa"/>
            <w:tcBorders>
              <w:top w:val="single" w:sz="4" w:space="0" w:color="auto"/>
              <w:bottom w:val="single" w:sz="4" w:space="0" w:color="auto"/>
            </w:tcBorders>
          </w:tcPr>
          <w:p w:rsidR="00BB2088" w:rsidRPr="00BB2088" w:rsidRDefault="00BB2088" w:rsidP="00BB2088">
            <w:pPr>
              <w:pStyle w:val="TableParagraph"/>
              <w:ind w:right="-22"/>
              <w:rPr>
                <w:b/>
                <w:sz w:val="24"/>
                <w:szCs w:val="24"/>
              </w:rPr>
            </w:pPr>
          </w:p>
          <w:p w:rsidR="00BB2088" w:rsidRPr="00BB2088" w:rsidRDefault="00BB2088" w:rsidP="00BB2088">
            <w:pPr>
              <w:pStyle w:val="TableParagraph"/>
              <w:ind w:right="-22"/>
              <w:jc w:val="center"/>
              <w:rPr>
                <w:sz w:val="24"/>
                <w:szCs w:val="24"/>
              </w:rPr>
            </w:pPr>
            <w:r w:rsidRPr="00BB2088">
              <w:rPr>
                <w:w w:val="99"/>
                <w:sz w:val="24"/>
                <w:szCs w:val="24"/>
              </w:rPr>
              <w:t>N</w:t>
            </w:r>
          </w:p>
        </w:tc>
        <w:tc>
          <w:tcPr>
            <w:tcW w:w="1536" w:type="dxa"/>
            <w:tcBorders>
              <w:top w:val="single" w:sz="4" w:space="0" w:color="auto"/>
              <w:bottom w:val="single" w:sz="4" w:space="0" w:color="auto"/>
            </w:tcBorders>
          </w:tcPr>
          <w:p w:rsidR="00BB2088" w:rsidRPr="00BB2088" w:rsidRDefault="00BB2088" w:rsidP="00BB2088">
            <w:pPr>
              <w:pStyle w:val="TableParagraph"/>
              <w:ind w:right="-22"/>
              <w:rPr>
                <w:b/>
                <w:sz w:val="24"/>
                <w:szCs w:val="24"/>
              </w:rPr>
            </w:pPr>
          </w:p>
          <w:p w:rsidR="00BB2088" w:rsidRPr="00BB2088" w:rsidRDefault="00BB2088" w:rsidP="00BB2088">
            <w:pPr>
              <w:pStyle w:val="TableParagraph"/>
              <w:ind w:right="-22"/>
              <w:jc w:val="right"/>
              <w:rPr>
                <w:sz w:val="24"/>
                <w:szCs w:val="24"/>
              </w:rPr>
            </w:pPr>
            <w:r w:rsidRPr="00BB2088">
              <w:rPr>
                <w:sz w:val="24"/>
                <w:szCs w:val="24"/>
              </w:rPr>
              <w:t>Std. Deviation</w:t>
            </w:r>
          </w:p>
        </w:tc>
        <w:tc>
          <w:tcPr>
            <w:tcW w:w="1570" w:type="dxa"/>
            <w:tcBorders>
              <w:top w:val="single" w:sz="4" w:space="0" w:color="auto"/>
              <w:bottom w:val="single" w:sz="4" w:space="0" w:color="auto"/>
            </w:tcBorders>
          </w:tcPr>
          <w:p w:rsidR="00BB2088" w:rsidRPr="00BB2088" w:rsidRDefault="00BB2088" w:rsidP="00BB2088">
            <w:pPr>
              <w:pStyle w:val="TableParagraph"/>
              <w:ind w:right="-22"/>
              <w:rPr>
                <w:sz w:val="24"/>
                <w:szCs w:val="24"/>
              </w:rPr>
            </w:pPr>
            <w:r w:rsidRPr="00BB2088">
              <w:rPr>
                <w:sz w:val="24"/>
                <w:szCs w:val="24"/>
              </w:rPr>
              <w:t>Std. Error Mean</w:t>
            </w:r>
          </w:p>
        </w:tc>
      </w:tr>
      <w:tr w:rsidR="00BB2088" w:rsidRPr="00BB2088" w:rsidTr="005106B0">
        <w:trPr>
          <w:trHeight w:val="350"/>
        </w:trPr>
        <w:tc>
          <w:tcPr>
            <w:tcW w:w="769" w:type="dxa"/>
            <w:tcBorders>
              <w:top w:val="single" w:sz="4" w:space="0" w:color="auto"/>
            </w:tcBorders>
          </w:tcPr>
          <w:p w:rsidR="00BB2088" w:rsidRPr="00BB2088" w:rsidRDefault="00BB2088" w:rsidP="00BB2088">
            <w:pPr>
              <w:pStyle w:val="TableParagraph"/>
              <w:ind w:right="-22"/>
              <w:rPr>
                <w:sz w:val="24"/>
                <w:szCs w:val="24"/>
              </w:rPr>
            </w:pPr>
            <w:r w:rsidRPr="00BB2088">
              <w:rPr>
                <w:sz w:val="24"/>
                <w:szCs w:val="24"/>
              </w:rPr>
              <w:t>Pair 1</w:t>
            </w:r>
          </w:p>
        </w:tc>
        <w:tc>
          <w:tcPr>
            <w:tcW w:w="1305" w:type="dxa"/>
            <w:tcBorders>
              <w:top w:val="single" w:sz="4" w:space="0" w:color="auto"/>
            </w:tcBorders>
          </w:tcPr>
          <w:p w:rsidR="00BB2088" w:rsidRPr="00BB2088" w:rsidRDefault="00BB2088" w:rsidP="00BB2088">
            <w:pPr>
              <w:pStyle w:val="TableParagraph"/>
              <w:ind w:right="-22"/>
              <w:rPr>
                <w:sz w:val="24"/>
                <w:szCs w:val="24"/>
              </w:rPr>
            </w:pPr>
            <w:r w:rsidRPr="00BB2088">
              <w:rPr>
                <w:sz w:val="24"/>
                <w:szCs w:val="24"/>
              </w:rPr>
              <w:t>Online</w:t>
            </w:r>
          </w:p>
        </w:tc>
        <w:tc>
          <w:tcPr>
            <w:tcW w:w="1094" w:type="dxa"/>
            <w:tcBorders>
              <w:top w:val="single" w:sz="4" w:space="0" w:color="auto"/>
            </w:tcBorders>
          </w:tcPr>
          <w:p w:rsidR="00BB2088" w:rsidRPr="00BB2088" w:rsidRDefault="00BB2088" w:rsidP="00BB2088">
            <w:pPr>
              <w:pStyle w:val="TableParagraph"/>
              <w:ind w:right="-22"/>
              <w:jc w:val="right"/>
              <w:rPr>
                <w:sz w:val="24"/>
                <w:szCs w:val="24"/>
              </w:rPr>
            </w:pPr>
            <w:r w:rsidRPr="00BB2088">
              <w:rPr>
                <w:sz w:val="24"/>
                <w:szCs w:val="24"/>
              </w:rPr>
              <w:t>.1627</w:t>
            </w:r>
          </w:p>
        </w:tc>
        <w:tc>
          <w:tcPr>
            <w:tcW w:w="1097" w:type="dxa"/>
            <w:tcBorders>
              <w:top w:val="single" w:sz="4" w:space="0" w:color="auto"/>
            </w:tcBorders>
          </w:tcPr>
          <w:p w:rsidR="00BB2088" w:rsidRPr="00BB2088" w:rsidRDefault="00BB2088" w:rsidP="00BB2088">
            <w:pPr>
              <w:pStyle w:val="TableParagraph"/>
              <w:ind w:right="-22"/>
              <w:jc w:val="right"/>
              <w:rPr>
                <w:sz w:val="24"/>
                <w:szCs w:val="24"/>
              </w:rPr>
            </w:pPr>
            <w:r w:rsidRPr="00BB2088">
              <w:rPr>
                <w:sz w:val="24"/>
                <w:szCs w:val="24"/>
              </w:rPr>
              <w:t>12</w:t>
            </w:r>
          </w:p>
        </w:tc>
        <w:tc>
          <w:tcPr>
            <w:tcW w:w="1536" w:type="dxa"/>
            <w:tcBorders>
              <w:top w:val="single" w:sz="4" w:space="0" w:color="auto"/>
            </w:tcBorders>
          </w:tcPr>
          <w:p w:rsidR="00BB2088" w:rsidRPr="00BB2088" w:rsidRDefault="00BB2088" w:rsidP="00BB2088">
            <w:pPr>
              <w:pStyle w:val="TableParagraph"/>
              <w:ind w:right="-22"/>
              <w:jc w:val="right"/>
              <w:rPr>
                <w:sz w:val="24"/>
                <w:szCs w:val="24"/>
              </w:rPr>
            </w:pPr>
            <w:r w:rsidRPr="00BB2088">
              <w:rPr>
                <w:sz w:val="24"/>
                <w:szCs w:val="24"/>
              </w:rPr>
              <w:t>.07261</w:t>
            </w:r>
          </w:p>
        </w:tc>
        <w:tc>
          <w:tcPr>
            <w:tcW w:w="1570" w:type="dxa"/>
            <w:tcBorders>
              <w:top w:val="single" w:sz="4" w:space="0" w:color="auto"/>
            </w:tcBorders>
          </w:tcPr>
          <w:p w:rsidR="00BB2088" w:rsidRPr="00BB2088" w:rsidRDefault="00BB2088" w:rsidP="00BB2088">
            <w:pPr>
              <w:pStyle w:val="TableParagraph"/>
              <w:ind w:right="-22"/>
              <w:jc w:val="right"/>
              <w:rPr>
                <w:sz w:val="24"/>
                <w:szCs w:val="24"/>
              </w:rPr>
            </w:pPr>
            <w:r w:rsidRPr="00BB2088">
              <w:rPr>
                <w:sz w:val="24"/>
                <w:szCs w:val="24"/>
              </w:rPr>
              <w:t>.02096</w:t>
            </w:r>
          </w:p>
        </w:tc>
      </w:tr>
      <w:tr w:rsidR="00BB2088" w:rsidRPr="00BB2088" w:rsidTr="005106B0">
        <w:trPr>
          <w:trHeight w:val="317"/>
        </w:trPr>
        <w:tc>
          <w:tcPr>
            <w:tcW w:w="769" w:type="dxa"/>
          </w:tcPr>
          <w:p w:rsidR="00BB2088" w:rsidRPr="00BB2088" w:rsidRDefault="00BB2088" w:rsidP="00BB2088">
            <w:pPr>
              <w:pStyle w:val="TableParagraph"/>
              <w:ind w:right="-22"/>
              <w:rPr>
                <w:sz w:val="24"/>
                <w:szCs w:val="24"/>
              </w:rPr>
            </w:pPr>
          </w:p>
        </w:tc>
        <w:tc>
          <w:tcPr>
            <w:tcW w:w="1305" w:type="dxa"/>
          </w:tcPr>
          <w:p w:rsidR="00BB2088" w:rsidRPr="00BB2088" w:rsidRDefault="00BB2088" w:rsidP="00BB2088">
            <w:pPr>
              <w:pStyle w:val="TableParagraph"/>
              <w:ind w:right="-22"/>
              <w:rPr>
                <w:sz w:val="24"/>
                <w:szCs w:val="24"/>
              </w:rPr>
            </w:pPr>
            <w:r w:rsidRPr="00BB2088">
              <w:rPr>
                <w:sz w:val="24"/>
                <w:szCs w:val="24"/>
              </w:rPr>
              <w:t>Nononline</w:t>
            </w:r>
          </w:p>
        </w:tc>
        <w:tc>
          <w:tcPr>
            <w:tcW w:w="1094" w:type="dxa"/>
          </w:tcPr>
          <w:p w:rsidR="00BB2088" w:rsidRPr="00BB2088" w:rsidRDefault="00BB2088" w:rsidP="00BB2088">
            <w:pPr>
              <w:pStyle w:val="TableParagraph"/>
              <w:ind w:right="-22"/>
              <w:jc w:val="right"/>
              <w:rPr>
                <w:sz w:val="24"/>
                <w:szCs w:val="24"/>
              </w:rPr>
            </w:pPr>
            <w:r w:rsidRPr="00BB2088">
              <w:rPr>
                <w:sz w:val="24"/>
                <w:szCs w:val="24"/>
              </w:rPr>
              <w:t>-.0532</w:t>
            </w:r>
          </w:p>
        </w:tc>
        <w:tc>
          <w:tcPr>
            <w:tcW w:w="1097" w:type="dxa"/>
          </w:tcPr>
          <w:p w:rsidR="00BB2088" w:rsidRPr="00BB2088" w:rsidRDefault="00BB2088" w:rsidP="00BB2088">
            <w:pPr>
              <w:pStyle w:val="TableParagraph"/>
              <w:ind w:right="-22"/>
              <w:jc w:val="right"/>
              <w:rPr>
                <w:sz w:val="24"/>
                <w:szCs w:val="24"/>
              </w:rPr>
            </w:pPr>
            <w:r w:rsidRPr="00BB2088">
              <w:rPr>
                <w:sz w:val="24"/>
                <w:szCs w:val="24"/>
              </w:rPr>
              <w:t>12</w:t>
            </w:r>
          </w:p>
        </w:tc>
        <w:tc>
          <w:tcPr>
            <w:tcW w:w="1536" w:type="dxa"/>
          </w:tcPr>
          <w:p w:rsidR="00BB2088" w:rsidRPr="00BB2088" w:rsidRDefault="00BB2088" w:rsidP="00BB2088">
            <w:pPr>
              <w:pStyle w:val="TableParagraph"/>
              <w:ind w:right="-22"/>
              <w:jc w:val="right"/>
              <w:rPr>
                <w:sz w:val="24"/>
                <w:szCs w:val="24"/>
              </w:rPr>
            </w:pPr>
            <w:r w:rsidRPr="00BB2088">
              <w:rPr>
                <w:sz w:val="24"/>
                <w:szCs w:val="24"/>
              </w:rPr>
              <w:t>.50386</w:t>
            </w:r>
          </w:p>
        </w:tc>
        <w:tc>
          <w:tcPr>
            <w:tcW w:w="1570" w:type="dxa"/>
          </w:tcPr>
          <w:p w:rsidR="00BB2088" w:rsidRPr="00BB2088" w:rsidRDefault="00BB2088" w:rsidP="00BB2088">
            <w:pPr>
              <w:pStyle w:val="TableParagraph"/>
              <w:ind w:right="-22"/>
              <w:jc w:val="right"/>
              <w:rPr>
                <w:sz w:val="24"/>
                <w:szCs w:val="24"/>
              </w:rPr>
            </w:pPr>
            <w:r w:rsidRPr="00BB2088">
              <w:rPr>
                <w:sz w:val="24"/>
                <w:szCs w:val="24"/>
              </w:rPr>
              <w:t>.14545</w:t>
            </w:r>
          </w:p>
        </w:tc>
      </w:tr>
    </w:tbl>
    <w:p w:rsidR="00BB2088" w:rsidRPr="003D69DB" w:rsidRDefault="00BB2088" w:rsidP="00BB2088">
      <w:pPr>
        <w:pStyle w:val="BodyText"/>
        <w:ind w:right="-22"/>
        <w:rPr>
          <w:sz w:val="20"/>
          <w:szCs w:val="20"/>
        </w:rPr>
      </w:pPr>
      <w:r w:rsidRPr="003D69DB">
        <w:rPr>
          <w:sz w:val="20"/>
          <w:szCs w:val="20"/>
        </w:rPr>
        <w:t>Sumber : Output SPSS V22, 2017</w:t>
      </w:r>
    </w:p>
    <w:p w:rsidR="00BB2088" w:rsidRPr="00BB2088" w:rsidRDefault="00BB2088" w:rsidP="00BB2088">
      <w:pPr>
        <w:pStyle w:val="BodyText"/>
        <w:ind w:right="-22"/>
      </w:pPr>
    </w:p>
    <w:p w:rsidR="00BD3CDC" w:rsidRDefault="00BB2088" w:rsidP="00BD3CDC">
      <w:pPr>
        <w:pStyle w:val="BodyText"/>
        <w:ind w:right="-22"/>
        <w:jc w:val="both"/>
      </w:pPr>
      <w:r w:rsidRPr="00BB2088">
        <w:t xml:space="preserve">Tabel </w:t>
      </w:r>
      <w:r w:rsidR="00BD3CDC">
        <w:rPr>
          <w:lang w:val="en-US"/>
        </w:rPr>
        <w:t>1</w:t>
      </w:r>
      <w:r w:rsidRPr="00BB2088">
        <w:t xml:space="preserve">.9 diuraikan mengenai rata-rata </w:t>
      </w:r>
      <w:r w:rsidRPr="00BB2088">
        <w:rPr>
          <w:i/>
        </w:rPr>
        <w:t xml:space="preserve">Net Profit Margin </w:t>
      </w:r>
      <w:r w:rsidRPr="00BB2088">
        <w:t xml:space="preserve">PT. Shout Network Indonesia pada </w:t>
      </w:r>
      <w:r w:rsidRPr="00BB2088">
        <w:lastRenderedPageBreak/>
        <w:t xml:space="preserve">penjualan online dan non online dengan periode ukur januari 2015 sampai dengan Desember 2015. Dapat dilihat pada tabel tersebut, rata-rata </w:t>
      </w:r>
      <w:r w:rsidRPr="00BB2088">
        <w:rPr>
          <w:i/>
        </w:rPr>
        <w:t xml:space="preserve">Net Profit Margin </w:t>
      </w:r>
      <w:r w:rsidRPr="00BB2088">
        <w:t>pada penjualan online periode Januari 2015 sampai dengan Desember 2015 adalah 0,1627 atau 16,3%, sedangkan pada penjualan no</w:t>
      </w:r>
      <w:r w:rsidR="00BD3CDC">
        <w:t>n online pada periode Januari-</w:t>
      </w:r>
      <w:r w:rsidRPr="00BB2088">
        <w:t xml:space="preserve">Desember 2015 memiliki rata-rata </w:t>
      </w:r>
      <w:r w:rsidRPr="00BB2088">
        <w:rPr>
          <w:i/>
        </w:rPr>
        <w:t xml:space="preserve">Net Profit  Margin </w:t>
      </w:r>
      <w:r w:rsidRPr="00BB2088">
        <w:t>sebesar -0,0532 atau -5,3%. Angka tersebut memiliki selisih yang dapat dikatakan sangat besar. Uraian mengenai hasil analisis atas selisih rata-rata tersebut dapat dilihat pada tabel berikut</w:t>
      </w:r>
      <w:r w:rsidRPr="00BB2088">
        <w:rPr>
          <w:spacing w:val="-2"/>
        </w:rPr>
        <w:t xml:space="preserve"> </w:t>
      </w:r>
      <w:r w:rsidRPr="00BB2088">
        <w:t>ini.</w:t>
      </w:r>
    </w:p>
    <w:p w:rsidR="00BB2088" w:rsidRPr="00BD3CDC" w:rsidRDefault="00BB2088" w:rsidP="00BD3CDC">
      <w:pPr>
        <w:pStyle w:val="BodyText"/>
        <w:ind w:right="-22"/>
        <w:jc w:val="center"/>
      </w:pPr>
      <w:r w:rsidRPr="00BD3CDC">
        <w:t xml:space="preserve">Tabel </w:t>
      </w:r>
      <w:r w:rsidR="00BD3CDC">
        <w:rPr>
          <w:lang w:val="en-US"/>
        </w:rPr>
        <w:t>1</w:t>
      </w:r>
      <w:r w:rsidRPr="00BD3CDC">
        <w:t>.</w:t>
      </w:r>
      <w:r w:rsidR="00BD3CDC">
        <w:rPr>
          <w:lang w:val="en-US"/>
        </w:rPr>
        <w:t>1</w:t>
      </w:r>
      <w:r w:rsidRPr="00BD3CDC">
        <w:t>0 Paired Samples Test</w:t>
      </w:r>
    </w:p>
    <w:p w:rsidR="00BB2088" w:rsidRPr="00BB2088" w:rsidRDefault="00BD3CDC" w:rsidP="00BB2088">
      <w:pPr>
        <w:pStyle w:val="BodyText"/>
        <w:ind w:right="-22"/>
        <w:rPr>
          <w:b/>
        </w:rPr>
      </w:pPr>
      <w:r w:rsidRPr="00BD3CDC">
        <w:rPr>
          <w:b/>
          <w:noProof/>
          <w:lang w:val="id-ID" w:eastAsia="id-ID"/>
        </w:rPr>
        <mc:AlternateContent>
          <mc:Choice Requires="wps">
            <w:drawing>
              <wp:anchor distT="0" distB="0" distL="114300" distR="114300" simplePos="0" relativeHeight="487603712" behindDoc="0" locked="0" layoutInCell="1" allowOverlap="1" wp14:anchorId="119C838A" wp14:editId="3C6F0892">
                <wp:simplePos x="0" y="0"/>
                <wp:positionH relativeFrom="margin">
                  <wp:align>center</wp:align>
                </wp:positionH>
                <wp:positionV relativeFrom="paragraph">
                  <wp:posOffset>3302</wp:posOffset>
                </wp:positionV>
                <wp:extent cx="5168900" cy="2160270"/>
                <wp:effectExtent l="0" t="0" r="12700" b="11430"/>
                <wp:wrapNone/>
                <wp:docPr id="128"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0" cy="2160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2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75"/>
                              <w:gridCol w:w="797"/>
                              <w:gridCol w:w="837"/>
                              <w:gridCol w:w="993"/>
                              <w:gridCol w:w="854"/>
                              <w:gridCol w:w="844"/>
                              <w:gridCol w:w="844"/>
                              <w:gridCol w:w="715"/>
                              <w:gridCol w:w="568"/>
                              <w:gridCol w:w="849"/>
                            </w:tblGrid>
                            <w:tr w:rsidR="00C3352F" w:rsidTr="00577585">
                              <w:trPr>
                                <w:trHeight w:val="305"/>
                              </w:trPr>
                              <w:tc>
                                <w:tcPr>
                                  <w:tcW w:w="1572" w:type="dxa"/>
                                  <w:gridSpan w:val="2"/>
                                  <w:vMerge w:val="restart"/>
                                </w:tcPr>
                                <w:p w:rsidR="00C3352F" w:rsidRDefault="00C3352F">
                                  <w:pPr>
                                    <w:pStyle w:val="TableParagraph"/>
                                  </w:pPr>
                                </w:p>
                              </w:tc>
                              <w:tc>
                                <w:tcPr>
                                  <w:tcW w:w="4372" w:type="dxa"/>
                                  <w:gridSpan w:val="5"/>
                                </w:tcPr>
                                <w:p w:rsidR="00C3352F" w:rsidRDefault="00C3352F">
                                  <w:pPr>
                                    <w:pStyle w:val="TableParagraph"/>
                                    <w:spacing w:before="36" w:line="249" w:lineRule="exact"/>
                                    <w:ind w:left="1290"/>
                                    <w:rPr>
                                      <w:sz w:val="24"/>
                                    </w:rPr>
                                  </w:pPr>
                                  <w:r>
                                    <w:rPr>
                                      <w:sz w:val="24"/>
                                    </w:rPr>
                                    <w:t>Paired Differences</w:t>
                                  </w:r>
                                </w:p>
                              </w:tc>
                              <w:tc>
                                <w:tcPr>
                                  <w:tcW w:w="715" w:type="dxa"/>
                                  <w:vMerge w:val="restart"/>
                                </w:tcPr>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spacing w:before="221" w:line="258" w:lineRule="exact"/>
                                    <w:ind w:left="52"/>
                                    <w:jc w:val="center"/>
                                    <w:rPr>
                                      <w:sz w:val="24"/>
                                    </w:rPr>
                                  </w:pPr>
                                  <w:r>
                                    <w:rPr>
                                      <w:sz w:val="24"/>
                                    </w:rPr>
                                    <w:t>t</w:t>
                                  </w:r>
                                </w:p>
                              </w:tc>
                              <w:tc>
                                <w:tcPr>
                                  <w:tcW w:w="568" w:type="dxa"/>
                                  <w:vMerge w:val="restart"/>
                                </w:tcPr>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spacing w:before="221" w:line="258" w:lineRule="exact"/>
                                    <w:ind w:left="196"/>
                                    <w:rPr>
                                      <w:sz w:val="24"/>
                                    </w:rPr>
                                  </w:pPr>
                                  <w:r>
                                    <w:rPr>
                                      <w:sz w:val="24"/>
                                    </w:rPr>
                                    <w:t>df</w:t>
                                  </w:r>
                                </w:p>
                              </w:tc>
                              <w:tc>
                                <w:tcPr>
                                  <w:tcW w:w="849" w:type="dxa"/>
                                  <w:vMerge w:val="restart"/>
                                </w:tcPr>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spacing w:before="179" w:line="280" w:lineRule="auto"/>
                                    <w:ind w:left="293" w:right="190" w:hanging="48"/>
                                    <w:rPr>
                                      <w:sz w:val="24"/>
                                    </w:rPr>
                                  </w:pPr>
                                  <w:r>
                                    <w:rPr>
                                      <w:sz w:val="24"/>
                                    </w:rPr>
                                    <w:t>Sig. (2-</w:t>
                                  </w:r>
                                </w:p>
                                <w:p w:rsidR="00C3352F" w:rsidRDefault="00C3352F">
                                  <w:pPr>
                                    <w:pStyle w:val="TableParagraph"/>
                                    <w:spacing w:line="253" w:lineRule="exact"/>
                                    <w:ind w:left="127"/>
                                    <w:rPr>
                                      <w:sz w:val="24"/>
                                    </w:rPr>
                                  </w:pPr>
                                  <w:r>
                                    <w:rPr>
                                      <w:sz w:val="24"/>
                                    </w:rPr>
                                    <w:t>tailed)</w:t>
                                  </w:r>
                                </w:p>
                              </w:tc>
                            </w:tr>
                            <w:tr w:rsidR="00C3352F" w:rsidTr="00577585">
                              <w:trPr>
                                <w:trHeight w:val="1275"/>
                              </w:trPr>
                              <w:tc>
                                <w:tcPr>
                                  <w:tcW w:w="1572" w:type="dxa"/>
                                  <w:gridSpan w:val="2"/>
                                  <w:vMerge/>
                                </w:tcPr>
                                <w:p w:rsidR="00C3352F" w:rsidRDefault="00C3352F">
                                  <w:pPr>
                                    <w:rPr>
                                      <w:sz w:val="2"/>
                                      <w:szCs w:val="2"/>
                                    </w:rPr>
                                  </w:pPr>
                                </w:p>
                              </w:tc>
                              <w:tc>
                                <w:tcPr>
                                  <w:tcW w:w="837" w:type="dxa"/>
                                  <w:vMerge w:val="restart"/>
                                </w:tcPr>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spacing w:before="170" w:line="258" w:lineRule="exact"/>
                                    <w:ind w:left="141"/>
                                    <w:rPr>
                                      <w:sz w:val="24"/>
                                    </w:rPr>
                                  </w:pPr>
                                  <w:r>
                                    <w:rPr>
                                      <w:sz w:val="24"/>
                                    </w:rPr>
                                    <w:t>Mean</w:t>
                                  </w:r>
                                </w:p>
                              </w:tc>
                              <w:tc>
                                <w:tcPr>
                                  <w:tcW w:w="993" w:type="dxa"/>
                                  <w:vMerge w:val="restart"/>
                                </w:tcPr>
                                <w:p w:rsidR="00C3352F" w:rsidRDefault="00C3352F">
                                  <w:pPr>
                                    <w:pStyle w:val="TableParagraph"/>
                                    <w:rPr>
                                      <w:sz w:val="26"/>
                                    </w:rPr>
                                  </w:pPr>
                                </w:p>
                                <w:p w:rsidR="00C3352F" w:rsidRDefault="00C3352F">
                                  <w:pPr>
                                    <w:pStyle w:val="TableParagraph"/>
                                    <w:spacing w:before="1"/>
                                    <w:rPr>
                                      <w:sz w:val="37"/>
                                    </w:rPr>
                                  </w:pPr>
                                </w:p>
                                <w:p w:rsidR="00C3352F" w:rsidRDefault="00C3352F">
                                  <w:pPr>
                                    <w:pStyle w:val="TableParagraph"/>
                                    <w:ind w:left="92" w:right="54"/>
                                    <w:jc w:val="center"/>
                                    <w:rPr>
                                      <w:sz w:val="24"/>
                                    </w:rPr>
                                  </w:pPr>
                                  <w:r>
                                    <w:rPr>
                                      <w:sz w:val="24"/>
                                    </w:rPr>
                                    <w:t>Std.</w:t>
                                  </w:r>
                                </w:p>
                                <w:p w:rsidR="00C3352F" w:rsidRDefault="00C3352F">
                                  <w:pPr>
                                    <w:pStyle w:val="TableParagraph"/>
                                    <w:spacing w:before="1" w:line="320" w:lineRule="atLeast"/>
                                    <w:ind w:left="92" w:right="54"/>
                                    <w:jc w:val="center"/>
                                    <w:rPr>
                                      <w:sz w:val="24"/>
                                    </w:rPr>
                                  </w:pPr>
                                  <w:r>
                                    <w:rPr>
                                      <w:sz w:val="24"/>
                                    </w:rPr>
                                    <w:t>Deviatio n</w:t>
                                  </w:r>
                                </w:p>
                              </w:tc>
                              <w:tc>
                                <w:tcPr>
                                  <w:tcW w:w="854" w:type="dxa"/>
                                  <w:vMerge w:val="restart"/>
                                </w:tcPr>
                                <w:p w:rsidR="00C3352F" w:rsidRDefault="00C3352F">
                                  <w:pPr>
                                    <w:pStyle w:val="TableParagraph"/>
                                    <w:rPr>
                                      <w:sz w:val="26"/>
                                    </w:rPr>
                                  </w:pPr>
                                </w:p>
                                <w:p w:rsidR="00C3352F" w:rsidRDefault="00C3352F">
                                  <w:pPr>
                                    <w:pStyle w:val="TableParagraph"/>
                                    <w:spacing w:before="1"/>
                                    <w:rPr>
                                      <w:sz w:val="37"/>
                                    </w:rPr>
                                  </w:pPr>
                                </w:p>
                                <w:p w:rsidR="00C3352F" w:rsidRDefault="00C3352F">
                                  <w:pPr>
                                    <w:pStyle w:val="TableParagraph"/>
                                    <w:ind w:left="183" w:firstLine="60"/>
                                    <w:rPr>
                                      <w:sz w:val="24"/>
                                    </w:rPr>
                                  </w:pPr>
                                  <w:r>
                                    <w:rPr>
                                      <w:sz w:val="24"/>
                                    </w:rPr>
                                    <w:t>Std.</w:t>
                                  </w:r>
                                </w:p>
                                <w:p w:rsidR="00C3352F" w:rsidRDefault="00C3352F">
                                  <w:pPr>
                                    <w:pStyle w:val="TableParagraph"/>
                                    <w:spacing w:before="1" w:line="320" w:lineRule="atLeast"/>
                                    <w:ind w:left="162" w:right="105" w:firstLine="21"/>
                                    <w:rPr>
                                      <w:sz w:val="24"/>
                                    </w:rPr>
                                  </w:pPr>
                                  <w:r>
                                    <w:rPr>
                                      <w:sz w:val="24"/>
                                    </w:rPr>
                                    <w:t>Error Mean</w:t>
                                  </w:r>
                                </w:p>
                              </w:tc>
                              <w:tc>
                                <w:tcPr>
                                  <w:tcW w:w="1688" w:type="dxa"/>
                                  <w:gridSpan w:val="2"/>
                                </w:tcPr>
                                <w:p w:rsidR="00C3352F" w:rsidRDefault="00C3352F">
                                  <w:pPr>
                                    <w:pStyle w:val="TableParagraph"/>
                                    <w:spacing w:before="46"/>
                                    <w:ind w:left="175" w:right="132"/>
                                    <w:jc w:val="center"/>
                                    <w:rPr>
                                      <w:sz w:val="24"/>
                                    </w:rPr>
                                  </w:pPr>
                                  <w:r>
                                    <w:rPr>
                                      <w:sz w:val="24"/>
                                    </w:rPr>
                                    <w:t>95%</w:t>
                                  </w:r>
                                </w:p>
                                <w:p w:rsidR="00C3352F" w:rsidRDefault="00C3352F">
                                  <w:pPr>
                                    <w:pStyle w:val="TableParagraph"/>
                                    <w:spacing w:before="43"/>
                                    <w:ind w:left="175" w:right="132"/>
                                    <w:jc w:val="center"/>
                                    <w:rPr>
                                      <w:sz w:val="24"/>
                                    </w:rPr>
                                  </w:pPr>
                                  <w:r>
                                    <w:rPr>
                                      <w:sz w:val="24"/>
                                    </w:rPr>
                                    <w:t>Confidence</w:t>
                                  </w:r>
                                </w:p>
                                <w:p w:rsidR="00C3352F" w:rsidRDefault="00C3352F">
                                  <w:pPr>
                                    <w:pStyle w:val="TableParagraph"/>
                                    <w:spacing w:before="2" w:line="320" w:lineRule="atLeast"/>
                                    <w:ind w:left="177" w:right="132"/>
                                    <w:jc w:val="center"/>
                                    <w:rPr>
                                      <w:sz w:val="24"/>
                                    </w:rPr>
                                  </w:pPr>
                                  <w:r>
                                    <w:rPr>
                                      <w:sz w:val="24"/>
                                    </w:rPr>
                                    <w:t xml:space="preserve">Interval of </w:t>
                                  </w:r>
                                  <w:r>
                                    <w:rPr>
                                      <w:spacing w:val="-6"/>
                                      <w:sz w:val="24"/>
                                    </w:rPr>
                                    <w:t xml:space="preserve">the </w:t>
                                  </w:r>
                                  <w:r>
                                    <w:rPr>
                                      <w:sz w:val="24"/>
                                    </w:rPr>
                                    <w:t>Difference</w:t>
                                  </w:r>
                                </w:p>
                              </w:tc>
                              <w:tc>
                                <w:tcPr>
                                  <w:tcW w:w="715" w:type="dxa"/>
                                  <w:vMerge/>
                                </w:tcPr>
                                <w:p w:rsidR="00C3352F" w:rsidRDefault="00C3352F">
                                  <w:pPr>
                                    <w:rPr>
                                      <w:sz w:val="2"/>
                                      <w:szCs w:val="2"/>
                                    </w:rPr>
                                  </w:pPr>
                                </w:p>
                              </w:tc>
                              <w:tc>
                                <w:tcPr>
                                  <w:tcW w:w="568" w:type="dxa"/>
                                  <w:vMerge/>
                                </w:tcPr>
                                <w:p w:rsidR="00C3352F" w:rsidRDefault="00C3352F">
                                  <w:pPr>
                                    <w:rPr>
                                      <w:sz w:val="2"/>
                                      <w:szCs w:val="2"/>
                                    </w:rPr>
                                  </w:pPr>
                                </w:p>
                              </w:tc>
                              <w:tc>
                                <w:tcPr>
                                  <w:tcW w:w="849" w:type="dxa"/>
                                  <w:vMerge/>
                                </w:tcPr>
                                <w:p w:rsidR="00C3352F" w:rsidRDefault="00C3352F">
                                  <w:pPr>
                                    <w:rPr>
                                      <w:sz w:val="2"/>
                                      <w:szCs w:val="2"/>
                                    </w:rPr>
                                  </w:pPr>
                                </w:p>
                              </w:tc>
                            </w:tr>
                            <w:tr w:rsidR="00C3352F" w:rsidTr="00577585">
                              <w:trPr>
                                <w:trHeight w:val="316"/>
                              </w:trPr>
                              <w:tc>
                                <w:tcPr>
                                  <w:tcW w:w="1572" w:type="dxa"/>
                                  <w:gridSpan w:val="2"/>
                                  <w:vMerge/>
                                  <w:tcBorders>
                                    <w:bottom w:val="single" w:sz="4" w:space="0" w:color="auto"/>
                                  </w:tcBorders>
                                </w:tcPr>
                                <w:p w:rsidR="00C3352F" w:rsidRDefault="00C3352F">
                                  <w:pPr>
                                    <w:rPr>
                                      <w:sz w:val="2"/>
                                      <w:szCs w:val="2"/>
                                    </w:rPr>
                                  </w:pPr>
                                </w:p>
                              </w:tc>
                              <w:tc>
                                <w:tcPr>
                                  <w:tcW w:w="837" w:type="dxa"/>
                                  <w:vMerge/>
                                  <w:tcBorders>
                                    <w:bottom w:val="single" w:sz="4" w:space="0" w:color="auto"/>
                                  </w:tcBorders>
                                </w:tcPr>
                                <w:p w:rsidR="00C3352F" w:rsidRDefault="00C3352F">
                                  <w:pPr>
                                    <w:rPr>
                                      <w:sz w:val="2"/>
                                      <w:szCs w:val="2"/>
                                    </w:rPr>
                                  </w:pPr>
                                </w:p>
                              </w:tc>
                              <w:tc>
                                <w:tcPr>
                                  <w:tcW w:w="993" w:type="dxa"/>
                                  <w:vMerge/>
                                  <w:tcBorders>
                                    <w:bottom w:val="single" w:sz="4" w:space="0" w:color="auto"/>
                                  </w:tcBorders>
                                </w:tcPr>
                                <w:p w:rsidR="00C3352F" w:rsidRDefault="00C3352F">
                                  <w:pPr>
                                    <w:rPr>
                                      <w:sz w:val="2"/>
                                      <w:szCs w:val="2"/>
                                    </w:rPr>
                                  </w:pPr>
                                </w:p>
                              </w:tc>
                              <w:tc>
                                <w:tcPr>
                                  <w:tcW w:w="854" w:type="dxa"/>
                                  <w:vMerge/>
                                  <w:tcBorders>
                                    <w:bottom w:val="single" w:sz="4" w:space="0" w:color="auto"/>
                                  </w:tcBorders>
                                </w:tcPr>
                                <w:p w:rsidR="00C3352F" w:rsidRDefault="00C3352F">
                                  <w:pPr>
                                    <w:rPr>
                                      <w:sz w:val="2"/>
                                      <w:szCs w:val="2"/>
                                    </w:rPr>
                                  </w:pPr>
                                </w:p>
                              </w:tc>
                              <w:tc>
                                <w:tcPr>
                                  <w:tcW w:w="844" w:type="dxa"/>
                                  <w:tcBorders>
                                    <w:bottom w:val="single" w:sz="4" w:space="0" w:color="auto"/>
                                  </w:tcBorders>
                                </w:tcPr>
                                <w:p w:rsidR="00C3352F" w:rsidRDefault="00C3352F">
                                  <w:pPr>
                                    <w:pStyle w:val="TableParagraph"/>
                                    <w:spacing w:before="38" w:line="258" w:lineRule="exact"/>
                                    <w:ind w:left="117"/>
                                    <w:rPr>
                                      <w:sz w:val="24"/>
                                    </w:rPr>
                                  </w:pPr>
                                  <w:r>
                                    <w:rPr>
                                      <w:sz w:val="24"/>
                                    </w:rPr>
                                    <w:t>Lower</w:t>
                                  </w:r>
                                </w:p>
                              </w:tc>
                              <w:tc>
                                <w:tcPr>
                                  <w:tcW w:w="844" w:type="dxa"/>
                                  <w:tcBorders>
                                    <w:bottom w:val="single" w:sz="4" w:space="0" w:color="auto"/>
                                  </w:tcBorders>
                                </w:tcPr>
                                <w:p w:rsidR="00C3352F" w:rsidRDefault="00C3352F">
                                  <w:pPr>
                                    <w:pStyle w:val="TableParagraph"/>
                                    <w:spacing w:before="38" w:line="258" w:lineRule="exact"/>
                                    <w:ind w:left="60" w:right="11"/>
                                    <w:jc w:val="center"/>
                                    <w:rPr>
                                      <w:sz w:val="24"/>
                                    </w:rPr>
                                  </w:pPr>
                                  <w:r>
                                    <w:rPr>
                                      <w:sz w:val="24"/>
                                    </w:rPr>
                                    <w:t>Upper</w:t>
                                  </w:r>
                                </w:p>
                              </w:tc>
                              <w:tc>
                                <w:tcPr>
                                  <w:tcW w:w="715" w:type="dxa"/>
                                  <w:vMerge/>
                                  <w:tcBorders>
                                    <w:bottom w:val="single" w:sz="4" w:space="0" w:color="auto"/>
                                  </w:tcBorders>
                                </w:tcPr>
                                <w:p w:rsidR="00C3352F" w:rsidRDefault="00C3352F">
                                  <w:pPr>
                                    <w:rPr>
                                      <w:sz w:val="2"/>
                                      <w:szCs w:val="2"/>
                                    </w:rPr>
                                  </w:pPr>
                                </w:p>
                              </w:tc>
                              <w:tc>
                                <w:tcPr>
                                  <w:tcW w:w="568" w:type="dxa"/>
                                  <w:vMerge/>
                                  <w:tcBorders>
                                    <w:bottom w:val="single" w:sz="4" w:space="0" w:color="auto"/>
                                  </w:tcBorders>
                                </w:tcPr>
                                <w:p w:rsidR="00C3352F" w:rsidRDefault="00C3352F">
                                  <w:pPr>
                                    <w:rPr>
                                      <w:sz w:val="2"/>
                                      <w:szCs w:val="2"/>
                                    </w:rPr>
                                  </w:pPr>
                                </w:p>
                              </w:tc>
                              <w:tc>
                                <w:tcPr>
                                  <w:tcW w:w="849" w:type="dxa"/>
                                  <w:vMerge/>
                                  <w:tcBorders>
                                    <w:bottom w:val="single" w:sz="4" w:space="0" w:color="auto"/>
                                  </w:tcBorders>
                                </w:tcPr>
                                <w:p w:rsidR="00C3352F" w:rsidRDefault="00C3352F">
                                  <w:pPr>
                                    <w:rPr>
                                      <w:sz w:val="2"/>
                                      <w:szCs w:val="2"/>
                                    </w:rPr>
                                  </w:pPr>
                                </w:p>
                              </w:tc>
                            </w:tr>
                            <w:tr w:rsidR="00C3352F" w:rsidTr="00577585">
                              <w:trPr>
                                <w:trHeight w:val="1278"/>
                              </w:trPr>
                              <w:tc>
                                <w:tcPr>
                                  <w:tcW w:w="775" w:type="dxa"/>
                                  <w:tcBorders>
                                    <w:top w:val="single" w:sz="4" w:space="0" w:color="auto"/>
                                    <w:bottom w:val="single" w:sz="4" w:space="0" w:color="auto"/>
                                  </w:tcBorders>
                                </w:tcPr>
                                <w:p w:rsidR="00C3352F" w:rsidRDefault="00C3352F">
                                  <w:pPr>
                                    <w:pStyle w:val="TableParagraph"/>
                                    <w:spacing w:before="36"/>
                                    <w:ind w:left="75"/>
                                    <w:rPr>
                                      <w:sz w:val="24"/>
                                    </w:rPr>
                                  </w:pPr>
                                  <w:r>
                                    <w:rPr>
                                      <w:sz w:val="24"/>
                                    </w:rPr>
                                    <w:t>Pair 1</w:t>
                                  </w:r>
                                </w:p>
                              </w:tc>
                              <w:tc>
                                <w:tcPr>
                                  <w:tcW w:w="797" w:type="dxa"/>
                                  <w:tcBorders>
                                    <w:top w:val="single" w:sz="4" w:space="0" w:color="auto"/>
                                    <w:bottom w:val="single" w:sz="4" w:space="0" w:color="auto"/>
                                  </w:tcBorders>
                                </w:tcPr>
                                <w:p w:rsidR="00C3352F" w:rsidRDefault="00C3352F">
                                  <w:pPr>
                                    <w:pStyle w:val="TableParagraph"/>
                                    <w:spacing w:before="36" w:line="278" w:lineRule="auto"/>
                                    <w:ind w:left="149" w:right="58"/>
                                    <w:rPr>
                                      <w:sz w:val="24"/>
                                    </w:rPr>
                                  </w:pPr>
                                  <w:r>
                                    <w:rPr>
                                      <w:sz w:val="24"/>
                                    </w:rPr>
                                    <w:t>Onlin e - Nono</w:t>
                                  </w:r>
                                </w:p>
                                <w:p w:rsidR="00C3352F" w:rsidRDefault="00C3352F">
                                  <w:pPr>
                                    <w:pStyle w:val="TableParagraph"/>
                                    <w:spacing w:before="1" w:line="261" w:lineRule="exact"/>
                                    <w:ind w:left="149"/>
                                    <w:rPr>
                                      <w:sz w:val="24"/>
                                    </w:rPr>
                                  </w:pPr>
                                  <w:r>
                                    <w:rPr>
                                      <w:sz w:val="24"/>
                                    </w:rPr>
                                    <w:t>nline</w:t>
                                  </w:r>
                                </w:p>
                              </w:tc>
                              <w:tc>
                                <w:tcPr>
                                  <w:tcW w:w="837"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105"/>
                                    <w:rPr>
                                      <w:sz w:val="24"/>
                                    </w:rPr>
                                  </w:pPr>
                                  <w:r>
                                    <w:rPr>
                                      <w:sz w:val="24"/>
                                    </w:rPr>
                                    <w:t>.21596</w:t>
                                  </w:r>
                                </w:p>
                              </w:tc>
                              <w:tc>
                                <w:tcPr>
                                  <w:tcW w:w="993"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272"/>
                                    <w:rPr>
                                      <w:sz w:val="24"/>
                                    </w:rPr>
                                  </w:pPr>
                                  <w:r>
                                    <w:rPr>
                                      <w:sz w:val="24"/>
                                    </w:rPr>
                                    <w:t>.50135</w:t>
                                  </w:r>
                                </w:p>
                              </w:tc>
                              <w:tc>
                                <w:tcPr>
                                  <w:tcW w:w="854"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131"/>
                                    <w:rPr>
                                      <w:sz w:val="24"/>
                                    </w:rPr>
                                  </w:pPr>
                                  <w:r>
                                    <w:rPr>
                                      <w:sz w:val="24"/>
                                    </w:rPr>
                                    <w:t>.14473</w:t>
                                  </w:r>
                                </w:p>
                              </w:tc>
                              <w:tc>
                                <w:tcPr>
                                  <w:tcW w:w="844" w:type="dxa"/>
                                  <w:tcBorders>
                                    <w:top w:val="single" w:sz="4" w:space="0" w:color="auto"/>
                                    <w:bottom w:val="single" w:sz="4" w:space="0" w:color="auto"/>
                                  </w:tcBorders>
                                </w:tcPr>
                                <w:p w:rsidR="00C3352F" w:rsidRDefault="00C3352F">
                                  <w:pPr>
                                    <w:pStyle w:val="TableParagraph"/>
                                    <w:spacing w:before="11"/>
                                    <w:rPr>
                                      <w:sz w:val="30"/>
                                    </w:rPr>
                                  </w:pPr>
                                </w:p>
                                <w:p w:rsidR="00C3352F" w:rsidRDefault="00C3352F">
                                  <w:pPr>
                                    <w:pStyle w:val="TableParagraph"/>
                                    <w:ind w:right="34"/>
                                    <w:jc w:val="right"/>
                                    <w:rPr>
                                      <w:sz w:val="24"/>
                                    </w:rPr>
                                  </w:pPr>
                                  <w:r>
                                    <w:rPr>
                                      <w:w w:val="99"/>
                                      <w:sz w:val="24"/>
                                    </w:rPr>
                                    <w:t>-</w:t>
                                  </w:r>
                                </w:p>
                                <w:p w:rsidR="00C3352F" w:rsidRDefault="00C3352F">
                                  <w:pPr>
                                    <w:pStyle w:val="TableParagraph"/>
                                    <w:spacing w:before="46"/>
                                    <w:ind w:right="36"/>
                                    <w:jc w:val="right"/>
                                    <w:rPr>
                                      <w:sz w:val="24"/>
                                    </w:rPr>
                                  </w:pPr>
                                  <w:r>
                                    <w:rPr>
                                      <w:sz w:val="24"/>
                                    </w:rPr>
                                    <w:t>.10258</w:t>
                                  </w:r>
                                </w:p>
                              </w:tc>
                              <w:tc>
                                <w:tcPr>
                                  <w:tcW w:w="844"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112" w:right="11"/>
                                    <w:jc w:val="center"/>
                                    <w:rPr>
                                      <w:sz w:val="24"/>
                                    </w:rPr>
                                  </w:pPr>
                                  <w:r>
                                    <w:rPr>
                                      <w:sz w:val="24"/>
                                    </w:rPr>
                                    <w:t>.53450</w:t>
                                  </w:r>
                                </w:p>
                              </w:tc>
                              <w:tc>
                                <w:tcPr>
                                  <w:tcW w:w="715"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119"/>
                                    <w:rPr>
                                      <w:sz w:val="24"/>
                                    </w:rPr>
                                  </w:pPr>
                                  <w:r>
                                    <w:rPr>
                                      <w:sz w:val="24"/>
                                    </w:rPr>
                                    <w:t>1.492</w:t>
                                  </w:r>
                                </w:p>
                              </w:tc>
                              <w:tc>
                                <w:tcPr>
                                  <w:tcW w:w="568"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271"/>
                                    <w:rPr>
                                      <w:sz w:val="24"/>
                                    </w:rPr>
                                  </w:pPr>
                                  <w:r>
                                    <w:rPr>
                                      <w:sz w:val="24"/>
                                    </w:rPr>
                                    <w:t>11</w:t>
                                  </w:r>
                                </w:p>
                              </w:tc>
                              <w:tc>
                                <w:tcPr>
                                  <w:tcW w:w="849"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365"/>
                                    <w:rPr>
                                      <w:sz w:val="24"/>
                                    </w:rPr>
                                  </w:pPr>
                                  <w:r>
                                    <w:rPr>
                                      <w:sz w:val="24"/>
                                    </w:rPr>
                                    <w:t>.164</w:t>
                                  </w:r>
                                </w:p>
                              </w:tc>
                            </w:tr>
                          </w:tbl>
                          <w:p w:rsidR="00C3352F" w:rsidRDefault="00C3352F" w:rsidP="00BB2088">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9C838A" id="Text Box 128" o:spid="_x0000_s1130" type="#_x0000_t202" style="position:absolute;margin-left:0;margin-top:.25pt;width:407pt;height:170.1pt;z-index:487603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" filled="f" stroked="f">
                <v:textbox inset="0,0,0,0">
                  <w:txbxContent>
                    <w:tbl>
                      <w:tblPr>
                        <w:tblW w:w="0" w:type="auto"/>
                        <w:tblInd w:w="2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75"/>
                        <w:gridCol w:w="797"/>
                        <w:gridCol w:w="837"/>
                        <w:gridCol w:w="993"/>
                        <w:gridCol w:w="854"/>
                        <w:gridCol w:w="844"/>
                        <w:gridCol w:w="844"/>
                        <w:gridCol w:w="715"/>
                        <w:gridCol w:w="568"/>
                        <w:gridCol w:w="849"/>
                      </w:tblGrid>
                      <w:tr w:rsidR="00C3352F" w:rsidTr="00577585">
                        <w:trPr>
                          <w:trHeight w:val="305"/>
                        </w:trPr>
                        <w:tc>
                          <w:tcPr>
                            <w:tcW w:w="1572" w:type="dxa"/>
                            <w:gridSpan w:val="2"/>
                            <w:vMerge w:val="restart"/>
                          </w:tcPr>
                          <w:p w:rsidR="00C3352F" w:rsidRDefault="00C3352F">
                            <w:pPr>
                              <w:pStyle w:val="TableParagraph"/>
                            </w:pPr>
                          </w:p>
                        </w:tc>
                        <w:tc>
                          <w:tcPr>
                            <w:tcW w:w="4372" w:type="dxa"/>
                            <w:gridSpan w:val="5"/>
                          </w:tcPr>
                          <w:p w:rsidR="00C3352F" w:rsidRDefault="00C3352F">
                            <w:pPr>
                              <w:pStyle w:val="TableParagraph"/>
                              <w:spacing w:before="36" w:line="249" w:lineRule="exact"/>
                              <w:ind w:left="1290"/>
                              <w:rPr>
                                <w:sz w:val="24"/>
                              </w:rPr>
                            </w:pPr>
                            <w:r>
                              <w:rPr>
                                <w:sz w:val="24"/>
                              </w:rPr>
                              <w:t>Paired Differences</w:t>
                            </w:r>
                          </w:p>
                        </w:tc>
                        <w:tc>
                          <w:tcPr>
                            <w:tcW w:w="715" w:type="dxa"/>
                            <w:vMerge w:val="restart"/>
                          </w:tcPr>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spacing w:before="221" w:line="258" w:lineRule="exact"/>
                              <w:ind w:left="52"/>
                              <w:jc w:val="center"/>
                              <w:rPr>
                                <w:sz w:val="24"/>
                              </w:rPr>
                            </w:pPr>
                            <w:r>
                              <w:rPr>
                                <w:sz w:val="24"/>
                              </w:rPr>
                              <w:t>t</w:t>
                            </w:r>
                          </w:p>
                        </w:tc>
                        <w:tc>
                          <w:tcPr>
                            <w:tcW w:w="568" w:type="dxa"/>
                            <w:vMerge w:val="restart"/>
                          </w:tcPr>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spacing w:before="221" w:line="258" w:lineRule="exact"/>
                              <w:ind w:left="196"/>
                              <w:rPr>
                                <w:sz w:val="24"/>
                              </w:rPr>
                            </w:pPr>
                            <w:r>
                              <w:rPr>
                                <w:sz w:val="24"/>
                              </w:rPr>
                              <w:t>df</w:t>
                            </w:r>
                          </w:p>
                        </w:tc>
                        <w:tc>
                          <w:tcPr>
                            <w:tcW w:w="849" w:type="dxa"/>
                            <w:vMerge w:val="restart"/>
                          </w:tcPr>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spacing w:before="179" w:line="280" w:lineRule="auto"/>
                              <w:ind w:left="293" w:right="190" w:hanging="48"/>
                              <w:rPr>
                                <w:sz w:val="24"/>
                              </w:rPr>
                            </w:pPr>
                            <w:r>
                              <w:rPr>
                                <w:sz w:val="24"/>
                              </w:rPr>
                              <w:t>Sig. (2-</w:t>
                            </w:r>
                          </w:p>
                          <w:p w:rsidR="00C3352F" w:rsidRDefault="00C3352F">
                            <w:pPr>
                              <w:pStyle w:val="TableParagraph"/>
                              <w:spacing w:line="253" w:lineRule="exact"/>
                              <w:ind w:left="127"/>
                              <w:rPr>
                                <w:sz w:val="24"/>
                              </w:rPr>
                            </w:pPr>
                            <w:r>
                              <w:rPr>
                                <w:sz w:val="24"/>
                              </w:rPr>
                              <w:t>tailed)</w:t>
                            </w:r>
                          </w:p>
                        </w:tc>
                      </w:tr>
                      <w:tr w:rsidR="00C3352F" w:rsidTr="00577585">
                        <w:trPr>
                          <w:trHeight w:val="1275"/>
                        </w:trPr>
                        <w:tc>
                          <w:tcPr>
                            <w:tcW w:w="1572" w:type="dxa"/>
                            <w:gridSpan w:val="2"/>
                            <w:vMerge/>
                          </w:tcPr>
                          <w:p w:rsidR="00C3352F" w:rsidRDefault="00C3352F">
                            <w:pPr>
                              <w:rPr>
                                <w:sz w:val="2"/>
                                <w:szCs w:val="2"/>
                              </w:rPr>
                            </w:pPr>
                          </w:p>
                        </w:tc>
                        <w:tc>
                          <w:tcPr>
                            <w:tcW w:w="837" w:type="dxa"/>
                            <w:vMerge w:val="restart"/>
                          </w:tcPr>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rPr>
                                <w:sz w:val="26"/>
                              </w:rPr>
                            </w:pPr>
                          </w:p>
                          <w:p w:rsidR="00C3352F" w:rsidRDefault="00C3352F">
                            <w:pPr>
                              <w:pStyle w:val="TableParagraph"/>
                              <w:spacing w:before="170" w:line="258" w:lineRule="exact"/>
                              <w:ind w:left="141"/>
                              <w:rPr>
                                <w:sz w:val="24"/>
                              </w:rPr>
                            </w:pPr>
                            <w:r>
                              <w:rPr>
                                <w:sz w:val="24"/>
                              </w:rPr>
                              <w:t>Mean</w:t>
                            </w:r>
                          </w:p>
                        </w:tc>
                        <w:tc>
                          <w:tcPr>
                            <w:tcW w:w="993" w:type="dxa"/>
                            <w:vMerge w:val="restart"/>
                          </w:tcPr>
                          <w:p w:rsidR="00C3352F" w:rsidRDefault="00C3352F">
                            <w:pPr>
                              <w:pStyle w:val="TableParagraph"/>
                              <w:rPr>
                                <w:sz w:val="26"/>
                              </w:rPr>
                            </w:pPr>
                          </w:p>
                          <w:p w:rsidR="00C3352F" w:rsidRDefault="00C3352F">
                            <w:pPr>
                              <w:pStyle w:val="TableParagraph"/>
                              <w:spacing w:before="1"/>
                              <w:rPr>
                                <w:sz w:val="37"/>
                              </w:rPr>
                            </w:pPr>
                          </w:p>
                          <w:p w:rsidR="00C3352F" w:rsidRDefault="00C3352F">
                            <w:pPr>
                              <w:pStyle w:val="TableParagraph"/>
                              <w:ind w:left="92" w:right="54"/>
                              <w:jc w:val="center"/>
                              <w:rPr>
                                <w:sz w:val="24"/>
                              </w:rPr>
                            </w:pPr>
                            <w:r>
                              <w:rPr>
                                <w:sz w:val="24"/>
                              </w:rPr>
                              <w:t>Std.</w:t>
                            </w:r>
                          </w:p>
                          <w:p w:rsidR="00C3352F" w:rsidRDefault="00C3352F">
                            <w:pPr>
                              <w:pStyle w:val="TableParagraph"/>
                              <w:spacing w:before="1" w:line="320" w:lineRule="atLeast"/>
                              <w:ind w:left="92" w:right="54"/>
                              <w:jc w:val="center"/>
                              <w:rPr>
                                <w:sz w:val="24"/>
                              </w:rPr>
                            </w:pPr>
                            <w:r>
                              <w:rPr>
                                <w:sz w:val="24"/>
                              </w:rPr>
                              <w:t>Deviatio n</w:t>
                            </w:r>
                          </w:p>
                        </w:tc>
                        <w:tc>
                          <w:tcPr>
                            <w:tcW w:w="854" w:type="dxa"/>
                            <w:vMerge w:val="restart"/>
                          </w:tcPr>
                          <w:p w:rsidR="00C3352F" w:rsidRDefault="00C3352F">
                            <w:pPr>
                              <w:pStyle w:val="TableParagraph"/>
                              <w:rPr>
                                <w:sz w:val="26"/>
                              </w:rPr>
                            </w:pPr>
                          </w:p>
                          <w:p w:rsidR="00C3352F" w:rsidRDefault="00C3352F">
                            <w:pPr>
                              <w:pStyle w:val="TableParagraph"/>
                              <w:spacing w:before="1"/>
                              <w:rPr>
                                <w:sz w:val="37"/>
                              </w:rPr>
                            </w:pPr>
                          </w:p>
                          <w:p w:rsidR="00C3352F" w:rsidRDefault="00C3352F">
                            <w:pPr>
                              <w:pStyle w:val="TableParagraph"/>
                              <w:ind w:left="183" w:firstLine="60"/>
                              <w:rPr>
                                <w:sz w:val="24"/>
                              </w:rPr>
                            </w:pPr>
                            <w:r>
                              <w:rPr>
                                <w:sz w:val="24"/>
                              </w:rPr>
                              <w:t>Std.</w:t>
                            </w:r>
                          </w:p>
                          <w:p w:rsidR="00C3352F" w:rsidRDefault="00C3352F">
                            <w:pPr>
                              <w:pStyle w:val="TableParagraph"/>
                              <w:spacing w:before="1" w:line="320" w:lineRule="atLeast"/>
                              <w:ind w:left="162" w:right="105" w:firstLine="21"/>
                              <w:rPr>
                                <w:sz w:val="24"/>
                              </w:rPr>
                            </w:pPr>
                            <w:r>
                              <w:rPr>
                                <w:sz w:val="24"/>
                              </w:rPr>
                              <w:t>Error Mean</w:t>
                            </w:r>
                          </w:p>
                        </w:tc>
                        <w:tc>
                          <w:tcPr>
                            <w:tcW w:w="1688" w:type="dxa"/>
                            <w:gridSpan w:val="2"/>
                          </w:tcPr>
                          <w:p w:rsidR="00C3352F" w:rsidRDefault="00C3352F">
                            <w:pPr>
                              <w:pStyle w:val="TableParagraph"/>
                              <w:spacing w:before="46"/>
                              <w:ind w:left="175" w:right="132"/>
                              <w:jc w:val="center"/>
                              <w:rPr>
                                <w:sz w:val="24"/>
                              </w:rPr>
                            </w:pPr>
                            <w:r>
                              <w:rPr>
                                <w:sz w:val="24"/>
                              </w:rPr>
                              <w:t>95%</w:t>
                            </w:r>
                          </w:p>
                          <w:p w:rsidR="00C3352F" w:rsidRDefault="00C3352F">
                            <w:pPr>
                              <w:pStyle w:val="TableParagraph"/>
                              <w:spacing w:before="43"/>
                              <w:ind w:left="175" w:right="132"/>
                              <w:jc w:val="center"/>
                              <w:rPr>
                                <w:sz w:val="24"/>
                              </w:rPr>
                            </w:pPr>
                            <w:r>
                              <w:rPr>
                                <w:sz w:val="24"/>
                              </w:rPr>
                              <w:t>Confidence</w:t>
                            </w:r>
                          </w:p>
                          <w:p w:rsidR="00C3352F" w:rsidRDefault="00C3352F">
                            <w:pPr>
                              <w:pStyle w:val="TableParagraph"/>
                              <w:spacing w:before="2" w:line="320" w:lineRule="atLeast"/>
                              <w:ind w:left="177" w:right="132"/>
                              <w:jc w:val="center"/>
                              <w:rPr>
                                <w:sz w:val="24"/>
                              </w:rPr>
                            </w:pPr>
                            <w:r>
                              <w:rPr>
                                <w:sz w:val="24"/>
                              </w:rPr>
                              <w:t xml:space="preserve">Interval of </w:t>
                            </w:r>
                            <w:r>
                              <w:rPr>
                                <w:spacing w:val="-6"/>
                                <w:sz w:val="24"/>
                              </w:rPr>
                              <w:t xml:space="preserve">the </w:t>
                            </w:r>
                            <w:r>
                              <w:rPr>
                                <w:sz w:val="24"/>
                              </w:rPr>
                              <w:t>Difference</w:t>
                            </w:r>
                          </w:p>
                        </w:tc>
                        <w:tc>
                          <w:tcPr>
                            <w:tcW w:w="715" w:type="dxa"/>
                            <w:vMerge/>
                          </w:tcPr>
                          <w:p w:rsidR="00C3352F" w:rsidRDefault="00C3352F">
                            <w:pPr>
                              <w:rPr>
                                <w:sz w:val="2"/>
                                <w:szCs w:val="2"/>
                              </w:rPr>
                            </w:pPr>
                          </w:p>
                        </w:tc>
                        <w:tc>
                          <w:tcPr>
                            <w:tcW w:w="568" w:type="dxa"/>
                            <w:vMerge/>
                          </w:tcPr>
                          <w:p w:rsidR="00C3352F" w:rsidRDefault="00C3352F">
                            <w:pPr>
                              <w:rPr>
                                <w:sz w:val="2"/>
                                <w:szCs w:val="2"/>
                              </w:rPr>
                            </w:pPr>
                          </w:p>
                        </w:tc>
                        <w:tc>
                          <w:tcPr>
                            <w:tcW w:w="849" w:type="dxa"/>
                            <w:vMerge/>
                          </w:tcPr>
                          <w:p w:rsidR="00C3352F" w:rsidRDefault="00C3352F">
                            <w:pPr>
                              <w:rPr>
                                <w:sz w:val="2"/>
                                <w:szCs w:val="2"/>
                              </w:rPr>
                            </w:pPr>
                          </w:p>
                        </w:tc>
                      </w:tr>
                      <w:tr w:rsidR="00C3352F" w:rsidTr="00577585">
                        <w:trPr>
                          <w:trHeight w:val="316"/>
                        </w:trPr>
                        <w:tc>
                          <w:tcPr>
                            <w:tcW w:w="1572" w:type="dxa"/>
                            <w:gridSpan w:val="2"/>
                            <w:vMerge/>
                            <w:tcBorders>
                              <w:bottom w:val="single" w:sz="4" w:space="0" w:color="auto"/>
                            </w:tcBorders>
                          </w:tcPr>
                          <w:p w:rsidR="00C3352F" w:rsidRDefault="00C3352F">
                            <w:pPr>
                              <w:rPr>
                                <w:sz w:val="2"/>
                                <w:szCs w:val="2"/>
                              </w:rPr>
                            </w:pPr>
                          </w:p>
                        </w:tc>
                        <w:tc>
                          <w:tcPr>
                            <w:tcW w:w="837" w:type="dxa"/>
                            <w:vMerge/>
                            <w:tcBorders>
                              <w:bottom w:val="single" w:sz="4" w:space="0" w:color="auto"/>
                            </w:tcBorders>
                          </w:tcPr>
                          <w:p w:rsidR="00C3352F" w:rsidRDefault="00C3352F">
                            <w:pPr>
                              <w:rPr>
                                <w:sz w:val="2"/>
                                <w:szCs w:val="2"/>
                              </w:rPr>
                            </w:pPr>
                          </w:p>
                        </w:tc>
                        <w:tc>
                          <w:tcPr>
                            <w:tcW w:w="993" w:type="dxa"/>
                            <w:vMerge/>
                            <w:tcBorders>
                              <w:bottom w:val="single" w:sz="4" w:space="0" w:color="auto"/>
                            </w:tcBorders>
                          </w:tcPr>
                          <w:p w:rsidR="00C3352F" w:rsidRDefault="00C3352F">
                            <w:pPr>
                              <w:rPr>
                                <w:sz w:val="2"/>
                                <w:szCs w:val="2"/>
                              </w:rPr>
                            </w:pPr>
                          </w:p>
                        </w:tc>
                        <w:tc>
                          <w:tcPr>
                            <w:tcW w:w="854" w:type="dxa"/>
                            <w:vMerge/>
                            <w:tcBorders>
                              <w:bottom w:val="single" w:sz="4" w:space="0" w:color="auto"/>
                            </w:tcBorders>
                          </w:tcPr>
                          <w:p w:rsidR="00C3352F" w:rsidRDefault="00C3352F">
                            <w:pPr>
                              <w:rPr>
                                <w:sz w:val="2"/>
                                <w:szCs w:val="2"/>
                              </w:rPr>
                            </w:pPr>
                          </w:p>
                        </w:tc>
                        <w:tc>
                          <w:tcPr>
                            <w:tcW w:w="844" w:type="dxa"/>
                            <w:tcBorders>
                              <w:bottom w:val="single" w:sz="4" w:space="0" w:color="auto"/>
                            </w:tcBorders>
                          </w:tcPr>
                          <w:p w:rsidR="00C3352F" w:rsidRDefault="00C3352F">
                            <w:pPr>
                              <w:pStyle w:val="TableParagraph"/>
                              <w:spacing w:before="38" w:line="258" w:lineRule="exact"/>
                              <w:ind w:left="117"/>
                              <w:rPr>
                                <w:sz w:val="24"/>
                              </w:rPr>
                            </w:pPr>
                            <w:r>
                              <w:rPr>
                                <w:sz w:val="24"/>
                              </w:rPr>
                              <w:t>Lower</w:t>
                            </w:r>
                          </w:p>
                        </w:tc>
                        <w:tc>
                          <w:tcPr>
                            <w:tcW w:w="844" w:type="dxa"/>
                            <w:tcBorders>
                              <w:bottom w:val="single" w:sz="4" w:space="0" w:color="auto"/>
                            </w:tcBorders>
                          </w:tcPr>
                          <w:p w:rsidR="00C3352F" w:rsidRDefault="00C3352F">
                            <w:pPr>
                              <w:pStyle w:val="TableParagraph"/>
                              <w:spacing w:before="38" w:line="258" w:lineRule="exact"/>
                              <w:ind w:left="60" w:right="11"/>
                              <w:jc w:val="center"/>
                              <w:rPr>
                                <w:sz w:val="24"/>
                              </w:rPr>
                            </w:pPr>
                            <w:r>
                              <w:rPr>
                                <w:sz w:val="24"/>
                              </w:rPr>
                              <w:t>Upper</w:t>
                            </w:r>
                          </w:p>
                        </w:tc>
                        <w:tc>
                          <w:tcPr>
                            <w:tcW w:w="715" w:type="dxa"/>
                            <w:vMerge/>
                            <w:tcBorders>
                              <w:bottom w:val="single" w:sz="4" w:space="0" w:color="auto"/>
                            </w:tcBorders>
                          </w:tcPr>
                          <w:p w:rsidR="00C3352F" w:rsidRDefault="00C3352F">
                            <w:pPr>
                              <w:rPr>
                                <w:sz w:val="2"/>
                                <w:szCs w:val="2"/>
                              </w:rPr>
                            </w:pPr>
                          </w:p>
                        </w:tc>
                        <w:tc>
                          <w:tcPr>
                            <w:tcW w:w="568" w:type="dxa"/>
                            <w:vMerge/>
                            <w:tcBorders>
                              <w:bottom w:val="single" w:sz="4" w:space="0" w:color="auto"/>
                            </w:tcBorders>
                          </w:tcPr>
                          <w:p w:rsidR="00C3352F" w:rsidRDefault="00C3352F">
                            <w:pPr>
                              <w:rPr>
                                <w:sz w:val="2"/>
                                <w:szCs w:val="2"/>
                              </w:rPr>
                            </w:pPr>
                          </w:p>
                        </w:tc>
                        <w:tc>
                          <w:tcPr>
                            <w:tcW w:w="849" w:type="dxa"/>
                            <w:vMerge/>
                            <w:tcBorders>
                              <w:bottom w:val="single" w:sz="4" w:space="0" w:color="auto"/>
                            </w:tcBorders>
                          </w:tcPr>
                          <w:p w:rsidR="00C3352F" w:rsidRDefault="00C3352F">
                            <w:pPr>
                              <w:rPr>
                                <w:sz w:val="2"/>
                                <w:szCs w:val="2"/>
                              </w:rPr>
                            </w:pPr>
                          </w:p>
                        </w:tc>
                      </w:tr>
                      <w:tr w:rsidR="00C3352F" w:rsidTr="00577585">
                        <w:trPr>
                          <w:trHeight w:val="1278"/>
                        </w:trPr>
                        <w:tc>
                          <w:tcPr>
                            <w:tcW w:w="775" w:type="dxa"/>
                            <w:tcBorders>
                              <w:top w:val="single" w:sz="4" w:space="0" w:color="auto"/>
                              <w:bottom w:val="single" w:sz="4" w:space="0" w:color="auto"/>
                            </w:tcBorders>
                          </w:tcPr>
                          <w:p w:rsidR="00C3352F" w:rsidRDefault="00C3352F">
                            <w:pPr>
                              <w:pStyle w:val="TableParagraph"/>
                              <w:spacing w:before="36"/>
                              <w:ind w:left="75"/>
                              <w:rPr>
                                <w:sz w:val="24"/>
                              </w:rPr>
                            </w:pPr>
                            <w:r>
                              <w:rPr>
                                <w:sz w:val="24"/>
                              </w:rPr>
                              <w:t>Pair 1</w:t>
                            </w:r>
                          </w:p>
                        </w:tc>
                        <w:tc>
                          <w:tcPr>
                            <w:tcW w:w="797" w:type="dxa"/>
                            <w:tcBorders>
                              <w:top w:val="single" w:sz="4" w:space="0" w:color="auto"/>
                              <w:bottom w:val="single" w:sz="4" w:space="0" w:color="auto"/>
                            </w:tcBorders>
                          </w:tcPr>
                          <w:p w:rsidR="00C3352F" w:rsidRDefault="00C3352F">
                            <w:pPr>
                              <w:pStyle w:val="TableParagraph"/>
                              <w:spacing w:before="36" w:line="278" w:lineRule="auto"/>
                              <w:ind w:left="149" w:right="58"/>
                              <w:rPr>
                                <w:sz w:val="24"/>
                              </w:rPr>
                            </w:pPr>
                            <w:r>
                              <w:rPr>
                                <w:sz w:val="24"/>
                              </w:rPr>
                              <w:t>Onlin e - Nono</w:t>
                            </w:r>
                          </w:p>
                          <w:p w:rsidR="00C3352F" w:rsidRDefault="00C3352F">
                            <w:pPr>
                              <w:pStyle w:val="TableParagraph"/>
                              <w:spacing w:before="1" w:line="261" w:lineRule="exact"/>
                              <w:ind w:left="149"/>
                              <w:rPr>
                                <w:sz w:val="24"/>
                              </w:rPr>
                            </w:pPr>
                            <w:r>
                              <w:rPr>
                                <w:sz w:val="24"/>
                              </w:rPr>
                              <w:t>nline</w:t>
                            </w:r>
                          </w:p>
                        </w:tc>
                        <w:tc>
                          <w:tcPr>
                            <w:tcW w:w="837"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105"/>
                              <w:rPr>
                                <w:sz w:val="24"/>
                              </w:rPr>
                            </w:pPr>
                            <w:r>
                              <w:rPr>
                                <w:sz w:val="24"/>
                              </w:rPr>
                              <w:t>.21596</w:t>
                            </w:r>
                          </w:p>
                        </w:tc>
                        <w:tc>
                          <w:tcPr>
                            <w:tcW w:w="993"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272"/>
                              <w:rPr>
                                <w:sz w:val="24"/>
                              </w:rPr>
                            </w:pPr>
                            <w:r>
                              <w:rPr>
                                <w:sz w:val="24"/>
                              </w:rPr>
                              <w:t>.50135</w:t>
                            </w:r>
                          </w:p>
                        </w:tc>
                        <w:tc>
                          <w:tcPr>
                            <w:tcW w:w="854"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131"/>
                              <w:rPr>
                                <w:sz w:val="24"/>
                              </w:rPr>
                            </w:pPr>
                            <w:r>
                              <w:rPr>
                                <w:sz w:val="24"/>
                              </w:rPr>
                              <w:t>.14473</w:t>
                            </w:r>
                          </w:p>
                        </w:tc>
                        <w:tc>
                          <w:tcPr>
                            <w:tcW w:w="844" w:type="dxa"/>
                            <w:tcBorders>
                              <w:top w:val="single" w:sz="4" w:space="0" w:color="auto"/>
                              <w:bottom w:val="single" w:sz="4" w:space="0" w:color="auto"/>
                            </w:tcBorders>
                          </w:tcPr>
                          <w:p w:rsidR="00C3352F" w:rsidRDefault="00C3352F">
                            <w:pPr>
                              <w:pStyle w:val="TableParagraph"/>
                              <w:spacing w:before="11"/>
                              <w:rPr>
                                <w:sz w:val="30"/>
                              </w:rPr>
                            </w:pPr>
                          </w:p>
                          <w:p w:rsidR="00C3352F" w:rsidRDefault="00C3352F">
                            <w:pPr>
                              <w:pStyle w:val="TableParagraph"/>
                              <w:ind w:right="34"/>
                              <w:jc w:val="right"/>
                              <w:rPr>
                                <w:sz w:val="24"/>
                              </w:rPr>
                            </w:pPr>
                            <w:r>
                              <w:rPr>
                                <w:w w:val="99"/>
                                <w:sz w:val="24"/>
                              </w:rPr>
                              <w:t>-</w:t>
                            </w:r>
                          </w:p>
                          <w:p w:rsidR="00C3352F" w:rsidRDefault="00C3352F">
                            <w:pPr>
                              <w:pStyle w:val="TableParagraph"/>
                              <w:spacing w:before="46"/>
                              <w:ind w:right="36"/>
                              <w:jc w:val="right"/>
                              <w:rPr>
                                <w:sz w:val="24"/>
                              </w:rPr>
                            </w:pPr>
                            <w:r>
                              <w:rPr>
                                <w:sz w:val="24"/>
                              </w:rPr>
                              <w:t>.10258</w:t>
                            </w:r>
                          </w:p>
                        </w:tc>
                        <w:tc>
                          <w:tcPr>
                            <w:tcW w:w="844"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112" w:right="11"/>
                              <w:jc w:val="center"/>
                              <w:rPr>
                                <w:sz w:val="24"/>
                              </w:rPr>
                            </w:pPr>
                            <w:r>
                              <w:rPr>
                                <w:sz w:val="24"/>
                              </w:rPr>
                              <w:t>.53450</w:t>
                            </w:r>
                          </w:p>
                        </w:tc>
                        <w:tc>
                          <w:tcPr>
                            <w:tcW w:w="715"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119"/>
                              <w:rPr>
                                <w:sz w:val="24"/>
                              </w:rPr>
                            </w:pPr>
                            <w:r>
                              <w:rPr>
                                <w:sz w:val="24"/>
                              </w:rPr>
                              <w:t>1.492</w:t>
                            </w:r>
                          </w:p>
                        </w:tc>
                        <w:tc>
                          <w:tcPr>
                            <w:tcW w:w="568"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271"/>
                              <w:rPr>
                                <w:sz w:val="24"/>
                              </w:rPr>
                            </w:pPr>
                            <w:r>
                              <w:rPr>
                                <w:sz w:val="24"/>
                              </w:rPr>
                              <w:t>11</w:t>
                            </w:r>
                          </w:p>
                        </w:tc>
                        <w:tc>
                          <w:tcPr>
                            <w:tcW w:w="849" w:type="dxa"/>
                            <w:tcBorders>
                              <w:top w:val="single" w:sz="4" w:space="0" w:color="auto"/>
                              <w:bottom w:val="single" w:sz="4" w:space="0" w:color="auto"/>
                            </w:tcBorders>
                          </w:tcPr>
                          <w:p w:rsidR="00C3352F" w:rsidRDefault="00C3352F">
                            <w:pPr>
                              <w:pStyle w:val="TableParagraph"/>
                              <w:rPr>
                                <w:sz w:val="26"/>
                              </w:rPr>
                            </w:pPr>
                          </w:p>
                          <w:p w:rsidR="00C3352F" w:rsidRDefault="00C3352F">
                            <w:pPr>
                              <w:pStyle w:val="TableParagraph"/>
                              <w:spacing w:before="218"/>
                              <w:ind w:left="365"/>
                              <w:rPr>
                                <w:sz w:val="24"/>
                              </w:rPr>
                            </w:pPr>
                            <w:r>
                              <w:rPr>
                                <w:sz w:val="24"/>
                              </w:rPr>
                              <w:t>.164</w:t>
                            </w:r>
                          </w:p>
                        </w:tc>
                      </w:tr>
                    </w:tbl>
                    <w:p w:rsidR="00C3352F" w:rsidRDefault="00C3352F" w:rsidP="00BB2088">
                      <w:pPr>
                        <w:pStyle w:val="BodyText"/>
                      </w:pPr>
                    </w:p>
                  </w:txbxContent>
                </v:textbox>
                <w10:wrap anchorx="margin"/>
              </v:shape>
            </w:pict>
          </mc:Fallback>
        </mc:AlternateContent>
      </w: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B2088" w:rsidRPr="00BB2088" w:rsidRDefault="00BB2088" w:rsidP="00BB2088">
      <w:pPr>
        <w:pStyle w:val="BodyText"/>
        <w:ind w:right="-22"/>
        <w:rPr>
          <w:b/>
        </w:rPr>
      </w:pPr>
    </w:p>
    <w:p w:rsidR="00BD3CDC" w:rsidRDefault="00BD3CDC" w:rsidP="00BB2088">
      <w:pPr>
        <w:pStyle w:val="BodyText"/>
        <w:ind w:right="-22"/>
      </w:pPr>
    </w:p>
    <w:p w:rsidR="00BD3CDC" w:rsidRDefault="00BD3CDC" w:rsidP="00BB2088">
      <w:pPr>
        <w:pStyle w:val="BodyText"/>
        <w:ind w:right="-22"/>
      </w:pPr>
    </w:p>
    <w:p w:rsidR="00BD3CDC" w:rsidRDefault="00BD3CDC" w:rsidP="00BB2088">
      <w:pPr>
        <w:pStyle w:val="BodyText"/>
        <w:ind w:right="-22"/>
      </w:pPr>
    </w:p>
    <w:p w:rsidR="00BB2088" w:rsidRPr="00287F2B" w:rsidRDefault="00BB2088" w:rsidP="00BB2088">
      <w:pPr>
        <w:pStyle w:val="BodyText"/>
        <w:ind w:right="-22"/>
        <w:rPr>
          <w:sz w:val="20"/>
          <w:szCs w:val="20"/>
        </w:rPr>
      </w:pPr>
      <w:r w:rsidRPr="00287F2B">
        <w:rPr>
          <w:sz w:val="20"/>
          <w:szCs w:val="20"/>
        </w:rPr>
        <w:t>Sumber : Output SPSS V22, 2017</w:t>
      </w:r>
    </w:p>
    <w:p w:rsidR="00BB2088" w:rsidRPr="00BB2088" w:rsidRDefault="00BB2088" w:rsidP="00BB2088">
      <w:pPr>
        <w:pStyle w:val="BodyText"/>
        <w:ind w:right="-22"/>
      </w:pPr>
    </w:p>
    <w:p w:rsidR="00BB2088" w:rsidRDefault="00BB2088" w:rsidP="00BB2088">
      <w:pPr>
        <w:pStyle w:val="BodyText"/>
        <w:ind w:right="-22"/>
        <w:jc w:val="both"/>
      </w:pPr>
      <w:r w:rsidRPr="00BB2088">
        <w:t xml:space="preserve">Dari tabel </w:t>
      </w:r>
      <w:r w:rsidR="00BD3CDC">
        <w:rPr>
          <w:lang w:val="en-US"/>
        </w:rPr>
        <w:t>1</w:t>
      </w:r>
      <w:r w:rsidRPr="00BB2088">
        <w:t xml:space="preserve">.10 dapat dilihat </w:t>
      </w:r>
      <w:r w:rsidRPr="00BB2088">
        <w:rPr>
          <w:i/>
        </w:rPr>
        <w:t xml:space="preserve">Net Profit Margin </w:t>
      </w:r>
      <w:r w:rsidRPr="00BB2088">
        <w:t xml:space="preserve">pada penjualan online dan non online memiliki selisih rata-rata sebesar 0,216 atau sebesar 21,6%. Artinya PT. Shout Network Indonesia mengalami penurunan </w:t>
      </w:r>
      <w:r w:rsidRPr="00BB2088">
        <w:rPr>
          <w:i/>
        </w:rPr>
        <w:t xml:space="preserve">Net Profit Margin </w:t>
      </w:r>
      <w:r w:rsidRPr="00BB2088">
        <w:t xml:space="preserve">dengan rata-rata penurunan sebesar 21,6%. </w:t>
      </w:r>
      <w:r w:rsidRPr="00BB2088">
        <w:rPr>
          <w:i/>
        </w:rPr>
        <w:t xml:space="preserve">Net Profit Margin </w:t>
      </w:r>
      <w:r w:rsidRPr="00BB2088">
        <w:t>PT. Shout Network Indonesia dikatakan tidak memiliki perbedaan karena tingkat signifikansinya atau p-value melebihi 0,050. Tingkat signifikansi yang ditunjukkan pada kolom Sig. (2-tailed) diatas melebihi 0,050 (0,164&gt;0,050) sehingga H</w:t>
      </w:r>
      <w:r w:rsidRPr="00BB2088">
        <w:rPr>
          <w:vertAlign w:val="subscript"/>
        </w:rPr>
        <w:t>0</w:t>
      </w:r>
      <w:r w:rsidRPr="00BB2088">
        <w:t xml:space="preserve"> ditolak. Dapat dikatakan bahwa profitabilitas berdasarkan indicator </w:t>
      </w:r>
      <w:r w:rsidRPr="00BB2088">
        <w:rPr>
          <w:i/>
        </w:rPr>
        <w:t xml:space="preserve">Net Profit Margin </w:t>
      </w:r>
      <w:r w:rsidRPr="00BB2088">
        <w:t>tidak memiliki perbedaan yang signifikan. Jadi, dapat disimpulkan bahwa profitabilitas PT. Shout Network Indonesia tidak mengalami penurunan yang signifikan apabila menerapkan penjualan non</w:t>
      </w:r>
      <w:r w:rsidRPr="00BB2088">
        <w:rPr>
          <w:spacing w:val="-1"/>
        </w:rPr>
        <w:t xml:space="preserve"> </w:t>
      </w:r>
      <w:r w:rsidRPr="00BB2088">
        <w:t>online.</w:t>
      </w:r>
    </w:p>
    <w:p w:rsidR="00BD3CDC" w:rsidRPr="00BB2088" w:rsidRDefault="00BD3CDC" w:rsidP="00BB2088">
      <w:pPr>
        <w:pStyle w:val="BodyText"/>
        <w:ind w:right="-22"/>
        <w:jc w:val="both"/>
      </w:pPr>
    </w:p>
    <w:p w:rsidR="00BB2088" w:rsidRPr="00BB2088" w:rsidRDefault="00BD3CDC" w:rsidP="00BD3CDC">
      <w:pPr>
        <w:pStyle w:val="Heading1"/>
        <w:tabs>
          <w:tab w:val="left" w:pos="949"/>
        </w:tabs>
        <w:ind w:left="0" w:right="-22"/>
        <w:jc w:val="both"/>
      </w:pPr>
      <w:r w:rsidRPr="00BB2088">
        <w:t>PEMBAHASAN</w:t>
      </w:r>
    </w:p>
    <w:p w:rsidR="00BB2088" w:rsidRPr="00BB2088" w:rsidRDefault="00BB2088" w:rsidP="00BB2088">
      <w:pPr>
        <w:pStyle w:val="BodyText"/>
        <w:ind w:right="-22"/>
        <w:jc w:val="both"/>
      </w:pPr>
      <w:r w:rsidRPr="00BB2088">
        <w:rPr>
          <w:i/>
        </w:rPr>
        <w:t xml:space="preserve">Net Profit Margin </w:t>
      </w:r>
      <w:r w:rsidRPr="00BB2088">
        <w:t xml:space="preserve">online PT. Shout Network Indonesia pada tahun 2015 bergerak secara fluktuatif. </w:t>
      </w:r>
      <w:r w:rsidRPr="00BB2088">
        <w:rPr>
          <w:i/>
        </w:rPr>
        <w:t xml:space="preserve">Net Profit Margin </w:t>
      </w:r>
      <w:r w:rsidRPr="00BB2088">
        <w:t>pada bulan Januari 2015 sebesar 6% kemudian terus naik hingga mencapai tertinggi yakni 25% pada bulan Maret 2015</w:t>
      </w:r>
      <w:r w:rsidR="00BD3CDC">
        <w:rPr>
          <w:lang w:val="en-US"/>
        </w:rPr>
        <w:t xml:space="preserve"> </w:t>
      </w:r>
      <w:r w:rsidRPr="00BB2088">
        <w:t xml:space="preserve">kemudian turun pada bulan September sebesar 11% dan naik lagi hingga bulan November 2015 kemudian turun lagi di bulan Desember 2015. Tetapi secara keseluruhan </w:t>
      </w:r>
      <w:r w:rsidRPr="00BB2088">
        <w:rPr>
          <w:i/>
        </w:rPr>
        <w:t xml:space="preserve">Net Profit Margin </w:t>
      </w:r>
      <w:r w:rsidRPr="00BB2088">
        <w:t>PT. Shout Network Indonesia dari bulan Januari hingga Desember 2015 memiliki tren positif.</w:t>
      </w:r>
    </w:p>
    <w:p w:rsidR="00BB2088" w:rsidRPr="00BB2088" w:rsidRDefault="00BB2088" w:rsidP="00BB2088">
      <w:pPr>
        <w:pStyle w:val="BodyText"/>
        <w:ind w:right="-22"/>
        <w:jc w:val="both"/>
      </w:pPr>
      <w:r w:rsidRPr="00BB2088">
        <w:rPr>
          <w:i/>
        </w:rPr>
        <w:t xml:space="preserve">Net Profit Margin </w:t>
      </w:r>
      <w:r w:rsidRPr="00BB2088">
        <w:t>non online PT. Shout Network bergerak secara fluktuatif. NPM pada bulan Januari 2015 sebesar 42% kemudian turun sampai 0% pada bulan April 2015, pada bulan Mei naik sebesar 5% dan terus turun sampai dengan -29% pada bulan Juni 2015. Pada bulan Juli naik menjadi 18% kemudian turun sampai dengan – 147% pada bulan September 2015, kemudian naik sebesar 56% yang merupakan NPM tertinggi selama tahun 2015 pada bulan Oktober 2015 dan turun kembali pada bulan November 2015 sebesar -17% dan naik kembali pada bulan Desember 2015 sebesar 12%. Secara keseluruhan pada penjualan non online pada PT. Shout Netwoork Indonesia ini mengalami tren negatif.</w:t>
      </w:r>
    </w:p>
    <w:p w:rsidR="00BB2088" w:rsidRPr="005F2320" w:rsidRDefault="00BB2088" w:rsidP="005F2320">
      <w:pPr>
        <w:pStyle w:val="BodyText"/>
        <w:ind w:right="-22"/>
        <w:jc w:val="both"/>
      </w:pPr>
      <w:r w:rsidRPr="00BB2088">
        <w:lastRenderedPageBreak/>
        <w:t xml:space="preserve">Dari hasil uji hipotesis yang sudah dilakukan, Tingkat signifikasi yang ditunjukkan pada kolom Sig. (2-tailed) pada tabel 4.10 melebihi 0,050 (0,164&gt;0,050). Dapat dikatakan bahwa profitabilitas berdasarkan indicator </w:t>
      </w:r>
      <w:r w:rsidRPr="00BB2088">
        <w:rPr>
          <w:i/>
        </w:rPr>
        <w:t xml:space="preserve">Net Profit Margin </w:t>
      </w:r>
      <w:r w:rsidRPr="00BB2088">
        <w:t xml:space="preserve">tidak memiliki perbedaan yang signifikan antara penjualan online dengan penjualan non online. Jadi, dapat disimpulkan bahwa profitabilitas PT. Shout Network Indonesia tidak akan mengalami kenaikan yang </w:t>
      </w:r>
      <w:r w:rsidRPr="005F2320">
        <w:t>signifikan dengan menerapkan penjualan online ataupun penjualan non online.</w:t>
      </w:r>
    </w:p>
    <w:p w:rsidR="005F2320" w:rsidRPr="005F2320" w:rsidRDefault="005F2320" w:rsidP="005F2320">
      <w:pPr>
        <w:pStyle w:val="BodyText"/>
        <w:ind w:right="3"/>
        <w:jc w:val="both"/>
        <w:rPr>
          <w:lang w:val="en-US"/>
        </w:rPr>
      </w:pPr>
    </w:p>
    <w:p w:rsidR="005F2320" w:rsidRPr="005F2320" w:rsidRDefault="005F2320" w:rsidP="005F2320">
      <w:pPr>
        <w:pStyle w:val="BodyText"/>
        <w:ind w:right="3"/>
        <w:jc w:val="both"/>
        <w:rPr>
          <w:b/>
          <w:lang w:val="en-US"/>
        </w:rPr>
      </w:pPr>
      <w:r w:rsidRPr="005F2320">
        <w:rPr>
          <w:b/>
          <w:lang w:val="en-US"/>
        </w:rPr>
        <w:t>SIMPULAN</w:t>
      </w:r>
    </w:p>
    <w:p w:rsidR="005F2320" w:rsidRPr="005F2320" w:rsidRDefault="005F2320" w:rsidP="005F2320">
      <w:pPr>
        <w:pStyle w:val="BodyText"/>
        <w:ind w:right="3"/>
        <w:jc w:val="both"/>
      </w:pPr>
      <w:r w:rsidRPr="005F2320">
        <w:t>Berdasarkan hasil penelitian mengenai Analisi Perbandingan Profitabilitas Perusahaan pada Penjualan Online dengan Penjualan non Online pada PT Shout Netwrok Indonesia periode Januari – Desember 2015, maka pada akhir penelitian ini dapat ditarik kesimpulan sebagai berikut :</w:t>
      </w:r>
    </w:p>
    <w:p w:rsidR="005F2320" w:rsidRPr="005F2320" w:rsidRDefault="005F2320" w:rsidP="005F2320">
      <w:pPr>
        <w:pStyle w:val="ListParagraph"/>
        <w:numPr>
          <w:ilvl w:val="2"/>
          <w:numId w:val="21"/>
        </w:numPr>
        <w:ind w:left="284" w:right="3" w:hanging="284"/>
        <w:jc w:val="both"/>
        <w:rPr>
          <w:sz w:val="24"/>
          <w:szCs w:val="24"/>
        </w:rPr>
      </w:pPr>
      <w:r w:rsidRPr="005F2320">
        <w:rPr>
          <w:i/>
          <w:sz w:val="24"/>
          <w:szCs w:val="24"/>
        </w:rPr>
        <w:t xml:space="preserve">Net Profit Margin </w:t>
      </w:r>
      <w:r w:rsidRPr="005F2320">
        <w:rPr>
          <w:sz w:val="24"/>
          <w:szCs w:val="24"/>
        </w:rPr>
        <w:t xml:space="preserve">penjualan online pada PT. Shout Network Indonesia pada tahun 2015 bergerak secara fluktuatif. </w:t>
      </w:r>
      <w:r w:rsidRPr="005F2320">
        <w:rPr>
          <w:i/>
          <w:sz w:val="24"/>
          <w:szCs w:val="24"/>
        </w:rPr>
        <w:t xml:space="preserve">Net Profit Margin </w:t>
      </w:r>
      <w:r w:rsidRPr="005F2320">
        <w:rPr>
          <w:sz w:val="24"/>
          <w:szCs w:val="24"/>
        </w:rPr>
        <w:t xml:space="preserve">pada bulan Januari 2015 sebesar 6% kemudian terus naik hingga mencapai tertinggi yakni 25% pada bulan Maret 2015 kemudian turun pada bulan September sebesar 11% dan naik lagi hingga bulan November 2015 kemudian turun lagi di bulan Desember 2015. Tetapi secara keseluruhan </w:t>
      </w:r>
      <w:r w:rsidRPr="005F2320">
        <w:rPr>
          <w:i/>
          <w:sz w:val="24"/>
          <w:szCs w:val="24"/>
        </w:rPr>
        <w:t xml:space="preserve">Net Profit Margin </w:t>
      </w:r>
      <w:r w:rsidRPr="005F2320">
        <w:rPr>
          <w:sz w:val="24"/>
          <w:szCs w:val="24"/>
        </w:rPr>
        <w:t>PT. Shout Network Indonesia dari bulan Januari hingga Desember 2015 memiliki tren</w:t>
      </w:r>
      <w:r w:rsidRPr="005F2320">
        <w:rPr>
          <w:spacing w:val="-1"/>
          <w:sz w:val="24"/>
          <w:szCs w:val="24"/>
        </w:rPr>
        <w:t xml:space="preserve"> </w:t>
      </w:r>
      <w:r w:rsidRPr="005F2320">
        <w:rPr>
          <w:sz w:val="24"/>
          <w:szCs w:val="24"/>
        </w:rPr>
        <w:t>positif.</w:t>
      </w:r>
    </w:p>
    <w:p w:rsidR="005F2320" w:rsidRDefault="005F2320" w:rsidP="005F2320">
      <w:pPr>
        <w:pStyle w:val="ListParagraph"/>
        <w:numPr>
          <w:ilvl w:val="2"/>
          <w:numId w:val="21"/>
        </w:numPr>
        <w:ind w:left="284" w:right="3" w:hanging="284"/>
        <w:jc w:val="both"/>
        <w:rPr>
          <w:sz w:val="24"/>
          <w:szCs w:val="24"/>
        </w:rPr>
      </w:pPr>
      <w:r w:rsidRPr="005F2320">
        <w:rPr>
          <w:i/>
          <w:sz w:val="24"/>
          <w:szCs w:val="24"/>
        </w:rPr>
        <w:t xml:space="preserve">Net Profit Margin </w:t>
      </w:r>
      <w:r w:rsidRPr="005F2320">
        <w:rPr>
          <w:sz w:val="24"/>
          <w:szCs w:val="24"/>
        </w:rPr>
        <w:t xml:space="preserve">penjualan non online PT. Shout Network bergerak secara fluktuatif. </w:t>
      </w:r>
      <w:r w:rsidRPr="005F2320">
        <w:rPr>
          <w:i/>
          <w:sz w:val="24"/>
          <w:szCs w:val="24"/>
        </w:rPr>
        <w:t xml:space="preserve">Net Profit Margin </w:t>
      </w:r>
      <w:r w:rsidRPr="005F2320">
        <w:rPr>
          <w:sz w:val="24"/>
          <w:szCs w:val="24"/>
        </w:rPr>
        <w:t xml:space="preserve">pada bulan Januari 2015 sebesar 42% kemudian turun sampai 0% pada bulan April 2015, pada bulan Mei naik sebesar 5% dan terus turun sampai dengan -29% pada bulan Juni 2015. Pada bulan Juli naik menjadi 18% kemudian turun sampai dengan – 147% pada bulan September 2015, kemudian naik sebesar 56% yang merupakan </w:t>
      </w:r>
      <w:r w:rsidRPr="005F2320">
        <w:rPr>
          <w:i/>
          <w:sz w:val="24"/>
          <w:szCs w:val="24"/>
        </w:rPr>
        <w:t xml:space="preserve">Net Profit Margin </w:t>
      </w:r>
      <w:r w:rsidRPr="005F2320">
        <w:rPr>
          <w:sz w:val="24"/>
          <w:szCs w:val="24"/>
        </w:rPr>
        <w:t>tertinggi selama tahun 2015 pada bulan Oktober 2015 dan turun kembali pada bulan November 2015 sebesar -17% dan naik kembali pada bulan Desember 2015 sebesar 12%. Secara keseluruhan</w:t>
      </w:r>
      <w:r w:rsidRPr="005F2320">
        <w:rPr>
          <w:spacing w:val="-2"/>
          <w:sz w:val="24"/>
          <w:szCs w:val="24"/>
        </w:rPr>
        <w:t xml:space="preserve"> </w:t>
      </w:r>
      <w:r w:rsidRPr="005F2320">
        <w:rPr>
          <w:sz w:val="24"/>
          <w:szCs w:val="24"/>
        </w:rPr>
        <w:t>pada</w:t>
      </w:r>
      <w:r w:rsidRPr="005F2320">
        <w:rPr>
          <w:sz w:val="24"/>
          <w:szCs w:val="24"/>
          <w:lang w:val="en-US"/>
        </w:rPr>
        <w:t xml:space="preserve"> </w:t>
      </w:r>
      <w:r w:rsidRPr="005F2320">
        <w:rPr>
          <w:sz w:val="24"/>
          <w:szCs w:val="24"/>
        </w:rPr>
        <w:t>penjualan non online pada PT. Shout Network Indonesia ini mengalami tren negatif.</w:t>
      </w:r>
    </w:p>
    <w:p w:rsidR="005F2320" w:rsidRPr="005F2320" w:rsidRDefault="005F2320" w:rsidP="005F2320">
      <w:pPr>
        <w:pStyle w:val="ListParagraph"/>
        <w:numPr>
          <w:ilvl w:val="2"/>
          <w:numId w:val="21"/>
        </w:numPr>
        <w:ind w:left="284" w:right="3" w:hanging="284"/>
        <w:jc w:val="both"/>
        <w:rPr>
          <w:sz w:val="24"/>
          <w:szCs w:val="24"/>
        </w:rPr>
      </w:pPr>
      <w:r w:rsidRPr="005F2320">
        <w:rPr>
          <w:sz w:val="24"/>
          <w:szCs w:val="24"/>
        </w:rPr>
        <w:t xml:space="preserve">Hasil pengujian hipotesis mengenai Analisis Perbandingan Profitabilitas Perusahaan pada Penjualan Online dengan Penjualan non Online pada PT. Shout Network Indonesia periode Januari – Desember 2015 bahwa NPM pada penjualan online dan non online memiliki selisih rata-rata sebesar 0,216 atau sebesar 21,6%. Artinya PT. Shout Network Indonesia mengalami penurunan </w:t>
      </w:r>
      <w:r w:rsidRPr="005F2320">
        <w:rPr>
          <w:i/>
          <w:sz w:val="24"/>
          <w:szCs w:val="24"/>
        </w:rPr>
        <w:t xml:space="preserve">Net Profit Margin </w:t>
      </w:r>
      <w:r w:rsidRPr="005F2320">
        <w:rPr>
          <w:sz w:val="24"/>
          <w:szCs w:val="24"/>
        </w:rPr>
        <w:t xml:space="preserve">dengan rata-rata penurunan sebesar 21,6%. Oleh karena itu dapat dikatakan bahwa </w:t>
      </w:r>
      <w:r w:rsidRPr="005F2320">
        <w:rPr>
          <w:i/>
          <w:sz w:val="24"/>
          <w:szCs w:val="24"/>
        </w:rPr>
        <w:t xml:space="preserve">Net Profit Margin </w:t>
      </w:r>
      <w:r w:rsidRPr="005F2320">
        <w:rPr>
          <w:sz w:val="24"/>
          <w:szCs w:val="24"/>
        </w:rPr>
        <w:t xml:space="preserve">PT. Shout Netwoerk Indonesia dikatakan tidak memiliki perbedaan karena tingkat signifikansinya atau p-value melebihi 0,050. Tingkat signifikansi yang ditunjukkan pada kolom Sig. (2-tailed) diatas melebihi 0,050 (0,164&gt;0,050). Dapat dikatakan bahwa profitabilitas berdasarkan indicator </w:t>
      </w:r>
      <w:r w:rsidRPr="005F2320">
        <w:rPr>
          <w:i/>
          <w:sz w:val="24"/>
          <w:szCs w:val="24"/>
        </w:rPr>
        <w:t xml:space="preserve">Net Profit Margin </w:t>
      </w:r>
      <w:r w:rsidRPr="005F2320">
        <w:rPr>
          <w:sz w:val="24"/>
          <w:szCs w:val="24"/>
        </w:rPr>
        <w:t>tidak memiliki perbedaan yang signifikan. Jadi, dapat disimpulkan bahwa profitabilitas PT. Shout Network Indonesia tidak akan mnegalami kenaikan yang signifikan dengan menerapkan penjualan online ataupun penjualan non</w:t>
      </w:r>
      <w:r w:rsidRPr="005F2320">
        <w:rPr>
          <w:spacing w:val="-1"/>
          <w:sz w:val="24"/>
          <w:szCs w:val="24"/>
        </w:rPr>
        <w:t xml:space="preserve"> </w:t>
      </w:r>
      <w:r w:rsidRPr="005F2320">
        <w:rPr>
          <w:sz w:val="24"/>
          <w:szCs w:val="24"/>
        </w:rPr>
        <w:t>online.</w:t>
      </w:r>
    </w:p>
    <w:p w:rsidR="005F2320" w:rsidRDefault="005F2320" w:rsidP="005F2320">
      <w:pPr>
        <w:ind w:left="567" w:right="3" w:hanging="567"/>
        <w:jc w:val="both"/>
        <w:rPr>
          <w:sz w:val="24"/>
          <w:szCs w:val="24"/>
        </w:rPr>
      </w:pPr>
    </w:p>
    <w:p w:rsidR="005106B0" w:rsidRDefault="005106B0" w:rsidP="005F2320">
      <w:pPr>
        <w:ind w:left="567" w:right="3" w:hanging="567"/>
        <w:jc w:val="both"/>
        <w:rPr>
          <w:sz w:val="24"/>
          <w:szCs w:val="24"/>
        </w:rPr>
      </w:pPr>
    </w:p>
    <w:p w:rsidR="005106B0" w:rsidRDefault="005106B0" w:rsidP="005F2320">
      <w:pPr>
        <w:ind w:left="567" w:right="3" w:hanging="567"/>
        <w:jc w:val="both"/>
        <w:rPr>
          <w:sz w:val="24"/>
          <w:szCs w:val="24"/>
        </w:rPr>
      </w:pPr>
    </w:p>
    <w:p w:rsidR="00FF2028" w:rsidRDefault="00FF2028" w:rsidP="005F2320">
      <w:pPr>
        <w:ind w:left="567" w:right="3" w:hanging="567"/>
        <w:jc w:val="both"/>
        <w:rPr>
          <w:sz w:val="24"/>
          <w:szCs w:val="24"/>
        </w:rPr>
      </w:pPr>
    </w:p>
    <w:p w:rsidR="00FF2028" w:rsidRDefault="00FF2028" w:rsidP="005F2320">
      <w:pPr>
        <w:ind w:left="567" w:right="3" w:hanging="567"/>
        <w:jc w:val="both"/>
        <w:rPr>
          <w:sz w:val="24"/>
          <w:szCs w:val="24"/>
        </w:rPr>
      </w:pPr>
    </w:p>
    <w:p w:rsidR="00FF2028" w:rsidRDefault="00FF2028" w:rsidP="005F2320">
      <w:pPr>
        <w:ind w:left="567" w:right="3" w:hanging="567"/>
        <w:jc w:val="both"/>
        <w:rPr>
          <w:sz w:val="24"/>
          <w:szCs w:val="24"/>
        </w:rPr>
      </w:pPr>
    </w:p>
    <w:p w:rsidR="00FF2028" w:rsidRDefault="00FF2028" w:rsidP="005F2320">
      <w:pPr>
        <w:ind w:left="567" w:right="3" w:hanging="567"/>
        <w:jc w:val="both"/>
        <w:rPr>
          <w:sz w:val="24"/>
          <w:szCs w:val="24"/>
        </w:rPr>
      </w:pPr>
    </w:p>
    <w:p w:rsidR="00FF2028" w:rsidRDefault="00FF2028" w:rsidP="005F2320">
      <w:pPr>
        <w:ind w:left="567" w:right="3" w:hanging="567"/>
        <w:jc w:val="both"/>
        <w:rPr>
          <w:sz w:val="24"/>
          <w:szCs w:val="24"/>
        </w:rPr>
      </w:pPr>
    </w:p>
    <w:p w:rsidR="00FF2028" w:rsidRDefault="00FF2028" w:rsidP="005F2320">
      <w:pPr>
        <w:ind w:left="567" w:right="3" w:hanging="567"/>
        <w:jc w:val="both"/>
        <w:rPr>
          <w:sz w:val="24"/>
          <w:szCs w:val="24"/>
        </w:rPr>
      </w:pPr>
    </w:p>
    <w:p w:rsidR="00FF2028" w:rsidRPr="005F2320" w:rsidRDefault="00FF2028" w:rsidP="005F2320">
      <w:pPr>
        <w:ind w:left="567" w:right="3" w:hanging="567"/>
        <w:jc w:val="both"/>
        <w:rPr>
          <w:sz w:val="24"/>
          <w:szCs w:val="24"/>
        </w:rPr>
      </w:pPr>
    </w:p>
    <w:p w:rsidR="00FF2028" w:rsidRDefault="005F2320" w:rsidP="00FF2028">
      <w:pPr>
        <w:pStyle w:val="BodyText"/>
        <w:ind w:left="567" w:right="3" w:hanging="567"/>
        <w:jc w:val="both"/>
        <w:rPr>
          <w:b/>
          <w:sz w:val="28"/>
        </w:rPr>
      </w:pPr>
      <w:r w:rsidRPr="005F2320">
        <w:rPr>
          <w:b/>
          <w:sz w:val="28"/>
        </w:rPr>
        <w:t>DAFTAR PUSTAKA</w:t>
      </w:r>
    </w:p>
    <w:p w:rsidR="0005653E" w:rsidRPr="00C3352F" w:rsidRDefault="00FF2028" w:rsidP="0005653E">
      <w:pPr>
        <w:adjustRightInd w:val="0"/>
        <w:ind w:left="480" w:hanging="480"/>
        <w:rPr>
          <w:noProof/>
          <w:sz w:val="24"/>
          <w:szCs w:val="24"/>
        </w:rPr>
      </w:pPr>
      <w:r w:rsidRPr="00C3352F">
        <w:rPr>
          <w:b/>
          <w:sz w:val="24"/>
          <w:szCs w:val="24"/>
        </w:rPr>
        <w:fldChar w:fldCharType="begin" w:fldLock="1"/>
      </w:r>
      <w:r w:rsidRPr="00C3352F">
        <w:rPr>
          <w:b/>
          <w:sz w:val="24"/>
          <w:szCs w:val="24"/>
        </w:rPr>
        <w:instrText xml:space="preserve">ADDIN Mendeley Bibliography CSL_BIBLIOGRAPHY </w:instrText>
      </w:r>
      <w:r w:rsidRPr="00C3352F">
        <w:rPr>
          <w:b/>
          <w:sz w:val="24"/>
          <w:szCs w:val="24"/>
        </w:rPr>
        <w:fldChar w:fldCharType="separate"/>
      </w:r>
      <w:r w:rsidR="0005653E" w:rsidRPr="00C3352F">
        <w:rPr>
          <w:noProof/>
          <w:sz w:val="24"/>
          <w:szCs w:val="24"/>
        </w:rPr>
        <w:t xml:space="preserve">Dwi, P., &amp; Juliaty, R. (2010). </w:t>
      </w:r>
      <w:r w:rsidR="0005653E" w:rsidRPr="00C3352F">
        <w:rPr>
          <w:i/>
          <w:iCs/>
          <w:noProof/>
          <w:sz w:val="24"/>
          <w:szCs w:val="24"/>
        </w:rPr>
        <w:t>Analisis Laporan Keuangan: Konsep dan Aplikasi (Edisi Kedua)</w:t>
      </w:r>
      <w:r w:rsidR="0005653E"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Fahmi, I. (2014). Pengantar Manajemen Keuangan: Teori dan Soal Jawab. In </w:t>
      </w:r>
      <w:r w:rsidRPr="00C3352F">
        <w:rPr>
          <w:i/>
          <w:iCs/>
          <w:noProof/>
          <w:sz w:val="24"/>
          <w:szCs w:val="24"/>
        </w:rPr>
        <w:t>Alfabeta</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Harmono. (2009). Manajamen Keuangan Berbasis Balanced Scorecard Pendekatan Teori, Kasus, dan Riset Bisnis. In </w:t>
      </w:r>
      <w:r w:rsidRPr="00C3352F">
        <w:rPr>
          <w:i/>
          <w:iCs/>
          <w:noProof/>
          <w:sz w:val="24"/>
          <w:szCs w:val="24"/>
        </w:rPr>
        <w:t>Manajemen Keuanggan</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Jatmiko, L. (2018). PENGARUH TINGKAT KESEHATAN KEUANGAN TERHADAP LABA PERUSAHAAN ASURANSI (Studi Kasus Pada Perusahaan Asuransi yang Terdaftar di Bursa Efek Indonesia Tahun 2014-2016). </w:t>
      </w:r>
      <w:r w:rsidRPr="00C3352F">
        <w:rPr>
          <w:i/>
          <w:iCs/>
          <w:noProof/>
          <w:sz w:val="24"/>
          <w:szCs w:val="24"/>
        </w:rPr>
        <w:t>Skripsi Thesis, Universitas Mercu Buana Yogyakarta.</w:t>
      </w:r>
    </w:p>
    <w:p w:rsidR="0005653E" w:rsidRPr="00C3352F" w:rsidRDefault="0005653E" w:rsidP="0005653E">
      <w:pPr>
        <w:adjustRightInd w:val="0"/>
        <w:ind w:left="480" w:hanging="480"/>
        <w:rPr>
          <w:noProof/>
          <w:sz w:val="24"/>
          <w:szCs w:val="24"/>
        </w:rPr>
      </w:pPr>
      <w:r w:rsidRPr="00C3352F">
        <w:rPr>
          <w:noProof/>
          <w:sz w:val="24"/>
          <w:szCs w:val="24"/>
        </w:rPr>
        <w:t xml:space="preserve">Jumingan. (2015). Faktor-Faktor yang Mempengaruhi Intensitas Perencanaan Strategik dan Kinerja Finansial pada Bank Perkreditan Rakyat Di Jawa Tengah. </w:t>
      </w:r>
      <w:r w:rsidRPr="00C3352F">
        <w:rPr>
          <w:i/>
          <w:iCs/>
          <w:noProof/>
          <w:sz w:val="24"/>
          <w:szCs w:val="24"/>
        </w:rPr>
        <w:t>Faktor Yang Mempengaruhi Perenanaan</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Kasmir. (2014). Analisis Laporan Keuangan, Edisi Satu, Cetakan Ketujuh. </w:t>
      </w:r>
      <w:r w:rsidRPr="00C3352F">
        <w:rPr>
          <w:i/>
          <w:iCs/>
          <w:noProof/>
          <w:sz w:val="24"/>
          <w:szCs w:val="24"/>
        </w:rPr>
        <w:t>Raja Grafindo Persada</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Kasmir. (2017). Bank dan Lembaga Keuangan Lainnya. Edisi Revisi. </w:t>
      </w:r>
      <w:r w:rsidRPr="00C3352F">
        <w:rPr>
          <w:i/>
          <w:iCs/>
          <w:noProof/>
          <w:sz w:val="24"/>
          <w:szCs w:val="24"/>
        </w:rPr>
        <w:t>PERANAN LAPORAN KEUANGAN DALAM KEBIJAKSANAAN PEMBERIAN KREDIT KEPADA CALON NASABAH PADA PT. BPR BATANG KAPAS</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Marzuki, C., Arikunto, S., &amp; Nazir, M. (2009). Metode penelitian. </w:t>
      </w:r>
      <w:r w:rsidRPr="00C3352F">
        <w:rPr>
          <w:i/>
          <w:iCs/>
          <w:noProof/>
          <w:sz w:val="24"/>
          <w:szCs w:val="24"/>
        </w:rPr>
        <w:t>Statistik Deskriptif</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S.Harahap. (2015). Analisis Kritis atas Laporan Keuangan Jakarta PT. Raja Grafindo Persada. </w:t>
      </w:r>
      <w:r w:rsidRPr="00C3352F">
        <w:rPr>
          <w:i/>
          <w:iCs/>
          <w:noProof/>
          <w:sz w:val="24"/>
          <w:szCs w:val="24"/>
        </w:rPr>
        <w:t>The Indonesian Accounting Review</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Shim, J. K., Qureshi, A. A., Siegel, J. G., &amp; Siegel, R. M. (2020). —Taxation of E-Commerce. In </w:t>
      </w:r>
      <w:r w:rsidRPr="00C3352F">
        <w:rPr>
          <w:i/>
          <w:iCs/>
          <w:noProof/>
          <w:sz w:val="24"/>
          <w:szCs w:val="24"/>
        </w:rPr>
        <w:t>The International Handbook of Electronic Commerce</w:t>
      </w:r>
      <w:r w:rsidRPr="00C3352F">
        <w:rPr>
          <w:noProof/>
          <w:sz w:val="24"/>
          <w:szCs w:val="24"/>
        </w:rPr>
        <w:t>. https://doi.org/10.4324/9781315063218-18</w:t>
      </w:r>
    </w:p>
    <w:p w:rsidR="0005653E" w:rsidRPr="00C3352F" w:rsidRDefault="0005653E" w:rsidP="0005653E">
      <w:pPr>
        <w:adjustRightInd w:val="0"/>
        <w:ind w:left="480" w:hanging="480"/>
        <w:rPr>
          <w:noProof/>
          <w:sz w:val="24"/>
          <w:szCs w:val="24"/>
        </w:rPr>
      </w:pPr>
      <w:r w:rsidRPr="00C3352F">
        <w:rPr>
          <w:noProof/>
          <w:sz w:val="24"/>
          <w:szCs w:val="24"/>
        </w:rPr>
        <w:t xml:space="preserve">Sugiyono. (2012). Metode Penelitian Kuantitatif, Kualitatif dan R &amp; D.Bandung:Alfabeta. </w:t>
      </w:r>
      <w:r w:rsidRPr="00C3352F">
        <w:rPr>
          <w:i/>
          <w:iCs/>
          <w:noProof/>
          <w:sz w:val="24"/>
          <w:szCs w:val="24"/>
        </w:rPr>
        <w:t>Metode Penelitian Kuantitatif, Kualitatif Dan R &amp; D.Bandung:Alfabeta.</w:t>
      </w:r>
      <w:r w:rsidRPr="00C3352F">
        <w:rPr>
          <w:noProof/>
          <w:sz w:val="24"/>
          <w:szCs w:val="24"/>
        </w:rPr>
        <w:t xml:space="preserve"> https://doi.org/10.1017/CBO9781107415324.004</w:t>
      </w:r>
    </w:p>
    <w:p w:rsidR="0005653E" w:rsidRPr="00C3352F" w:rsidRDefault="0005653E" w:rsidP="0005653E">
      <w:pPr>
        <w:adjustRightInd w:val="0"/>
        <w:ind w:left="480" w:hanging="480"/>
        <w:rPr>
          <w:noProof/>
          <w:sz w:val="24"/>
          <w:szCs w:val="24"/>
        </w:rPr>
      </w:pPr>
      <w:r w:rsidRPr="00C3352F">
        <w:rPr>
          <w:noProof/>
          <w:sz w:val="24"/>
          <w:szCs w:val="24"/>
        </w:rPr>
        <w:t xml:space="preserve">Van Horne, J. C., &amp; Wachowicz Jr, J. M. (2012). Prinsip- Prinsip Manajemen Keuangan, Fundamental of Financial Management. In </w:t>
      </w:r>
      <w:r w:rsidRPr="00C3352F">
        <w:rPr>
          <w:i/>
          <w:iCs/>
          <w:noProof/>
          <w:sz w:val="24"/>
          <w:szCs w:val="24"/>
        </w:rPr>
        <w:t>Salemba 4</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Wijarnarto, H., &amp; Nurhidayati, A. (2016). Pengaruh Rasio Keuangan……..(Hery &amp; Anik) 117. </w:t>
      </w:r>
      <w:r w:rsidRPr="00C3352F">
        <w:rPr>
          <w:i/>
          <w:iCs/>
          <w:noProof/>
          <w:sz w:val="24"/>
          <w:szCs w:val="24"/>
        </w:rPr>
        <w:t>Jurnal Administrasi Bisnis</w:t>
      </w:r>
      <w:r w:rsidRPr="00C3352F">
        <w:rPr>
          <w:noProof/>
          <w:sz w:val="24"/>
          <w:szCs w:val="24"/>
        </w:rPr>
        <w:t>.</w:t>
      </w:r>
    </w:p>
    <w:p w:rsidR="0005653E" w:rsidRPr="00C3352F" w:rsidRDefault="0005653E" w:rsidP="0005653E">
      <w:pPr>
        <w:adjustRightInd w:val="0"/>
        <w:ind w:left="480" w:hanging="480"/>
        <w:rPr>
          <w:noProof/>
          <w:sz w:val="24"/>
          <w:szCs w:val="24"/>
        </w:rPr>
      </w:pPr>
      <w:r w:rsidRPr="00C3352F">
        <w:rPr>
          <w:noProof/>
          <w:sz w:val="24"/>
          <w:szCs w:val="24"/>
        </w:rPr>
        <w:t xml:space="preserve">Wintoro, D. (2008). Dampak Inovasi Pemasaran Terhadap Struktur Modal Dan Kinerja Perusahaan. </w:t>
      </w:r>
      <w:r w:rsidRPr="00C3352F">
        <w:rPr>
          <w:i/>
          <w:iCs/>
          <w:noProof/>
          <w:sz w:val="24"/>
          <w:szCs w:val="24"/>
        </w:rPr>
        <w:t>Jurnal Keuangan Dan Perbankan</w:t>
      </w:r>
      <w:r w:rsidRPr="00C3352F">
        <w:rPr>
          <w:noProof/>
          <w:sz w:val="24"/>
          <w:szCs w:val="24"/>
        </w:rPr>
        <w:t>.</w:t>
      </w:r>
    </w:p>
    <w:p w:rsidR="00FF2028" w:rsidRPr="00C3352F" w:rsidRDefault="00FF2028" w:rsidP="005F2320">
      <w:pPr>
        <w:pStyle w:val="BodyText"/>
        <w:ind w:left="567" w:right="3" w:hanging="567"/>
        <w:jc w:val="both"/>
        <w:rPr>
          <w:b/>
        </w:rPr>
      </w:pPr>
      <w:r w:rsidRPr="00C3352F">
        <w:rPr>
          <w:b/>
        </w:rPr>
        <w:fldChar w:fldCharType="end"/>
      </w:r>
    </w:p>
    <w:p w:rsidR="005F2320" w:rsidRPr="00C3352F" w:rsidRDefault="005F2320" w:rsidP="005F2320">
      <w:pPr>
        <w:ind w:left="567" w:right="3" w:hanging="567"/>
        <w:jc w:val="both"/>
        <w:rPr>
          <w:sz w:val="24"/>
          <w:szCs w:val="24"/>
        </w:rPr>
      </w:pPr>
      <w:bookmarkStart w:id="0" w:name="_GoBack"/>
      <w:bookmarkEnd w:id="0"/>
    </w:p>
    <w:sectPr w:rsidR="005F2320" w:rsidRPr="00C3352F" w:rsidSect="003D69DB">
      <w:headerReference w:type="default" r:id="rId25"/>
      <w:pgSz w:w="11910" w:h="16840"/>
      <w:pgMar w:top="1701" w:right="1418" w:bottom="1418" w:left="1701" w:header="748"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436F" w:rsidRDefault="00F5436F">
      <w:r>
        <w:separator/>
      </w:r>
    </w:p>
  </w:endnote>
  <w:endnote w:type="continuationSeparator" w:id="0">
    <w:p w:rsidR="00F5436F" w:rsidRDefault="00F543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rlito">
    <w:altName w:val="Arial"/>
    <w:charset w:val="00"/>
    <w:family w:val="swiss"/>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436F" w:rsidRDefault="00F5436F">
      <w:r>
        <w:separator/>
      </w:r>
    </w:p>
  </w:footnote>
  <w:footnote w:type="continuationSeparator" w:id="0">
    <w:p w:rsidR="00F5436F" w:rsidRDefault="00F543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352F" w:rsidRDefault="00C3352F">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352F" w:rsidRDefault="00C3352F">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A6DC3"/>
    <w:multiLevelType w:val="hybridMultilevel"/>
    <w:tmpl w:val="296ED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3E4F19"/>
    <w:multiLevelType w:val="multilevel"/>
    <w:tmpl w:val="6CAED1A2"/>
    <w:lvl w:ilvl="0">
      <w:start w:val="5"/>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b/>
        <w:bCs/>
        <w:spacing w:val="-4"/>
        <w:w w:val="99"/>
        <w:sz w:val="24"/>
        <w:szCs w:val="24"/>
        <w:lang w:val="id" w:eastAsia="en-US" w:bidi="ar-SA"/>
      </w:rPr>
    </w:lvl>
    <w:lvl w:ilvl="2">
      <w:start w:val="1"/>
      <w:numFmt w:val="decimal"/>
      <w:lvlText w:val="%3."/>
      <w:lvlJc w:val="left"/>
      <w:pPr>
        <w:ind w:left="1308" w:hanging="360"/>
      </w:pPr>
      <w:rPr>
        <w:rFonts w:ascii="Times New Roman" w:eastAsia="Times New Roman" w:hAnsi="Times New Roman" w:cs="Times New Roman"/>
        <w:spacing w:val="-30"/>
        <w:w w:val="99"/>
        <w:sz w:val="24"/>
        <w:szCs w:val="24"/>
        <w:lang w:val="id" w:eastAsia="en-US" w:bidi="ar-SA"/>
      </w:rPr>
    </w:lvl>
    <w:lvl w:ilvl="3">
      <w:numFmt w:val="bullet"/>
      <w:lvlText w:val="•"/>
      <w:lvlJc w:val="left"/>
      <w:pPr>
        <w:ind w:left="2533" w:hanging="360"/>
      </w:pPr>
      <w:rPr>
        <w:rFonts w:hint="default"/>
        <w:lang w:val="id" w:eastAsia="en-US" w:bidi="ar-SA"/>
      </w:rPr>
    </w:lvl>
    <w:lvl w:ilvl="4">
      <w:numFmt w:val="bullet"/>
      <w:lvlText w:val="•"/>
      <w:lvlJc w:val="left"/>
      <w:pPr>
        <w:ind w:left="3406" w:hanging="360"/>
      </w:pPr>
      <w:rPr>
        <w:rFonts w:hint="default"/>
        <w:lang w:val="id" w:eastAsia="en-US" w:bidi="ar-SA"/>
      </w:rPr>
    </w:lvl>
    <w:lvl w:ilvl="5">
      <w:numFmt w:val="bullet"/>
      <w:lvlText w:val="•"/>
      <w:lvlJc w:val="left"/>
      <w:pPr>
        <w:ind w:left="4279" w:hanging="360"/>
      </w:pPr>
      <w:rPr>
        <w:rFonts w:hint="default"/>
        <w:lang w:val="id" w:eastAsia="en-US" w:bidi="ar-SA"/>
      </w:rPr>
    </w:lvl>
    <w:lvl w:ilvl="6">
      <w:numFmt w:val="bullet"/>
      <w:lvlText w:val="•"/>
      <w:lvlJc w:val="left"/>
      <w:pPr>
        <w:ind w:left="5153" w:hanging="360"/>
      </w:pPr>
      <w:rPr>
        <w:rFonts w:hint="default"/>
        <w:lang w:val="id" w:eastAsia="en-US" w:bidi="ar-SA"/>
      </w:rPr>
    </w:lvl>
    <w:lvl w:ilvl="7">
      <w:numFmt w:val="bullet"/>
      <w:lvlText w:val="•"/>
      <w:lvlJc w:val="left"/>
      <w:pPr>
        <w:ind w:left="6026" w:hanging="360"/>
      </w:pPr>
      <w:rPr>
        <w:rFonts w:hint="default"/>
        <w:lang w:val="id" w:eastAsia="en-US" w:bidi="ar-SA"/>
      </w:rPr>
    </w:lvl>
    <w:lvl w:ilvl="8">
      <w:numFmt w:val="bullet"/>
      <w:lvlText w:val="•"/>
      <w:lvlJc w:val="left"/>
      <w:pPr>
        <w:ind w:left="6899" w:hanging="360"/>
      </w:pPr>
      <w:rPr>
        <w:rFonts w:hint="default"/>
        <w:lang w:val="id" w:eastAsia="en-US" w:bidi="ar-SA"/>
      </w:rPr>
    </w:lvl>
  </w:abstractNum>
  <w:abstractNum w:abstractNumId="2" w15:restartNumberingAfterBreak="0">
    <w:nsid w:val="150817F8"/>
    <w:multiLevelType w:val="multilevel"/>
    <w:tmpl w:val="6C3A5498"/>
    <w:lvl w:ilvl="0">
      <w:start w:val="4"/>
      <w:numFmt w:val="decimal"/>
      <w:lvlText w:val="%1"/>
      <w:lvlJc w:val="left"/>
      <w:pPr>
        <w:ind w:left="1015" w:hanging="428"/>
      </w:pPr>
      <w:rPr>
        <w:rFonts w:hint="default"/>
        <w:lang w:val="id" w:eastAsia="en-US" w:bidi="ar-SA"/>
      </w:rPr>
    </w:lvl>
    <w:lvl w:ilvl="1">
      <w:start w:val="1"/>
      <w:numFmt w:val="decimal"/>
      <w:lvlText w:val="%1.%2"/>
      <w:lvlJc w:val="left"/>
      <w:pPr>
        <w:ind w:left="1015" w:hanging="428"/>
      </w:pPr>
      <w:rPr>
        <w:rFonts w:ascii="Times New Roman" w:eastAsia="Times New Roman" w:hAnsi="Times New Roman" w:cs="Times New Roman" w:hint="default"/>
        <w:b/>
        <w:bCs/>
        <w:spacing w:val="-3"/>
        <w:w w:val="99"/>
        <w:sz w:val="24"/>
        <w:szCs w:val="24"/>
        <w:lang w:val="id" w:eastAsia="en-US" w:bidi="ar-SA"/>
      </w:rPr>
    </w:lvl>
    <w:lvl w:ilvl="2">
      <w:start w:val="1"/>
      <w:numFmt w:val="decimal"/>
      <w:lvlText w:val="%1.%2.%3"/>
      <w:lvlJc w:val="left"/>
      <w:pPr>
        <w:ind w:left="1308" w:hanging="720"/>
      </w:pPr>
      <w:rPr>
        <w:rFonts w:ascii="Times New Roman" w:eastAsia="Times New Roman" w:hAnsi="Times New Roman" w:cs="Times New Roman" w:hint="default"/>
        <w:b/>
        <w:bCs/>
        <w:spacing w:val="-3"/>
        <w:w w:val="99"/>
        <w:sz w:val="24"/>
        <w:szCs w:val="24"/>
        <w:lang w:val="id" w:eastAsia="en-US" w:bidi="ar-SA"/>
      </w:rPr>
    </w:lvl>
    <w:lvl w:ilvl="3">
      <w:start w:val="1"/>
      <w:numFmt w:val="decimal"/>
      <w:lvlText w:val="%4."/>
      <w:lvlJc w:val="left"/>
      <w:pPr>
        <w:ind w:left="1668" w:hanging="360"/>
      </w:pPr>
      <w:rPr>
        <w:rFonts w:ascii="Times New Roman" w:eastAsia="Times New Roman" w:hAnsi="Times New Roman" w:cs="Times New Roman" w:hint="default"/>
        <w:spacing w:val="-23"/>
        <w:w w:val="99"/>
        <w:sz w:val="24"/>
        <w:szCs w:val="24"/>
        <w:lang w:val="id" w:eastAsia="en-US" w:bidi="ar-SA"/>
      </w:rPr>
    </w:lvl>
    <w:lvl w:ilvl="4">
      <w:numFmt w:val="bullet"/>
      <w:lvlText w:val="•"/>
      <w:lvlJc w:val="left"/>
      <w:pPr>
        <w:ind w:left="3506" w:hanging="360"/>
      </w:pPr>
      <w:rPr>
        <w:rFonts w:hint="default"/>
        <w:lang w:val="id" w:eastAsia="en-US" w:bidi="ar-SA"/>
      </w:rPr>
    </w:lvl>
    <w:lvl w:ilvl="5">
      <w:numFmt w:val="bullet"/>
      <w:lvlText w:val="•"/>
      <w:lvlJc w:val="left"/>
      <w:pPr>
        <w:ind w:left="4429" w:hanging="360"/>
      </w:pPr>
      <w:rPr>
        <w:rFonts w:hint="default"/>
        <w:lang w:val="id" w:eastAsia="en-US" w:bidi="ar-SA"/>
      </w:rPr>
    </w:lvl>
    <w:lvl w:ilvl="6">
      <w:numFmt w:val="bullet"/>
      <w:lvlText w:val="•"/>
      <w:lvlJc w:val="left"/>
      <w:pPr>
        <w:ind w:left="5353" w:hanging="360"/>
      </w:pPr>
      <w:rPr>
        <w:rFonts w:hint="default"/>
        <w:lang w:val="id" w:eastAsia="en-US" w:bidi="ar-SA"/>
      </w:rPr>
    </w:lvl>
    <w:lvl w:ilvl="7">
      <w:numFmt w:val="bullet"/>
      <w:lvlText w:val="•"/>
      <w:lvlJc w:val="left"/>
      <w:pPr>
        <w:ind w:left="6276" w:hanging="360"/>
      </w:pPr>
      <w:rPr>
        <w:rFonts w:hint="default"/>
        <w:lang w:val="id" w:eastAsia="en-US" w:bidi="ar-SA"/>
      </w:rPr>
    </w:lvl>
    <w:lvl w:ilvl="8">
      <w:numFmt w:val="bullet"/>
      <w:lvlText w:val="•"/>
      <w:lvlJc w:val="left"/>
      <w:pPr>
        <w:ind w:left="7199" w:hanging="360"/>
      </w:pPr>
      <w:rPr>
        <w:rFonts w:hint="default"/>
        <w:lang w:val="id" w:eastAsia="en-US" w:bidi="ar-SA"/>
      </w:rPr>
    </w:lvl>
  </w:abstractNum>
  <w:abstractNum w:abstractNumId="3" w15:restartNumberingAfterBreak="0">
    <w:nsid w:val="164F1C97"/>
    <w:multiLevelType w:val="hybridMultilevel"/>
    <w:tmpl w:val="E5C66316"/>
    <w:lvl w:ilvl="0" w:tplc="B5A058F4">
      <w:start w:val="1"/>
      <w:numFmt w:val="decimal"/>
      <w:lvlText w:val="%1."/>
      <w:lvlJc w:val="left"/>
      <w:pPr>
        <w:ind w:left="1308" w:hanging="360"/>
      </w:pPr>
      <w:rPr>
        <w:rFonts w:ascii="Times New Roman" w:eastAsia="Times New Roman" w:hAnsi="Times New Roman" w:cs="Times New Roman" w:hint="default"/>
        <w:spacing w:val="-27"/>
        <w:w w:val="99"/>
        <w:sz w:val="24"/>
        <w:szCs w:val="24"/>
        <w:lang w:val="id" w:eastAsia="en-US" w:bidi="ar-SA"/>
      </w:rPr>
    </w:lvl>
    <w:lvl w:ilvl="1" w:tplc="F9A25B4C">
      <w:numFmt w:val="bullet"/>
      <w:lvlText w:val="•"/>
      <w:lvlJc w:val="left"/>
      <w:pPr>
        <w:ind w:left="2074" w:hanging="360"/>
      </w:pPr>
      <w:rPr>
        <w:rFonts w:hint="default"/>
        <w:lang w:val="id" w:eastAsia="en-US" w:bidi="ar-SA"/>
      </w:rPr>
    </w:lvl>
    <w:lvl w:ilvl="2" w:tplc="F0D83B0A">
      <w:numFmt w:val="bullet"/>
      <w:lvlText w:val="•"/>
      <w:lvlJc w:val="left"/>
      <w:pPr>
        <w:ind w:left="2849" w:hanging="360"/>
      </w:pPr>
      <w:rPr>
        <w:rFonts w:hint="default"/>
        <w:lang w:val="id" w:eastAsia="en-US" w:bidi="ar-SA"/>
      </w:rPr>
    </w:lvl>
    <w:lvl w:ilvl="3" w:tplc="64A45BA6">
      <w:numFmt w:val="bullet"/>
      <w:lvlText w:val="•"/>
      <w:lvlJc w:val="left"/>
      <w:pPr>
        <w:ind w:left="3623" w:hanging="360"/>
      </w:pPr>
      <w:rPr>
        <w:rFonts w:hint="default"/>
        <w:lang w:val="id" w:eastAsia="en-US" w:bidi="ar-SA"/>
      </w:rPr>
    </w:lvl>
    <w:lvl w:ilvl="4" w:tplc="78086388">
      <w:numFmt w:val="bullet"/>
      <w:lvlText w:val="•"/>
      <w:lvlJc w:val="left"/>
      <w:pPr>
        <w:ind w:left="4398" w:hanging="360"/>
      </w:pPr>
      <w:rPr>
        <w:rFonts w:hint="default"/>
        <w:lang w:val="id" w:eastAsia="en-US" w:bidi="ar-SA"/>
      </w:rPr>
    </w:lvl>
    <w:lvl w:ilvl="5" w:tplc="B666EEBC">
      <w:numFmt w:val="bullet"/>
      <w:lvlText w:val="•"/>
      <w:lvlJc w:val="left"/>
      <w:pPr>
        <w:ind w:left="5173" w:hanging="360"/>
      </w:pPr>
      <w:rPr>
        <w:rFonts w:hint="default"/>
        <w:lang w:val="id" w:eastAsia="en-US" w:bidi="ar-SA"/>
      </w:rPr>
    </w:lvl>
    <w:lvl w:ilvl="6" w:tplc="65FABABC">
      <w:numFmt w:val="bullet"/>
      <w:lvlText w:val="•"/>
      <w:lvlJc w:val="left"/>
      <w:pPr>
        <w:ind w:left="5947" w:hanging="360"/>
      </w:pPr>
      <w:rPr>
        <w:rFonts w:hint="default"/>
        <w:lang w:val="id" w:eastAsia="en-US" w:bidi="ar-SA"/>
      </w:rPr>
    </w:lvl>
    <w:lvl w:ilvl="7" w:tplc="30DCD210">
      <w:numFmt w:val="bullet"/>
      <w:lvlText w:val="•"/>
      <w:lvlJc w:val="left"/>
      <w:pPr>
        <w:ind w:left="6722" w:hanging="360"/>
      </w:pPr>
      <w:rPr>
        <w:rFonts w:hint="default"/>
        <w:lang w:val="id" w:eastAsia="en-US" w:bidi="ar-SA"/>
      </w:rPr>
    </w:lvl>
    <w:lvl w:ilvl="8" w:tplc="265018E6">
      <w:numFmt w:val="bullet"/>
      <w:lvlText w:val="•"/>
      <w:lvlJc w:val="left"/>
      <w:pPr>
        <w:ind w:left="7497" w:hanging="360"/>
      </w:pPr>
      <w:rPr>
        <w:rFonts w:hint="default"/>
        <w:lang w:val="id" w:eastAsia="en-US" w:bidi="ar-SA"/>
      </w:rPr>
    </w:lvl>
  </w:abstractNum>
  <w:abstractNum w:abstractNumId="4" w15:restartNumberingAfterBreak="0">
    <w:nsid w:val="167A7E1D"/>
    <w:multiLevelType w:val="hybridMultilevel"/>
    <w:tmpl w:val="CF44F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BD5DB1"/>
    <w:multiLevelType w:val="multilevel"/>
    <w:tmpl w:val="306AD3B4"/>
    <w:lvl w:ilvl="0">
      <w:start w:val="5"/>
      <w:numFmt w:val="decimal"/>
      <w:lvlText w:val="%1"/>
      <w:lvlJc w:val="left"/>
      <w:pPr>
        <w:ind w:left="948" w:hanging="360"/>
      </w:pPr>
      <w:rPr>
        <w:rFonts w:hint="default"/>
        <w:lang w:val="id" w:eastAsia="en-US" w:bidi="ar-SA"/>
      </w:rPr>
    </w:lvl>
    <w:lvl w:ilvl="1">
      <w:start w:val="1"/>
      <w:numFmt w:val="decimal"/>
      <w:lvlText w:val="%1.%2"/>
      <w:lvlJc w:val="left"/>
      <w:pPr>
        <w:ind w:left="948" w:hanging="360"/>
      </w:pPr>
      <w:rPr>
        <w:rFonts w:ascii="Times New Roman" w:eastAsia="Times New Roman" w:hAnsi="Times New Roman" w:cs="Times New Roman" w:hint="default"/>
        <w:b/>
        <w:bCs/>
        <w:spacing w:val="-4"/>
        <w:w w:val="99"/>
        <w:sz w:val="24"/>
        <w:szCs w:val="24"/>
        <w:lang w:val="id" w:eastAsia="en-US" w:bidi="ar-SA"/>
      </w:rPr>
    </w:lvl>
    <w:lvl w:ilvl="2">
      <w:start w:val="1"/>
      <w:numFmt w:val="decimal"/>
      <w:lvlText w:val="%3."/>
      <w:lvlJc w:val="left"/>
      <w:pPr>
        <w:ind w:left="1308" w:hanging="360"/>
      </w:pPr>
      <w:rPr>
        <w:rFonts w:hint="default"/>
        <w:spacing w:val="-30"/>
        <w:w w:val="99"/>
        <w:sz w:val="24"/>
        <w:szCs w:val="24"/>
        <w:lang w:val="id" w:eastAsia="en-US" w:bidi="ar-SA"/>
      </w:rPr>
    </w:lvl>
    <w:lvl w:ilvl="3">
      <w:numFmt w:val="bullet"/>
      <w:lvlText w:val="•"/>
      <w:lvlJc w:val="left"/>
      <w:pPr>
        <w:ind w:left="2533" w:hanging="360"/>
      </w:pPr>
      <w:rPr>
        <w:rFonts w:hint="default"/>
        <w:lang w:val="id" w:eastAsia="en-US" w:bidi="ar-SA"/>
      </w:rPr>
    </w:lvl>
    <w:lvl w:ilvl="4">
      <w:numFmt w:val="bullet"/>
      <w:lvlText w:val="•"/>
      <w:lvlJc w:val="left"/>
      <w:pPr>
        <w:ind w:left="3406" w:hanging="360"/>
      </w:pPr>
      <w:rPr>
        <w:rFonts w:hint="default"/>
        <w:lang w:val="id" w:eastAsia="en-US" w:bidi="ar-SA"/>
      </w:rPr>
    </w:lvl>
    <w:lvl w:ilvl="5">
      <w:numFmt w:val="bullet"/>
      <w:lvlText w:val="•"/>
      <w:lvlJc w:val="left"/>
      <w:pPr>
        <w:ind w:left="4279" w:hanging="360"/>
      </w:pPr>
      <w:rPr>
        <w:rFonts w:hint="default"/>
        <w:lang w:val="id" w:eastAsia="en-US" w:bidi="ar-SA"/>
      </w:rPr>
    </w:lvl>
    <w:lvl w:ilvl="6">
      <w:numFmt w:val="bullet"/>
      <w:lvlText w:val="•"/>
      <w:lvlJc w:val="left"/>
      <w:pPr>
        <w:ind w:left="5153" w:hanging="360"/>
      </w:pPr>
      <w:rPr>
        <w:rFonts w:hint="default"/>
        <w:lang w:val="id" w:eastAsia="en-US" w:bidi="ar-SA"/>
      </w:rPr>
    </w:lvl>
    <w:lvl w:ilvl="7">
      <w:numFmt w:val="bullet"/>
      <w:lvlText w:val="•"/>
      <w:lvlJc w:val="left"/>
      <w:pPr>
        <w:ind w:left="6026" w:hanging="360"/>
      </w:pPr>
      <w:rPr>
        <w:rFonts w:hint="default"/>
        <w:lang w:val="id" w:eastAsia="en-US" w:bidi="ar-SA"/>
      </w:rPr>
    </w:lvl>
    <w:lvl w:ilvl="8">
      <w:numFmt w:val="bullet"/>
      <w:lvlText w:val="•"/>
      <w:lvlJc w:val="left"/>
      <w:pPr>
        <w:ind w:left="6899" w:hanging="360"/>
      </w:pPr>
      <w:rPr>
        <w:rFonts w:hint="default"/>
        <w:lang w:val="id" w:eastAsia="en-US" w:bidi="ar-SA"/>
      </w:rPr>
    </w:lvl>
  </w:abstractNum>
  <w:abstractNum w:abstractNumId="6" w15:restartNumberingAfterBreak="0">
    <w:nsid w:val="21062553"/>
    <w:multiLevelType w:val="multilevel"/>
    <w:tmpl w:val="0EA2AFCA"/>
    <w:lvl w:ilvl="0">
      <w:start w:val="1"/>
      <w:numFmt w:val="decimal"/>
      <w:lvlText w:val="%1"/>
      <w:lvlJc w:val="left"/>
      <w:pPr>
        <w:ind w:left="1356" w:hanging="540"/>
      </w:pPr>
      <w:rPr>
        <w:rFonts w:hint="default"/>
        <w:lang w:val="id" w:eastAsia="en-US" w:bidi="ar-SA"/>
      </w:rPr>
    </w:lvl>
    <w:lvl w:ilvl="1">
      <w:start w:val="3"/>
      <w:numFmt w:val="decimal"/>
      <w:lvlText w:val="%1.%2"/>
      <w:lvlJc w:val="left"/>
      <w:pPr>
        <w:ind w:left="1356" w:hanging="540"/>
      </w:pPr>
      <w:rPr>
        <w:rFonts w:hint="default"/>
        <w:lang w:val="id" w:eastAsia="en-US" w:bidi="ar-SA"/>
      </w:rPr>
    </w:lvl>
    <w:lvl w:ilvl="2">
      <w:start w:val="1"/>
      <w:numFmt w:val="decimal"/>
      <w:lvlText w:val="%1.%2.%3"/>
      <w:lvlJc w:val="left"/>
      <w:pPr>
        <w:ind w:left="1356" w:hanging="540"/>
      </w:pPr>
      <w:rPr>
        <w:rFonts w:ascii="Times New Roman" w:eastAsia="Times New Roman" w:hAnsi="Times New Roman" w:cs="Times New Roman" w:hint="default"/>
        <w:b/>
        <w:bCs/>
        <w:spacing w:val="-3"/>
        <w:w w:val="99"/>
        <w:sz w:val="24"/>
        <w:szCs w:val="24"/>
        <w:lang w:val="id" w:eastAsia="en-US" w:bidi="ar-SA"/>
      </w:rPr>
    </w:lvl>
    <w:lvl w:ilvl="3">
      <w:start w:val="1"/>
      <w:numFmt w:val="decimal"/>
      <w:lvlText w:val="%4."/>
      <w:lvlJc w:val="left"/>
      <w:pPr>
        <w:ind w:left="2021" w:hanging="356"/>
      </w:pPr>
      <w:rPr>
        <w:rFonts w:ascii="Times New Roman" w:eastAsia="Times New Roman" w:hAnsi="Times New Roman" w:cs="Times New Roman" w:hint="default"/>
        <w:spacing w:val="-5"/>
        <w:w w:val="99"/>
        <w:sz w:val="24"/>
        <w:szCs w:val="24"/>
        <w:lang w:val="id" w:eastAsia="en-US" w:bidi="ar-SA"/>
      </w:rPr>
    </w:lvl>
    <w:lvl w:ilvl="4">
      <w:numFmt w:val="bullet"/>
      <w:lvlText w:val="•"/>
      <w:lvlJc w:val="left"/>
      <w:pPr>
        <w:ind w:left="4535" w:hanging="356"/>
      </w:pPr>
      <w:rPr>
        <w:rFonts w:hint="default"/>
        <w:lang w:val="id" w:eastAsia="en-US" w:bidi="ar-SA"/>
      </w:rPr>
    </w:lvl>
    <w:lvl w:ilvl="5">
      <w:numFmt w:val="bullet"/>
      <w:lvlText w:val="•"/>
      <w:lvlJc w:val="left"/>
      <w:pPr>
        <w:ind w:left="5373" w:hanging="356"/>
      </w:pPr>
      <w:rPr>
        <w:rFonts w:hint="default"/>
        <w:lang w:val="id" w:eastAsia="en-US" w:bidi="ar-SA"/>
      </w:rPr>
    </w:lvl>
    <w:lvl w:ilvl="6">
      <w:numFmt w:val="bullet"/>
      <w:lvlText w:val="•"/>
      <w:lvlJc w:val="left"/>
      <w:pPr>
        <w:ind w:left="6212" w:hanging="356"/>
      </w:pPr>
      <w:rPr>
        <w:rFonts w:hint="default"/>
        <w:lang w:val="id" w:eastAsia="en-US" w:bidi="ar-SA"/>
      </w:rPr>
    </w:lvl>
    <w:lvl w:ilvl="7">
      <w:numFmt w:val="bullet"/>
      <w:lvlText w:val="•"/>
      <w:lvlJc w:val="left"/>
      <w:pPr>
        <w:ind w:left="7050" w:hanging="356"/>
      </w:pPr>
      <w:rPr>
        <w:rFonts w:hint="default"/>
        <w:lang w:val="id" w:eastAsia="en-US" w:bidi="ar-SA"/>
      </w:rPr>
    </w:lvl>
    <w:lvl w:ilvl="8">
      <w:numFmt w:val="bullet"/>
      <w:lvlText w:val="•"/>
      <w:lvlJc w:val="left"/>
      <w:pPr>
        <w:ind w:left="7889" w:hanging="356"/>
      </w:pPr>
      <w:rPr>
        <w:rFonts w:hint="default"/>
        <w:lang w:val="id" w:eastAsia="en-US" w:bidi="ar-SA"/>
      </w:rPr>
    </w:lvl>
  </w:abstractNum>
  <w:abstractNum w:abstractNumId="7" w15:restartNumberingAfterBreak="0">
    <w:nsid w:val="277F6485"/>
    <w:multiLevelType w:val="hybridMultilevel"/>
    <w:tmpl w:val="3852FFF8"/>
    <w:lvl w:ilvl="0" w:tplc="602287EA">
      <w:start w:val="1"/>
      <w:numFmt w:val="decimal"/>
      <w:lvlText w:val="%1."/>
      <w:lvlJc w:val="left"/>
      <w:pPr>
        <w:ind w:left="1176" w:hanging="360"/>
      </w:pPr>
      <w:rPr>
        <w:rFonts w:ascii="Times New Roman" w:eastAsia="Times New Roman" w:hAnsi="Times New Roman" w:cs="Times New Roman" w:hint="default"/>
        <w:spacing w:val="-3"/>
        <w:w w:val="99"/>
        <w:sz w:val="24"/>
        <w:szCs w:val="24"/>
        <w:lang w:val="id" w:eastAsia="en-US" w:bidi="ar-SA"/>
      </w:rPr>
    </w:lvl>
    <w:lvl w:ilvl="1" w:tplc="8E609934">
      <w:numFmt w:val="bullet"/>
      <w:lvlText w:val="•"/>
      <w:lvlJc w:val="left"/>
      <w:pPr>
        <w:ind w:left="2018" w:hanging="360"/>
      </w:pPr>
      <w:rPr>
        <w:rFonts w:hint="default"/>
        <w:lang w:val="id" w:eastAsia="en-US" w:bidi="ar-SA"/>
      </w:rPr>
    </w:lvl>
    <w:lvl w:ilvl="2" w:tplc="E44273DC">
      <w:numFmt w:val="bullet"/>
      <w:lvlText w:val="•"/>
      <w:lvlJc w:val="left"/>
      <w:pPr>
        <w:ind w:left="2857" w:hanging="360"/>
      </w:pPr>
      <w:rPr>
        <w:rFonts w:hint="default"/>
        <w:lang w:val="id" w:eastAsia="en-US" w:bidi="ar-SA"/>
      </w:rPr>
    </w:lvl>
    <w:lvl w:ilvl="3" w:tplc="181A1712">
      <w:numFmt w:val="bullet"/>
      <w:lvlText w:val="•"/>
      <w:lvlJc w:val="left"/>
      <w:pPr>
        <w:ind w:left="3695" w:hanging="360"/>
      </w:pPr>
      <w:rPr>
        <w:rFonts w:hint="default"/>
        <w:lang w:val="id" w:eastAsia="en-US" w:bidi="ar-SA"/>
      </w:rPr>
    </w:lvl>
    <w:lvl w:ilvl="4" w:tplc="86C01922">
      <w:numFmt w:val="bullet"/>
      <w:lvlText w:val="•"/>
      <w:lvlJc w:val="left"/>
      <w:pPr>
        <w:ind w:left="4534" w:hanging="360"/>
      </w:pPr>
      <w:rPr>
        <w:rFonts w:hint="default"/>
        <w:lang w:val="id" w:eastAsia="en-US" w:bidi="ar-SA"/>
      </w:rPr>
    </w:lvl>
    <w:lvl w:ilvl="5" w:tplc="B4BE8C7A">
      <w:numFmt w:val="bullet"/>
      <w:lvlText w:val="•"/>
      <w:lvlJc w:val="left"/>
      <w:pPr>
        <w:ind w:left="5373" w:hanging="360"/>
      </w:pPr>
      <w:rPr>
        <w:rFonts w:hint="default"/>
        <w:lang w:val="id" w:eastAsia="en-US" w:bidi="ar-SA"/>
      </w:rPr>
    </w:lvl>
    <w:lvl w:ilvl="6" w:tplc="9F98FD6C">
      <w:numFmt w:val="bullet"/>
      <w:lvlText w:val="•"/>
      <w:lvlJc w:val="left"/>
      <w:pPr>
        <w:ind w:left="6211" w:hanging="360"/>
      </w:pPr>
      <w:rPr>
        <w:rFonts w:hint="default"/>
        <w:lang w:val="id" w:eastAsia="en-US" w:bidi="ar-SA"/>
      </w:rPr>
    </w:lvl>
    <w:lvl w:ilvl="7" w:tplc="9D0681FA">
      <w:numFmt w:val="bullet"/>
      <w:lvlText w:val="•"/>
      <w:lvlJc w:val="left"/>
      <w:pPr>
        <w:ind w:left="7050" w:hanging="360"/>
      </w:pPr>
      <w:rPr>
        <w:rFonts w:hint="default"/>
        <w:lang w:val="id" w:eastAsia="en-US" w:bidi="ar-SA"/>
      </w:rPr>
    </w:lvl>
    <w:lvl w:ilvl="8" w:tplc="C786F8F0">
      <w:numFmt w:val="bullet"/>
      <w:lvlText w:val="•"/>
      <w:lvlJc w:val="left"/>
      <w:pPr>
        <w:ind w:left="7889" w:hanging="360"/>
      </w:pPr>
      <w:rPr>
        <w:rFonts w:hint="default"/>
        <w:lang w:val="id" w:eastAsia="en-US" w:bidi="ar-SA"/>
      </w:rPr>
    </w:lvl>
  </w:abstractNum>
  <w:abstractNum w:abstractNumId="8" w15:restartNumberingAfterBreak="0">
    <w:nsid w:val="390A0662"/>
    <w:multiLevelType w:val="multilevel"/>
    <w:tmpl w:val="ACBC3830"/>
    <w:lvl w:ilvl="0">
      <w:start w:val="3"/>
      <w:numFmt w:val="decimal"/>
      <w:lvlText w:val="%1"/>
      <w:lvlJc w:val="left"/>
      <w:pPr>
        <w:ind w:left="908" w:hanging="360"/>
      </w:pPr>
      <w:rPr>
        <w:rFonts w:hint="default"/>
        <w:lang w:val="id" w:eastAsia="en-US" w:bidi="ar-SA"/>
      </w:rPr>
    </w:lvl>
    <w:lvl w:ilvl="1">
      <w:start w:val="1"/>
      <w:numFmt w:val="decimal"/>
      <w:lvlText w:val="%1.%2"/>
      <w:lvlJc w:val="left"/>
      <w:pPr>
        <w:ind w:left="908" w:hanging="360"/>
      </w:pPr>
      <w:rPr>
        <w:rFonts w:ascii="Times New Roman" w:eastAsia="Times New Roman" w:hAnsi="Times New Roman" w:cs="Times New Roman" w:hint="default"/>
        <w:b/>
        <w:bCs/>
        <w:spacing w:val="-3"/>
        <w:w w:val="99"/>
        <w:sz w:val="24"/>
        <w:szCs w:val="24"/>
        <w:lang w:val="id" w:eastAsia="en-US" w:bidi="ar-SA"/>
      </w:rPr>
    </w:lvl>
    <w:lvl w:ilvl="2">
      <w:start w:val="1"/>
      <w:numFmt w:val="decimal"/>
      <w:lvlText w:val="%1.%2.%3"/>
      <w:lvlJc w:val="left"/>
      <w:pPr>
        <w:ind w:left="1088" w:hanging="540"/>
      </w:pPr>
      <w:rPr>
        <w:rFonts w:ascii="Times New Roman" w:eastAsia="Times New Roman" w:hAnsi="Times New Roman" w:cs="Times New Roman" w:hint="default"/>
        <w:b/>
        <w:bCs/>
        <w:spacing w:val="-2"/>
        <w:w w:val="99"/>
        <w:sz w:val="24"/>
        <w:szCs w:val="24"/>
        <w:lang w:val="id" w:eastAsia="en-US" w:bidi="ar-SA"/>
      </w:rPr>
    </w:lvl>
    <w:lvl w:ilvl="3">
      <w:start w:val="1"/>
      <w:numFmt w:val="decimal"/>
      <w:lvlText w:val="%4."/>
      <w:lvlJc w:val="left"/>
      <w:pPr>
        <w:ind w:left="1268" w:hanging="360"/>
      </w:pPr>
      <w:rPr>
        <w:rFonts w:ascii="Times New Roman" w:eastAsia="Times New Roman" w:hAnsi="Times New Roman" w:cs="Times New Roman" w:hint="default"/>
        <w:spacing w:val="-4"/>
        <w:w w:val="99"/>
        <w:sz w:val="24"/>
        <w:szCs w:val="24"/>
        <w:lang w:val="id" w:eastAsia="en-US" w:bidi="ar-SA"/>
      </w:rPr>
    </w:lvl>
    <w:lvl w:ilvl="4">
      <w:numFmt w:val="bullet"/>
      <w:lvlText w:val="•"/>
      <w:lvlJc w:val="left"/>
      <w:pPr>
        <w:ind w:left="3380" w:hanging="360"/>
      </w:pPr>
      <w:rPr>
        <w:rFonts w:hint="default"/>
        <w:lang w:val="id" w:eastAsia="en-US" w:bidi="ar-SA"/>
      </w:rPr>
    </w:lvl>
    <w:lvl w:ilvl="5">
      <w:numFmt w:val="bullet"/>
      <w:lvlText w:val="•"/>
      <w:lvlJc w:val="left"/>
      <w:pPr>
        <w:ind w:left="4440" w:hanging="360"/>
      </w:pPr>
      <w:rPr>
        <w:rFonts w:hint="default"/>
        <w:lang w:val="id" w:eastAsia="en-US" w:bidi="ar-SA"/>
      </w:rPr>
    </w:lvl>
    <w:lvl w:ilvl="6">
      <w:numFmt w:val="bullet"/>
      <w:lvlText w:val="•"/>
      <w:lvlJc w:val="left"/>
      <w:pPr>
        <w:ind w:left="5500" w:hanging="360"/>
      </w:pPr>
      <w:rPr>
        <w:rFonts w:hint="default"/>
        <w:lang w:val="id" w:eastAsia="en-US" w:bidi="ar-SA"/>
      </w:rPr>
    </w:lvl>
    <w:lvl w:ilvl="7">
      <w:numFmt w:val="bullet"/>
      <w:lvlText w:val="•"/>
      <w:lvlJc w:val="left"/>
      <w:pPr>
        <w:ind w:left="6560" w:hanging="360"/>
      </w:pPr>
      <w:rPr>
        <w:rFonts w:hint="default"/>
        <w:lang w:val="id" w:eastAsia="en-US" w:bidi="ar-SA"/>
      </w:rPr>
    </w:lvl>
    <w:lvl w:ilvl="8">
      <w:numFmt w:val="bullet"/>
      <w:lvlText w:val="•"/>
      <w:lvlJc w:val="left"/>
      <w:pPr>
        <w:ind w:left="7620" w:hanging="360"/>
      </w:pPr>
      <w:rPr>
        <w:rFonts w:hint="default"/>
        <w:lang w:val="id" w:eastAsia="en-US" w:bidi="ar-SA"/>
      </w:rPr>
    </w:lvl>
  </w:abstractNum>
  <w:abstractNum w:abstractNumId="9" w15:restartNumberingAfterBreak="0">
    <w:nsid w:val="3F462AA0"/>
    <w:multiLevelType w:val="hybridMultilevel"/>
    <w:tmpl w:val="EF38E96C"/>
    <w:lvl w:ilvl="0" w:tplc="57CCC702">
      <w:start w:val="1"/>
      <w:numFmt w:val="decimal"/>
      <w:lvlText w:val="%1."/>
      <w:lvlJc w:val="left"/>
      <w:pPr>
        <w:ind w:left="1308" w:hanging="360"/>
      </w:pPr>
      <w:rPr>
        <w:rFonts w:ascii="Times New Roman" w:eastAsia="Times New Roman" w:hAnsi="Times New Roman" w:cs="Times New Roman" w:hint="default"/>
        <w:spacing w:val="-30"/>
        <w:w w:val="99"/>
        <w:sz w:val="24"/>
        <w:szCs w:val="24"/>
        <w:lang w:val="id" w:eastAsia="en-US" w:bidi="ar-SA"/>
      </w:rPr>
    </w:lvl>
    <w:lvl w:ilvl="1" w:tplc="10EC8960">
      <w:numFmt w:val="bullet"/>
      <w:lvlText w:val="•"/>
      <w:lvlJc w:val="left"/>
      <w:pPr>
        <w:ind w:left="2074" w:hanging="360"/>
      </w:pPr>
      <w:rPr>
        <w:rFonts w:hint="default"/>
        <w:lang w:val="id" w:eastAsia="en-US" w:bidi="ar-SA"/>
      </w:rPr>
    </w:lvl>
    <w:lvl w:ilvl="2" w:tplc="9B0211B0">
      <w:numFmt w:val="bullet"/>
      <w:lvlText w:val="•"/>
      <w:lvlJc w:val="left"/>
      <w:pPr>
        <w:ind w:left="2849" w:hanging="360"/>
      </w:pPr>
      <w:rPr>
        <w:rFonts w:hint="default"/>
        <w:lang w:val="id" w:eastAsia="en-US" w:bidi="ar-SA"/>
      </w:rPr>
    </w:lvl>
    <w:lvl w:ilvl="3" w:tplc="DC08C938">
      <w:numFmt w:val="bullet"/>
      <w:lvlText w:val="•"/>
      <w:lvlJc w:val="left"/>
      <w:pPr>
        <w:ind w:left="3623" w:hanging="360"/>
      </w:pPr>
      <w:rPr>
        <w:rFonts w:hint="default"/>
        <w:lang w:val="id" w:eastAsia="en-US" w:bidi="ar-SA"/>
      </w:rPr>
    </w:lvl>
    <w:lvl w:ilvl="4" w:tplc="E59AE2F4">
      <w:numFmt w:val="bullet"/>
      <w:lvlText w:val="•"/>
      <w:lvlJc w:val="left"/>
      <w:pPr>
        <w:ind w:left="4398" w:hanging="360"/>
      </w:pPr>
      <w:rPr>
        <w:rFonts w:hint="default"/>
        <w:lang w:val="id" w:eastAsia="en-US" w:bidi="ar-SA"/>
      </w:rPr>
    </w:lvl>
    <w:lvl w:ilvl="5" w:tplc="6DB2E1C8">
      <w:numFmt w:val="bullet"/>
      <w:lvlText w:val="•"/>
      <w:lvlJc w:val="left"/>
      <w:pPr>
        <w:ind w:left="5173" w:hanging="360"/>
      </w:pPr>
      <w:rPr>
        <w:rFonts w:hint="default"/>
        <w:lang w:val="id" w:eastAsia="en-US" w:bidi="ar-SA"/>
      </w:rPr>
    </w:lvl>
    <w:lvl w:ilvl="6" w:tplc="57FA9EBA">
      <w:numFmt w:val="bullet"/>
      <w:lvlText w:val="•"/>
      <w:lvlJc w:val="left"/>
      <w:pPr>
        <w:ind w:left="5947" w:hanging="360"/>
      </w:pPr>
      <w:rPr>
        <w:rFonts w:hint="default"/>
        <w:lang w:val="id" w:eastAsia="en-US" w:bidi="ar-SA"/>
      </w:rPr>
    </w:lvl>
    <w:lvl w:ilvl="7" w:tplc="B8EE14B0">
      <w:numFmt w:val="bullet"/>
      <w:lvlText w:val="•"/>
      <w:lvlJc w:val="left"/>
      <w:pPr>
        <w:ind w:left="6722" w:hanging="360"/>
      </w:pPr>
      <w:rPr>
        <w:rFonts w:hint="default"/>
        <w:lang w:val="id" w:eastAsia="en-US" w:bidi="ar-SA"/>
      </w:rPr>
    </w:lvl>
    <w:lvl w:ilvl="8" w:tplc="E47AD428">
      <w:numFmt w:val="bullet"/>
      <w:lvlText w:val="•"/>
      <w:lvlJc w:val="left"/>
      <w:pPr>
        <w:ind w:left="7497" w:hanging="360"/>
      </w:pPr>
      <w:rPr>
        <w:rFonts w:hint="default"/>
        <w:lang w:val="id" w:eastAsia="en-US" w:bidi="ar-SA"/>
      </w:rPr>
    </w:lvl>
  </w:abstractNum>
  <w:abstractNum w:abstractNumId="10" w15:restartNumberingAfterBreak="0">
    <w:nsid w:val="49E06C97"/>
    <w:multiLevelType w:val="hybridMultilevel"/>
    <w:tmpl w:val="626C44B6"/>
    <w:lvl w:ilvl="0" w:tplc="7930A046">
      <w:start w:val="1"/>
      <w:numFmt w:val="decimal"/>
      <w:lvlText w:val="%1."/>
      <w:lvlJc w:val="left"/>
      <w:pPr>
        <w:ind w:left="1308" w:hanging="360"/>
      </w:pPr>
      <w:rPr>
        <w:rFonts w:ascii="Times New Roman" w:eastAsia="Times New Roman" w:hAnsi="Times New Roman" w:cs="Times New Roman" w:hint="default"/>
        <w:color w:val="333333"/>
        <w:spacing w:val="-5"/>
        <w:w w:val="99"/>
        <w:sz w:val="24"/>
        <w:szCs w:val="24"/>
        <w:lang w:val="id" w:eastAsia="en-US" w:bidi="ar-SA"/>
      </w:rPr>
    </w:lvl>
    <w:lvl w:ilvl="1" w:tplc="06C4EFDC">
      <w:numFmt w:val="bullet"/>
      <w:lvlText w:val="•"/>
      <w:lvlJc w:val="left"/>
      <w:pPr>
        <w:ind w:left="2126" w:hanging="360"/>
      </w:pPr>
      <w:rPr>
        <w:rFonts w:hint="default"/>
        <w:lang w:val="id" w:eastAsia="en-US" w:bidi="ar-SA"/>
      </w:rPr>
    </w:lvl>
    <w:lvl w:ilvl="2" w:tplc="803CE5C0">
      <w:numFmt w:val="bullet"/>
      <w:lvlText w:val="•"/>
      <w:lvlJc w:val="left"/>
      <w:pPr>
        <w:ind w:left="2953" w:hanging="360"/>
      </w:pPr>
      <w:rPr>
        <w:rFonts w:hint="default"/>
        <w:lang w:val="id" w:eastAsia="en-US" w:bidi="ar-SA"/>
      </w:rPr>
    </w:lvl>
    <w:lvl w:ilvl="3" w:tplc="7862E450">
      <w:numFmt w:val="bullet"/>
      <w:lvlText w:val="•"/>
      <w:lvlJc w:val="left"/>
      <w:pPr>
        <w:ind w:left="3779" w:hanging="360"/>
      </w:pPr>
      <w:rPr>
        <w:rFonts w:hint="default"/>
        <w:lang w:val="id" w:eastAsia="en-US" w:bidi="ar-SA"/>
      </w:rPr>
    </w:lvl>
    <w:lvl w:ilvl="4" w:tplc="547227E2">
      <w:numFmt w:val="bullet"/>
      <w:lvlText w:val="•"/>
      <w:lvlJc w:val="left"/>
      <w:pPr>
        <w:ind w:left="4606" w:hanging="360"/>
      </w:pPr>
      <w:rPr>
        <w:rFonts w:hint="default"/>
        <w:lang w:val="id" w:eastAsia="en-US" w:bidi="ar-SA"/>
      </w:rPr>
    </w:lvl>
    <w:lvl w:ilvl="5" w:tplc="4EEC1234">
      <w:numFmt w:val="bullet"/>
      <w:lvlText w:val="•"/>
      <w:lvlJc w:val="left"/>
      <w:pPr>
        <w:ind w:left="5433" w:hanging="360"/>
      </w:pPr>
      <w:rPr>
        <w:rFonts w:hint="default"/>
        <w:lang w:val="id" w:eastAsia="en-US" w:bidi="ar-SA"/>
      </w:rPr>
    </w:lvl>
    <w:lvl w:ilvl="6" w:tplc="BB1A5C14">
      <w:numFmt w:val="bullet"/>
      <w:lvlText w:val="•"/>
      <w:lvlJc w:val="left"/>
      <w:pPr>
        <w:ind w:left="6259" w:hanging="360"/>
      </w:pPr>
      <w:rPr>
        <w:rFonts w:hint="default"/>
        <w:lang w:val="id" w:eastAsia="en-US" w:bidi="ar-SA"/>
      </w:rPr>
    </w:lvl>
    <w:lvl w:ilvl="7" w:tplc="C5C6B0EA">
      <w:numFmt w:val="bullet"/>
      <w:lvlText w:val="•"/>
      <w:lvlJc w:val="left"/>
      <w:pPr>
        <w:ind w:left="7086" w:hanging="360"/>
      </w:pPr>
      <w:rPr>
        <w:rFonts w:hint="default"/>
        <w:lang w:val="id" w:eastAsia="en-US" w:bidi="ar-SA"/>
      </w:rPr>
    </w:lvl>
    <w:lvl w:ilvl="8" w:tplc="93BE6FE2">
      <w:numFmt w:val="bullet"/>
      <w:lvlText w:val="•"/>
      <w:lvlJc w:val="left"/>
      <w:pPr>
        <w:ind w:left="7913" w:hanging="360"/>
      </w:pPr>
      <w:rPr>
        <w:rFonts w:hint="default"/>
        <w:lang w:val="id" w:eastAsia="en-US" w:bidi="ar-SA"/>
      </w:rPr>
    </w:lvl>
  </w:abstractNum>
  <w:abstractNum w:abstractNumId="11" w15:restartNumberingAfterBreak="0">
    <w:nsid w:val="4ADC1A59"/>
    <w:multiLevelType w:val="hybridMultilevel"/>
    <w:tmpl w:val="02EA22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B51A17"/>
    <w:multiLevelType w:val="hybridMultilevel"/>
    <w:tmpl w:val="3ACE767C"/>
    <w:lvl w:ilvl="0" w:tplc="01C8AB2E">
      <w:start w:val="1"/>
      <w:numFmt w:val="lowerLetter"/>
      <w:lvlText w:val="%1."/>
      <w:lvlJc w:val="left"/>
      <w:pPr>
        <w:ind w:left="873" w:hanging="226"/>
      </w:pPr>
      <w:rPr>
        <w:rFonts w:ascii="Times New Roman" w:eastAsia="Times New Roman" w:hAnsi="Times New Roman" w:cs="Times New Roman" w:hint="default"/>
        <w:spacing w:val="-2"/>
        <w:w w:val="99"/>
        <w:sz w:val="24"/>
        <w:szCs w:val="24"/>
        <w:lang w:val="id" w:eastAsia="en-US" w:bidi="ar-SA"/>
      </w:rPr>
    </w:lvl>
    <w:lvl w:ilvl="1" w:tplc="AC0CB54C">
      <w:numFmt w:val="bullet"/>
      <w:lvlText w:val="•"/>
      <w:lvlJc w:val="left"/>
      <w:pPr>
        <w:ind w:left="1696" w:hanging="226"/>
      </w:pPr>
      <w:rPr>
        <w:rFonts w:hint="default"/>
        <w:lang w:val="id" w:eastAsia="en-US" w:bidi="ar-SA"/>
      </w:rPr>
    </w:lvl>
    <w:lvl w:ilvl="2" w:tplc="DADCBD88">
      <w:numFmt w:val="bullet"/>
      <w:lvlText w:val="•"/>
      <w:lvlJc w:val="left"/>
      <w:pPr>
        <w:ind w:left="2513" w:hanging="226"/>
      </w:pPr>
      <w:rPr>
        <w:rFonts w:hint="default"/>
        <w:lang w:val="id" w:eastAsia="en-US" w:bidi="ar-SA"/>
      </w:rPr>
    </w:lvl>
    <w:lvl w:ilvl="3" w:tplc="84424006">
      <w:numFmt w:val="bullet"/>
      <w:lvlText w:val="•"/>
      <w:lvlJc w:val="left"/>
      <w:pPr>
        <w:ind w:left="3329" w:hanging="226"/>
      </w:pPr>
      <w:rPr>
        <w:rFonts w:hint="default"/>
        <w:lang w:val="id" w:eastAsia="en-US" w:bidi="ar-SA"/>
      </w:rPr>
    </w:lvl>
    <w:lvl w:ilvl="4" w:tplc="B51A4BEA">
      <w:numFmt w:val="bullet"/>
      <w:lvlText w:val="•"/>
      <w:lvlJc w:val="left"/>
      <w:pPr>
        <w:ind w:left="4146" w:hanging="226"/>
      </w:pPr>
      <w:rPr>
        <w:rFonts w:hint="default"/>
        <w:lang w:val="id" w:eastAsia="en-US" w:bidi="ar-SA"/>
      </w:rPr>
    </w:lvl>
    <w:lvl w:ilvl="5" w:tplc="ADC04A70">
      <w:numFmt w:val="bullet"/>
      <w:lvlText w:val="•"/>
      <w:lvlJc w:val="left"/>
      <w:pPr>
        <w:ind w:left="4963" w:hanging="226"/>
      </w:pPr>
      <w:rPr>
        <w:rFonts w:hint="default"/>
        <w:lang w:val="id" w:eastAsia="en-US" w:bidi="ar-SA"/>
      </w:rPr>
    </w:lvl>
    <w:lvl w:ilvl="6" w:tplc="42041D92">
      <w:numFmt w:val="bullet"/>
      <w:lvlText w:val="•"/>
      <w:lvlJc w:val="left"/>
      <w:pPr>
        <w:ind w:left="5779" w:hanging="226"/>
      </w:pPr>
      <w:rPr>
        <w:rFonts w:hint="default"/>
        <w:lang w:val="id" w:eastAsia="en-US" w:bidi="ar-SA"/>
      </w:rPr>
    </w:lvl>
    <w:lvl w:ilvl="7" w:tplc="C3841560">
      <w:numFmt w:val="bullet"/>
      <w:lvlText w:val="•"/>
      <w:lvlJc w:val="left"/>
      <w:pPr>
        <w:ind w:left="6596" w:hanging="226"/>
      </w:pPr>
      <w:rPr>
        <w:rFonts w:hint="default"/>
        <w:lang w:val="id" w:eastAsia="en-US" w:bidi="ar-SA"/>
      </w:rPr>
    </w:lvl>
    <w:lvl w:ilvl="8" w:tplc="55867864">
      <w:numFmt w:val="bullet"/>
      <w:lvlText w:val="•"/>
      <w:lvlJc w:val="left"/>
      <w:pPr>
        <w:ind w:left="7413" w:hanging="226"/>
      </w:pPr>
      <w:rPr>
        <w:rFonts w:hint="default"/>
        <w:lang w:val="id" w:eastAsia="en-US" w:bidi="ar-SA"/>
      </w:rPr>
    </w:lvl>
  </w:abstractNum>
  <w:abstractNum w:abstractNumId="13" w15:restartNumberingAfterBreak="0">
    <w:nsid w:val="5B353E08"/>
    <w:multiLevelType w:val="multilevel"/>
    <w:tmpl w:val="475E32C2"/>
    <w:lvl w:ilvl="0">
      <w:start w:val="4"/>
      <w:numFmt w:val="decimal"/>
      <w:lvlText w:val="%1"/>
      <w:lvlJc w:val="left"/>
      <w:pPr>
        <w:ind w:left="1015" w:hanging="428"/>
      </w:pPr>
      <w:rPr>
        <w:rFonts w:hint="default"/>
        <w:lang w:val="id" w:eastAsia="en-US" w:bidi="ar-SA"/>
      </w:rPr>
    </w:lvl>
    <w:lvl w:ilvl="1">
      <w:start w:val="1"/>
      <w:numFmt w:val="decimal"/>
      <w:lvlText w:val="%1.%2"/>
      <w:lvlJc w:val="left"/>
      <w:pPr>
        <w:ind w:left="1015" w:hanging="428"/>
      </w:pPr>
      <w:rPr>
        <w:rFonts w:ascii="Times New Roman" w:eastAsia="Times New Roman" w:hAnsi="Times New Roman" w:cs="Times New Roman" w:hint="default"/>
        <w:b/>
        <w:bCs/>
        <w:spacing w:val="-3"/>
        <w:w w:val="99"/>
        <w:sz w:val="24"/>
        <w:szCs w:val="24"/>
        <w:lang w:val="id" w:eastAsia="en-US" w:bidi="ar-SA"/>
      </w:rPr>
    </w:lvl>
    <w:lvl w:ilvl="2">
      <w:start w:val="1"/>
      <w:numFmt w:val="decimal"/>
      <w:lvlText w:val="%1.%2.%3"/>
      <w:lvlJc w:val="left"/>
      <w:pPr>
        <w:ind w:left="1308" w:hanging="720"/>
      </w:pPr>
      <w:rPr>
        <w:rFonts w:ascii="Times New Roman" w:eastAsia="Times New Roman" w:hAnsi="Times New Roman" w:cs="Times New Roman" w:hint="default"/>
        <w:b/>
        <w:bCs/>
        <w:spacing w:val="-3"/>
        <w:w w:val="99"/>
        <w:sz w:val="24"/>
        <w:szCs w:val="24"/>
        <w:lang w:val="id" w:eastAsia="en-US" w:bidi="ar-SA"/>
      </w:rPr>
    </w:lvl>
    <w:lvl w:ilvl="3">
      <w:start w:val="1"/>
      <w:numFmt w:val="decimal"/>
      <w:lvlText w:val="%4."/>
      <w:lvlJc w:val="left"/>
      <w:pPr>
        <w:ind w:left="1668" w:hanging="360"/>
      </w:pPr>
      <w:rPr>
        <w:rFonts w:ascii="Times New Roman" w:eastAsia="Times New Roman" w:hAnsi="Times New Roman" w:cs="Times New Roman" w:hint="default"/>
        <w:spacing w:val="-23"/>
        <w:w w:val="99"/>
        <w:sz w:val="24"/>
        <w:szCs w:val="24"/>
        <w:lang w:val="id" w:eastAsia="en-US" w:bidi="ar-SA"/>
      </w:rPr>
    </w:lvl>
    <w:lvl w:ilvl="4">
      <w:numFmt w:val="bullet"/>
      <w:lvlText w:val="•"/>
      <w:lvlJc w:val="left"/>
      <w:pPr>
        <w:ind w:left="3506" w:hanging="360"/>
      </w:pPr>
      <w:rPr>
        <w:rFonts w:hint="default"/>
        <w:lang w:val="id" w:eastAsia="en-US" w:bidi="ar-SA"/>
      </w:rPr>
    </w:lvl>
    <w:lvl w:ilvl="5">
      <w:numFmt w:val="bullet"/>
      <w:lvlText w:val="•"/>
      <w:lvlJc w:val="left"/>
      <w:pPr>
        <w:ind w:left="4429" w:hanging="360"/>
      </w:pPr>
      <w:rPr>
        <w:rFonts w:hint="default"/>
        <w:lang w:val="id" w:eastAsia="en-US" w:bidi="ar-SA"/>
      </w:rPr>
    </w:lvl>
    <w:lvl w:ilvl="6">
      <w:numFmt w:val="bullet"/>
      <w:lvlText w:val="•"/>
      <w:lvlJc w:val="left"/>
      <w:pPr>
        <w:ind w:left="5353" w:hanging="360"/>
      </w:pPr>
      <w:rPr>
        <w:rFonts w:hint="default"/>
        <w:lang w:val="id" w:eastAsia="en-US" w:bidi="ar-SA"/>
      </w:rPr>
    </w:lvl>
    <w:lvl w:ilvl="7">
      <w:numFmt w:val="bullet"/>
      <w:lvlText w:val="•"/>
      <w:lvlJc w:val="left"/>
      <w:pPr>
        <w:ind w:left="6276" w:hanging="360"/>
      </w:pPr>
      <w:rPr>
        <w:rFonts w:hint="default"/>
        <w:lang w:val="id" w:eastAsia="en-US" w:bidi="ar-SA"/>
      </w:rPr>
    </w:lvl>
    <w:lvl w:ilvl="8">
      <w:numFmt w:val="bullet"/>
      <w:lvlText w:val="•"/>
      <w:lvlJc w:val="left"/>
      <w:pPr>
        <w:ind w:left="7199" w:hanging="360"/>
      </w:pPr>
      <w:rPr>
        <w:rFonts w:hint="default"/>
        <w:lang w:val="id" w:eastAsia="en-US" w:bidi="ar-SA"/>
      </w:rPr>
    </w:lvl>
  </w:abstractNum>
  <w:abstractNum w:abstractNumId="14" w15:restartNumberingAfterBreak="0">
    <w:nsid w:val="5D7D5480"/>
    <w:multiLevelType w:val="multilevel"/>
    <w:tmpl w:val="5B8691DC"/>
    <w:lvl w:ilvl="0">
      <w:start w:val="1"/>
      <w:numFmt w:val="decimal"/>
      <w:lvlText w:val="%1"/>
      <w:lvlJc w:val="left"/>
      <w:pPr>
        <w:ind w:left="1356" w:hanging="540"/>
      </w:pPr>
      <w:rPr>
        <w:rFonts w:hint="default"/>
        <w:lang w:val="id" w:eastAsia="en-US" w:bidi="ar-SA"/>
      </w:rPr>
    </w:lvl>
    <w:lvl w:ilvl="1">
      <w:start w:val="5"/>
      <w:numFmt w:val="decimal"/>
      <w:lvlText w:val="%1.%2"/>
      <w:lvlJc w:val="left"/>
      <w:pPr>
        <w:ind w:left="1356" w:hanging="540"/>
      </w:pPr>
      <w:rPr>
        <w:rFonts w:hint="default"/>
        <w:lang w:val="id" w:eastAsia="en-US" w:bidi="ar-SA"/>
      </w:rPr>
    </w:lvl>
    <w:lvl w:ilvl="2">
      <w:start w:val="1"/>
      <w:numFmt w:val="decimal"/>
      <w:lvlText w:val="%1.%2.%3"/>
      <w:lvlJc w:val="left"/>
      <w:pPr>
        <w:ind w:left="1356" w:hanging="540"/>
        <w:jc w:val="right"/>
      </w:pPr>
      <w:rPr>
        <w:rFonts w:ascii="Times New Roman" w:eastAsia="Times New Roman" w:hAnsi="Times New Roman" w:cs="Times New Roman" w:hint="default"/>
        <w:b/>
        <w:bCs/>
        <w:spacing w:val="-2"/>
        <w:w w:val="99"/>
        <w:sz w:val="24"/>
        <w:szCs w:val="24"/>
        <w:lang w:val="id" w:eastAsia="en-US" w:bidi="ar-SA"/>
      </w:rPr>
    </w:lvl>
    <w:lvl w:ilvl="3">
      <w:start w:val="1"/>
      <w:numFmt w:val="decimal"/>
      <w:lvlText w:val="%4."/>
      <w:lvlJc w:val="left"/>
      <w:pPr>
        <w:ind w:left="1308" w:hanging="360"/>
      </w:pPr>
      <w:rPr>
        <w:rFonts w:ascii="Times New Roman" w:eastAsia="Times New Roman" w:hAnsi="Times New Roman" w:cs="Times New Roman" w:hint="default"/>
        <w:spacing w:val="-4"/>
        <w:w w:val="99"/>
        <w:sz w:val="24"/>
        <w:szCs w:val="24"/>
        <w:lang w:val="id" w:eastAsia="en-US" w:bidi="ar-SA"/>
      </w:rPr>
    </w:lvl>
    <w:lvl w:ilvl="4">
      <w:numFmt w:val="bullet"/>
      <w:lvlText w:val="•"/>
      <w:lvlJc w:val="left"/>
      <w:pPr>
        <w:ind w:left="4095" w:hanging="360"/>
      </w:pPr>
      <w:rPr>
        <w:rFonts w:hint="default"/>
        <w:lang w:val="id" w:eastAsia="en-US" w:bidi="ar-SA"/>
      </w:rPr>
    </w:lvl>
    <w:lvl w:ilvl="5">
      <w:numFmt w:val="bullet"/>
      <w:lvlText w:val="•"/>
      <w:lvlJc w:val="left"/>
      <w:pPr>
        <w:ind w:left="5007" w:hanging="360"/>
      </w:pPr>
      <w:rPr>
        <w:rFonts w:hint="default"/>
        <w:lang w:val="id" w:eastAsia="en-US" w:bidi="ar-SA"/>
      </w:rPr>
    </w:lvl>
    <w:lvl w:ilvl="6">
      <w:numFmt w:val="bullet"/>
      <w:lvlText w:val="•"/>
      <w:lvlJc w:val="left"/>
      <w:pPr>
        <w:ind w:left="5919" w:hanging="360"/>
      </w:pPr>
      <w:rPr>
        <w:rFonts w:hint="default"/>
        <w:lang w:val="id" w:eastAsia="en-US" w:bidi="ar-SA"/>
      </w:rPr>
    </w:lvl>
    <w:lvl w:ilvl="7">
      <w:numFmt w:val="bullet"/>
      <w:lvlText w:val="•"/>
      <w:lvlJc w:val="left"/>
      <w:pPr>
        <w:ind w:left="6830" w:hanging="360"/>
      </w:pPr>
      <w:rPr>
        <w:rFonts w:hint="default"/>
        <w:lang w:val="id" w:eastAsia="en-US" w:bidi="ar-SA"/>
      </w:rPr>
    </w:lvl>
    <w:lvl w:ilvl="8">
      <w:numFmt w:val="bullet"/>
      <w:lvlText w:val="•"/>
      <w:lvlJc w:val="left"/>
      <w:pPr>
        <w:ind w:left="7742" w:hanging="360"/>
      </w:pPr>
      <w:rPr>
        <w:rFonts w:hint="default"/>
        <w:lang w:val="id" w:eastAsia="en-US" w:bidi="ar-SA"/>
      </w:rPr>
    </w:lvl>
  </w:abstractNum>
  <w:abstractNum w:abstractNumId="15" w15:restartNumberingAfterBreak="0">
    <w:nsid w:val="6006130D"/>
    <w:multiLevelType w:val="hybridMultilevel"/>
    <w:tmpl w:val="11D443EC"/>
    <w:lvl w:ilvl="0" w:tplc="08064878">
      <w:start w:val="1"/>
      <w:numFmt w:val="decimal"/>
      <w:lvlText w:val="%1."/>
      <w:lvlJc w:val="left"/>
      <w:pPr>
        <w:ind w:left="816" w:hanging="264"/>
      </w:pPr>
      <w:rPr>
        <w:rFonts w:ascii="Times New Roman" w:eastAsia="Times New Roman" w:hAnsi="Times New Roman" w:cs="Times New Roman" w:hint="default"/>
        <w:w w:val="100"/>
        <w:sz w:val="24"/>
        <w:szCs w:val="24"/>
        <w:lang w:val="id" w:eastAsia="en-US" w:bidi="ar-SA"/>
      </w:rPr>
    </w:lvl>
    <w:lvl w:ilvl="1" w:tplc="B0CAEB52">
      <w:numFmt w:val="bullet"/>
      <w:lvlText w:val="•"/>
      <w:lvlJc w:val="left"/>
      <w:pPr>
        <w:ind w:left="1694" w:hanging="264"/>
      </w:pPr>
      <w:rPr>
        <w:rFonts w:hint="default"/>
        <w:lang w:val="id" w:eastAsia="en-US" w:bidi="ar-SA"/>
      </w:rPr>
    </w:lvl>
    <w:lvl w:ilvl="2" w:tplc="4F608ECC">
      <w:numFmt w:val="bullet"/>
      <w:lvlText w:val="•"/>
      <w:lvlJc w:val="left"/>
      <w:pPr>
        <w:ind w:left="2569" w:hanging="264"/>
      </w:pPr>
      <w:rPr>
        <w:rFonts w:hint="default"/>
        <w:lang w:val="id" w:eastAsia="en-US" w:bidi="ar-SA"/>
      </w:rPr>
    </w:lvl>
    <w:lvl w:ilvl="3" w:tplc="B2E805C8">
      <w:numFmt w:val="bullet"/>
      <w:lvlText w:val="•"/>
      <w:lvlJc w:val="left"/>
      <w:pPr>
        <w:ind w:left="3443" w:hanging="264"/>
      </w:pPr>
      <w:rPr>
        <w:rFonts w:hint="default"/>
        <w:lang w:val="id" w:eastAsia="en-US" w:bidi="ar-SA"/>
      </w:rPr>
    </w:lvl>
    <w:lvl w:ilvl="4" w:tplc="288A8FA8">
      <w:numFmt w:val="bullet"/>
      <w:lvlText w:val="•"/>
      <w:lvlJc w:val="left"/>
      <w:pPr>
        <w:ind w:left="4318" w:hanging="264"/>
      </w:pPr>
      <w:rPr>
        <w:rFonts w:hint="default"/>
        <w:lang w:val="id" w:eastAsia="en-US" w:bidi="ar-SA"/>
      </w:rPr>
    </w:lvl>
    <w:lvl w:ilvl="5" w:tplc="C8DAD2E2">
      <w:numFmt w:val="bullet"/>
      <w:lvlText w:val="•"/>
      <w:lvlJc w:val="left"/>
      <w:pPr>
        <w:ind w:left="5193" w:hanging="264"/>
      </w:pPr>
      <w:rPr>
        <w:rFonts w:hint="default"/>
        <w:lang w:val="id" w:eastAsia="en-US" w:bidi="ar-SA"/>
      </w:rPr>
    </w:lvl>
    <w:lvl w:ilvl="6" w:tplc="B9AA20BC">
      <w:numFmt w:val="bullet"/>
      <w:lvlText w:val="•"/>
      <w:lvlJc w:val="left"/>
      <w:pPr>
        <w:ind w:left="6067" w:hanging="264"/>
      </w:pPr>
      <w:rPr>
        <w:rFonts w:hint="default"/>
        <w:lang w:val="id" w:eastAsia="en-US" w:bidi="ar-SA"/>
      </w:rPr>
    </w:lvl>
    <w:lvl w:ilvl="7" w:tplc="2BBAF082">
      <w:numFmt w:val="bullet"/>
      <w:lvlText w:val="•"/>
      <w:lvlJc w:val="left"/>
      <w:pPr>
        <w:ind w:left="6942" w:hanging="264"/>
      </w:pPr>
      <w:rPr>
        <w:rFonts w:hint="default"/>
        <w:lang w:val="id" w:eastAsia="en-US" w:bidi="ar-SA"/>
      </w:rPr>
    </w:lvl>
    <w:lvl w:ilvl="8" w:tplc="2E2A5312">
      <w:numFmt w:val="bullet"/>
      <w:lvlText w:val="•"/>
      <w:lvlJc w:val="left"/>
      <w:pPr>
        <w:ind w:left="7817" w:hanging="264"/>
      </w:pPr>
      <w:rPr>
        <w:rFonts w:hint="default"/>
        <w:lang w:val="id" w:eastAsia="en-US" w:bidi="ar-SA"/>
      </w:rPr>
    </w:lvl>
  </w:abstractNum>
  <w:abstractNum w:abstractNumId="16" w15:restartNumberingAfterBreak="0">
    <w:nsid w:val="611B23F3"/>
    <w:multiLevelType w:val="hybridMultilevel"/>
    <w:tmpl w:val="BD68C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902585"/>
    <w:multiLevelType w:val="hybridMultilevel"/>
    <w:tmpl w:val="3EDE1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D60F31"/>
    <w:multiLevelType w:val="multilevel"/>
    <w:tmpl w:val="49387AB2"/>
    <w:lvl w:ilvl="0">
      <w:start w:val="1"/>
      <w:numFmt w:val="decimal"/>
      <w:lvlText w:val="%1"/>
      <w:lvlJc w:val="left"/>
      <w:pPr>
        <w:ind w:left="1534" w:hanging="720"/>
      </w:pPr>
      <w:rPr>
        <w:rFonts w:hint="default"/>
        <w:lang w:val="id" w:eastAsia="en-US" w:bidi="ar-SA"/>
      </w:rPr>
    </w:lvl>
    <w:lvl w:ilvl="1">
      <w:start w:val="4"/>
      <w:numFmt w:val="decimal"/>
      <w:lvlText w:val="%1.%2"/>
      <w:lvlJc w:val="left"/>
      <w:pPr>
        <w:ind w:left="1534" w:hanging="720"/>
      </w:pPr>
      <w:rPr>
        <w:rFonts w:hint="default"/>
        <w:lang w:val="id" w:eastAsia="en-US" w:bidi="ar-SA"/>
      </w:rPr>
    </w:lvl>
    <w:lvl w:ilvl="2">
      <w:start w:val="1"/>
      <w:numFmt w:val="decimal"/>
      <w:lvlText w:val="%1.%2.%3"/>
      <w:lvlJc w:val="left"/>
      <w:pPr>
        <w:ind w:left="1534" w:hanging="720"/>
      </w:pPr>
      <w:rPr>
        <w:rFonts w:ascii="Times New Roman" w:eastAsia="Times New Roman" w:hAnsi="Times New Roman" w:cs="Times New Roman" w:hint="default"/>
        <w:b/>
        <w:bCs/>
        <w:spacing w:val="-1"/>
        <w:w w:val="99"/>
        <w:sz w:val="24"/>
        <w:szCs w:val="24"/>
        <w:lang w:val="id" w:eastAsia="en-US" w:bidi="ar-SA"/>
      </w:rPr>
    </w:lvl>
    <w:lvl w:ilvl="3">
      <w:start w:val="1"/>
      <w:numFmt w:val="decimal"/>
      <w:lvlText w:val="%4."/>
      <w:lvlJc w:val="left"/>
      <w:pPr>
        <w:ind w:left="1668" w:hanging="360"/>
      </w:pPr>
      <w:rPr>
        <w:rFonts w:ascii="Times New Roman" w:eastAsia="Times New Roman" w:hAnsi="Times New Roman" w:cs="Times New Roman" w:hint="default"/>
        <w:spacing w:val="-26"/>
        <w:w w:val="99"/>
        <w:sz w:val="24"/>
        <w:szCs w:val="24"/>
        <w:lang w:val="id" w:eastAsia="en-US" w:bidi="ar-SA"/>
      </w:rPr>
    </w:lvl>
    <w:lvl w:ilvl="4">
      <w:numFmt w:val="bullet"/>
      <w:lvlText w:val="•"/>
      <w:lvlJc w:val="left"/>
      <w:pPr>
        <w:ind w:left="4295" w:hanging="360"/>
      </w:pPr>
      <w:rPr>
        <w:rFonts w:hint="default"/>
        <w:lang w:val="id" w:eastAsia="en-US" w:bidi="ar-SA"/>
      </w:rPr>
    </w:lvl>
    <w:lvl w:ilvl="5">
      <w:numFmt w:val="bullet"/>
      <w:lvlText w:val="•"/>
      <w:lvlJc w:val="left"/>
      <w:pPr>
        <w:ind w:left="5173" w:hanging="360"/>
      </w:pPr>
      <w:rPr>
        <w:rFonts w:hint="default"/>
        <w:lang w:val="id" w:eastAsia="en-US" w:bidi="ar-SA"/>
      </w:rPr>
    </w:lvl>
    <w:lvl w:ilvl="6">
      <w:numFmt w:val="bullet"/>
      <w:lvlText w:val="•"/>
      <w:lvlJc w:val="left"/>
      <w:pPr>
        <w:ind w:left="6052" w:hanging="360"/>
      </w:pPr>
      <w:rPr>
        <w:rFonts w:hint="default"/>
        <w:lang w:val="id" w:eastAsia="en-US" w:bidi="ar-SA"/>
      </w:rPr>
    </w:lvl>
    <w:lvl w:ilvl="7">
      <w:numFmt w:val="bullet"/>
      <w:lvlText w:val="•"/>
      <w:lvlJc w:val="left"/>
      <w:pPr>
        <w:ind w:left="6930" w:hanging="360"/>
      </w:pPr>
      <w:rPr>
        <w:rFonts w:hint="default"/>
        <w:lang w:val="id" w:eastAsia="en-US" w:bidi="ar-SA"/>
      </w:rPr>
    </w:lvl>
    <w:lvl w:ilvl="8">
      <w:numFmt w:val="bullet"/>
      <w:lvlText w:val="•"/>
      <w:lvlJc w:val="left"/>
      <w:pPr>
        <w:ind w:left="7809" w:hanging="360"/>
      </w:pPr>
      <w:rPr>
        <w:rFonts w:hint="default"/>
        <w:lang w:val="id" w:eastAsia="en-US" w:bidi="ar-SA"/>
      </w:rPr>
    </w:lvl>
  </w:abstractNum>
  <w:abstractNum w:abstractNumId="19" w15:restartNumberingAfterBreak="0">
    <w:nsid w:val="67155EF1"/>
    <w:multiLevelType w:val="multilevel"/>
    <w:tmpl w:val="9648BB28"/>
    <w:lvl w:ilvl="0">
      <w:start w:val="1"/>
      <w:numFmt w:val="decimal"/>
      <w:lvlText w:val="%1"/>
      <w:lvlJc w:val="left"/>
      <w:pPr>
        <w:ind w:left="1176" w:hanging="360"/>
      </w:pPr>
      <w:rPr>
        <w:rFonts w:hint="default"/>
        <w:lang w:val="id" w:eastAsia="en-US" w:bidi="ar-SA"/>
      </w:rPr>
    </w:lvl>
    <w:lvl w:ilvl="1">
      <w:start w:val="1"/>
      <w:numFmt w:val="decimal"/>
      <w:lvlText w:val="%1.%2"/>
      <w:lvlJc w:val="left"/>
      <w:pPr>
        <w:ind w:left="1176" w:hanging="360"/>
      </w:pPr>
      <w:rPr>
        <w:rFonts w:ascii="Times New Roman" w:eastAsia="Times New Roman" w:hAnsi="Times New Roman" w:cs="Times New Roman" w:hint="default"/>
        <w:b/>
        <w:bCs/>
        <w:spacing w:val="-1"/>
        <w:w w:val="99"/>
        <w:sz w:val="24"/>
        <w:szCs w:val="24"/>
        <w:lang w:val="id" w:eastAsia="en-US" w:bidi="ar-SA"/>
      </w:rPr>
    </w:lvl>
    <w:lvl w:ilvl="2">
      <w:start w:val="1"/>
      <w:numFmt w:val="decimal"/>
      <w:lvlText w:val="%3."/>
      <w:lvlJc w:val="left"/>
      <w:pPr>
        <w:ind w:left="1308" w:hanging="360"/>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3136" w:hanging="360"/>
      </w:pPr>
      <w:rPr>
        <w:rFonts w:hint="default"/>
        <w:lang w:val="id" w:eastAsia="en-US" w:bidi="ar-SA"/>
      </w:rPr>
    </w:lvl>
    <w:lvl w:ilvl="4">
      <w:numFmt w:val="bullet"/>
      <w:lvlText w:val="•"/>
      <w:lvlJc w:val="left"/>
      <w:pPr>
        <w:ind w:left="4055" w:hanging="360"/>
      </w:pPr>
      <w:rPr>
        <w:rFonts w:hint="default"/>
        <w:lang w:val="id" w:eastAsia="en-US" w:bidi="ar-SA"/>
      </w:rPr>
    </w:lvl>
    <w:lvl w:ilvl="5">
      <w:numFmt w:val="bullet"/>
      <w:lvlText w:val="•"/>
      <w:lvlJc w:val="left"/>
      <w:pPr>
        <w:ind w:left="4973" w:hanging="360"/>
      </w:pPr>
      <w:rPr>
        <w:rFonts w:hint="default"/>
        <w:lang w:val="id" w:eastAsia="en-US" w:bidi="ar-SA"/>
      </w:rPr>
    </w:lvl>
    <w:lvl w:ilvl="6">
      <w:numFmt w:val="bullet"/>
      <w:lvlText w:val="•"/>
      <w:lvlJc w:val="left"/>
      <w:pPr>
        <w:ind w:left="5892" w:hanging="360"/>
      </w:pPr>
      <w:rPr>
        <w:rFonts w:hint="default"/>
        <w:lang w:val="id" w:eastAsia="en-US" w:bidi="ar-SA"/>
      </w:rPr>
    </w:lvl>
    <w:lvl w:ilvl="7">
      <w:numFmt w:val="bullet"/>
      <w:lvlText w:val="•"/>
      <w:lvlJc w:val="left"/>
      <w:pPr>
        <w:ind w:left="6810" w:hanging="360"/>
      </w:pPr>
      <w:rPr>
        <w:rFonts w:hint="default"/>
        <w:lang w:val="id" w:eastAsia="en-US" w:bidi="ar-SA"/>
      </w:rPr>
    </w:lvl>
    <w:lvl w:ilvl="8">
      <w:numFmt w:val="bullet"/>
      <w:lvlText w:val="•"/>
      <w:lvlJc w:val="left"/>
      <w:pPr>
        <w:ind w:left="7729" w:hanging="360"/>
      </w:pPr>
      <w:rPr>
        <w:rFonts w:hint="default"/>
        <w:lang w:val="id" w:eastAsia="en-US" w:bidi="ar-SA"/>
      </w:rPr>
    </w:lvl>
  </w:abstractNum>
  <w:abstractNum w:abstractNumId="20" w15:restartNumberingAfterBreak="0">
    <w:nsid w:val="69675900"/>
    <w:multiLevelType w:val="hybridMultilevel"/>
    <w:tmpl w:val="43C2B990"/>
    <w:lvl w:ilvl="0" w:tplc="7AB268DC">
      <w:start w:val="1"/>
      <w:numFmt w:val="decimal"/>
      <w:lvlText w:val="%1."/>
      <w:lvlJc w:val="left"/>
      <w:pPr>
        <w:ind w:left="1308" w:hanging="360"/>
      </w:pPr>
      <w:rPr>
        <w:rFonts w:ascii="Times New Roman" w:eastAsia="Times New Roman" w:hAnsi="Times New Roman" w:cs="Times New Roman" w:hint="default"/>
        <w:spacing w:val="-2"/>
        <w:w w:val="99"/>
        <w:sz w:val="24"/>
        <w:szCs w:val="24"/>
        <w:lang w:val="id" w:eastAsia="en-US" w:bidi="ar-SA"/>
      </w:rPr>
    </w:lvl>
    <w:lvl w:ilvl="1" w:tplc="5E58B882">
      <w:numFmt w:val="bullet"/>
      <w:lvlText w:val="•"/>
      <w:lvlJc w:val="left"/>
      <w:pPr>
        <w:ind w:left="2074" w:hanging="360"/>
      </w:pPr>
      <w:rPr>
        <w:rFonts w:hint="default"/>
        <w:lang w:val="id" w:eastAsia="en-US" w:bidi="ar-SA"/>
      </w:rPr>
    </w:lvl>
    <w:lvl w:ilvl="2" w:tplc="EAF65EBE">
      <w:numFmt w:val="bullet"/>
      <w:lvlText w:val="•"/>
      <w:lvlJc w:val="left"/>
      <w:pPr>
        <w:ind w:left="2849" w:hanging="360"/>
      </w:pPr>
      <w:rPr>
        <w:rFonts w:hint="default"/>
        <w:lang w:val="id" w:eastAsia="en-US" w:bidi="ar-SA"/>
      </w:rPr>
    </w:lvl>
    <w:lvl w:ilvl="3" w:tplc="147E9B5C">
      <w:numFmt w:val="bullet"/>
      <w:lvlText w:val="•"/>
      <w:lvlJc w:val="left"/>
      <w:pPr>
        <w:ind w:left="3623" w:hanging="360"/>
      </w:pPr>
      <w:rPr>
        <w:rFonts w:hint="default"/>
        <w:lang w:val="id" w:eastAsia="en-US" w:bidi="ar-SA"/>
      </w:rPr>
    </w:lvl>
    <w:lvl w:ilvl="4" w:tplc="928A62D4">
      <w:numFmt w:val="bullet"/>
      <w:lvlText w:val="•"/>
      <w:lvlJc w:val="left"/>
      <w:pPr>
        <w:ind w:left="4398" w:hanging="360"/>
      </w:pPr>
      <w:rPr>
        <w:rFonts w:hint="default"/>
        <w:lang w:val="id" w:eastAsia="en-US" w:bidi="ar-SA"/>
      </w:rPr>
    </w:lvl>
    <w:lvl w:ilvl="5" w:tplc="B9884C34">
      <w:numFmt w:val="bullet"/>
      <w:lvlText w:val="•"/>
      <w:lvlJc w:val="left"/>
      <w:pPr>
        <w:ind w:left="5173" w:hanging="360"/>
      </w:pPr>
      <w:rPr>
        <w:rFonts w:hint="default"/>
        <w:lang w:val="id" w:eastAsia="en-US" w:bidi="ar-SA"/>
      </w:rPr>
    </w:lvl>
    <w:lvl w:ilvl="6" w:tplc="CD04BCB4">
      <w:numFmt w:val="bullet"/>
      <w:lvlText w:val="•"/>
      <w:lvlJc w:val="left"/>
      <w:pPr>
        <w:ind w:left="5947" w:hanging="360"/>
      </w:pPr>
      <w:rPr>
        <w:rFonts w:hint="default"/>
        <w:lang w:val="id" w:eastAsia="en-US" w:bidi="ar-SA"/>
      </w:rPr>
    </w:lvl>
    <w:lvl w:ilvl="7" w:tplc="B962655C">
      <w:numFmt w:val="bullet"/>
      <w:lvlText w:val="•"/>
      <w:lvlJc w:val="left"/>
      <w:pPr>
        <w:ind w:left="6722" w:hanging="360"/>
      </w:pPr>
      <w:rPr>
        <w:rFonts w:hint="default"/>
        <w:lang w:val="id" w:eastAsia="en-US" w:bidi="ar-SA"/>
      </w:rPr>
    </w:lvl>
    <w:lvl w:ilvl="8" w:tplc="F19C9020">
      <w:numFmt w:val="bullet"/>
      <w:lvlText w:val="•"/>
      <w:lvlJc w:val="left"/>
      <w:pPr>
        <w:ind w:left="7497" w:hanging="360"/>
      </w:pPr>
      <w:rPr>
        <w:rFonts w:hint="default"/>
        <w:lang w:val="id" w:eastAsia="en-US" w:bidi="ar-SA"/>
      </w:rPr>
    </w:lvl>
  </w:abstractNum>
  <w:num w:numId="1">
    <w:abstractNumId w:val="15"/>
  </w:num>
  <w:num w:numId="2">
    <w:abstractNumId w:val="7"/>
  </w:num>
  <w:num w:numId="3">
    <w:abstractNumId w:val="14"/>
  </w:num>
  <w:num w:numId="4">
    <w:abstractNumId w:val="18"/>
  </w:num>
  <w:num w:numId="5">
    <w:abstractNumId w:val="6"/>
  </w:num>
  <w:num w:numId="6">
    <w:abstractNumId w:val="10"/>
  </w:num>
  <w:num w:numId="7">
    <w:abstractNumId w:val="19"/>
  </w:num>
  <w:num w:numId="8">
    <w:abstractNumId w:val="4"/>
  </w:num>
  <w:num w:numId="9">
    <w:abstractNumId w:val="8"/>
  </w:num>
  <w:num w:numId="10">
    <w:abstractNumId w:val="2"/>
  </w:num>
  <w:num w:numId="11">
    <w:abstractNumId w:val="9"/>
  </w:num>
  <w:num w:numId="12">
    <w:abstractNumId w:val="13"/>
  </w:num>
  <w:num w:numId="13">
    <w:abstractNumId w:val="11"/>
  </w:num>
  <w:num w:numId="14">
    <w:abstractNumId w:val="16"/>
  </w:num>
  <w:num w:numId="15">
    <w:abstractNumId w:val="17"/>
  </w:num>
  <w:num w:numId="16">
    <w:abstractNumId w:val="20"/>
  </w:num>
  <w:num w:numId="17">
    <w:abstractNumId w:val="12"/>
  </w:num>
  <w:num w:numId="18">
    <w:abstractNumId w:val="3"/>
  </w:num>
  <w:num w:numId="19">
    <w:abstractNumId w:val="0"/>
  </w:num>
  <w:num w:numId="20">
    <w:abstractNumId w:val="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02D6"/>
    <w:rsid w:val="0005653E"/>
    <w:rsid w:val="000B51BC"/>
    <w:rsid w:val="00136C70"/>
    <w:rsid w:val="001931B5"/>
    <w:rsid w:val="001E7100"/>
    <w:rsid w:val="001F788D"/>
    <w:rsid w:val="00287F2B"/>
    <w:rsid w:val="003C3CFE"/>
    <w:rsid w:val="003D69DB"/>
    <w:rsid w:val="004C1376"/>
    <w:rsid w:val="005106B0"/>
    <w:rsid w:val="00577585"/>
    <w:rsid w:val="005F2320"/>
    <w:rsid w:val="007F68D1"/>
    <w:rsid w:val="00835538"/>
    <w:rsid w:val="00837056"/>
    <w:rsid w:val="008402D6"/>
    <w:rsid w:val="008656AD"/>
    <w:rsid w:val="008B687E"/>
    <w:rsid w:val="008F5A23"/>
    <w:rsid w:val="00A85802"/>
    <w:rsid w:val="00A97A51"/>
    <w:rsid w:val="00AF72A3"/>
    <w:rsid w:val="00B6411D"/>
    <w:rsid w:val="00B6442A"/>
    <w:rsid w:val="00B91062"/>
    <w:rsid w:val="00B95675"/>
    <w:rsid w:val="00BB2088"/>
    <w:rsid w:val="00BD3CDC"/>
    <w:rsid w:val="00C21E5E"/>
    <w:rsid w:val="00C3352F"/>
    <w:rsid w:val="00E1277D"/>
    <w:rsid w:val="00ED3B5C"/>
    <w:rsid w:val="00F5436F"/>
    <w:rsid w:val="00F560BE"/>
    <w:rsid w:val="00FF2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E6A5FD5-ED0C-4224-8383-D9E3A3B9F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826"/>
      <w:jc w:val="center"/>
      <w:outlineLvl w:val="0"/>
    </w:pPr>
    <w:rPr>
      <w:b/>
      <w:bCs/>
      <w:sz w:val="24"/>
      <w:szCs w:val="24"/>
    </w:rPr>
  </w:style>
  <w:style w:type="paragraph" w:styleId="Heading3">
    <w:name w:val="heading 3"/>
    <w:basedOn w:val="Normal"/>
    <w:next w:val="Normal"/>
    <w:link w:val="Heading3Char"/>
    <w:uiPriority w:val="9"/>
    <w:semiHidden/>
    <w:unhideWhenUsed/>
    <w:qFormat/>
    <w:rsid w:val="000B51B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308"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560BE"/>
    <w:rPr>
      <w:color w:val="0000FF" w:themeColor="hyperlink"/>
      <w:u w:val="single"/>
    </w:rPr>
  </w:style>
  <w:style w:type="paragraph" w:styleId="Title">
    <w:name w:val="Title"/>
    <w:basedOn w:val="Normal"/>
    <w:link w:val="TitleChar"/>
    <w:uiPriority w:val="1"/>
    <w:qFormat/>
    <w:rsid w:val="00F560BE"/>
    <w:pPr>
      <w:spacing w:before="102"/>
      <w:ind w:left="3959" w:right="3490"/>
      <w:jc w:val="center"/>
    </w:pPr>
    <w:rPr>
      <w:b/>
      <w:bCs/>
      <w:sz w:val="24"/>
      <w:szCs w:val="24"/>
    </w:rPr>
  </w:style>
  <w:style w:type="character" w:customStyle="1" w:styleId="TitleChar">
    <w:name w:val="Title Char"/>
    <w:basedOn w:val="DefaultParagraphFont"/>
    <w:link w:val="Title"/>
    <w:uiPriority w:val="1"/>
    <w:rsid w:val="00F560BE"/>
    <w:rPr>
      <w:rFonts w:ascii="Times New Roman" w:eastAsia="Times New Roman" w:hAnsi="Times New Roman" w:cs="Times New Roman"/>
      <w:b/>
      <w:bCs/>
      <w:sz w:val="24"/>
      <w:szCs w:val="24"/>
      <w:lang w:val="id"/>
    </w:rPr>
  </w:style>
  <w:style w:type="paragraph" w:styleId="Header">
    <w:name w:val="header"/>
    <w:basedOn w:val="Normal"/>
    <w:link w:val="HeaderChar"/>
    <w:uiPriority w:val="99"/>
    <w:unhideWhenUsed/>
    <w:rsid w:val="00F560BE"/>
    <w:pPr>
      <w:tabs>
        <w:tab w:val="center" w:pos="4680"/>
        <w:tab w:val="right" w:pos="9360"/>
      </w:tabs>
    </w:pPr>
  </w:style>
  <w:style w:type="character" w:customStyle="1" w:styleId="HeaderChar">
    <w:name w:val="Header Char"/>
    <w:basedOn w:val="DefaultParagraphFont"/>
    <w:link w:val="Header"/>
    <w:uiPriority w:val="99"/>
    <w:rsid w:val="00F560BE"/>
    <w:rPr>
      <w:rFonts w:ascii="Times New Roman" w:eastAsia="Times New Roman" w:hAnsi="Times New Roman" w:cs="Times New Roman"/>
      <w:lang w:val="id"/>
    </w:rPr>
  </w:style>
  <w:style w:type="paragraph" w:styleId="Footer">
    <w:name w:val="footer"/>
    <w:basedOn w:val="Normal"/>
    <w:link w:val="FooterChar"/>
    <w:uiPriority w:val="99"/>
    <w:unhideWhenUsed/>
    <w:rsid w:val="00F560BE"/>
    <w:pPr>
      <w:tabs>
        <w:tab w:val="center" w:pos="4680"/>
        <w:tab w:val="right" w:pos="9360"/>
      </w:tabs>
    </w:pPr>
  </w:style>
  <w:style w:type="character" w:customStyle="1" w:styleId="FooterChar">
    <w:name w:val="Footer Char"/>
    <w:basedOn w:val="DefaultParagraphFont"/>
    <w:link w:val="Footer"/>
    <w:uiPriority w:val="99"/>
    <w:rsid w:val="00F560BE"/>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BB2088"/>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semiHidden/>
    <w:rsid w:val="000B51BC"/>
    <w:rPr>
      <w:rFonts w:asciiTheme="majorHAnsi" w:eastAsiaTheme="majorEastAsia" w:hAnsiTheme="majorHAnsi" w:cstheme="majorBidi"/>
      <w:color w:val="243F60" w:themeColor="accent1" w:themeShade="7F"/>
      <w:sz w:val="24"/>
      <w:szCs w:val="24"/>
      <w:lang w:val="id"/>
    </w:rPr>
  </w:style>
  <w:style w:type="paragraph" w:customStyle="1" w:styleId="Default">
    <w:name w:val="Default"/>
    <w:rsid w:val="008656AD"/>
    <w:pPr>
      <w:widowControl/>
      <w:adjustRightInd w:val="0"/>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ta.syafariah@usbypkp.ac.id"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1BF50-2A7C-4F46-B525-70C87CB76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TotalTime>
  <Pages>1</Pages>
  <Words>9606</Words>
  <Characters>5475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ismail - [2010]</cp:lastModifiedBy>
  <cp:revision>9</cp:revision>
  <dcterms:created xsi:type="dcterms:W3CDTF">2021-09-10T13:17:00Z</dcterms:created>
  <dcterms:modified xsi:type="dcterms:W3CDTF">2022-01-25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9-29T00:00:00Z</vt:filetime>
  </property>
  <property fmtid="{D5CDD505-2E9C-101B-9397-08002B2CF9AE}" pid="3" name="Creator">
    <vt:lpwstr>Microsoft® Word 2010</vt:lpwstr>
  </property>
  <property fmtid="{D5CDD505-2E9C-101B-9397-08002B2CF9AE}" pid="4" name="LastSaved">
    <vt:filetime>2021-09-02T00:00:00Z</vt:filetime>
  </property>
  <property fmtid="{D5CDD505-2E9C-101B-9397-08002B2CF9AE}" pid="5" name="Mendeley Document_1">
    <vt:lpwstr>True</vt:lpwstr>
  </property>
  <property fmtid="{D5CDD505-2E9C-101B-9397-08002B2CF9AE}" pid="6" name="Mendeley Unique User Id_1">
    <vt:lpwstr>60247082-e327-3268-acdb-f36149088023</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